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proofErr w:type="spellStart"/>
      <w:r w:rsidR="001019A0">
        <w:t>Verspecht</w:t>
      </w:r>
      <w:proofErr w:type="spellEnd"/>
      <w:r w:rsidR="001019A0">
        <w:t xml:space="preserve">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7F959955" w14:textId="16E11254" w:rsidR="00E151CA" w:rsidRDefault="000D5C84">
          <w:pPr>
            <w:pStyle w:val="TOC1"/>
            <w:tabs>
              <w:tab w:val="right" w:leader="dot" w:pos="9350"/>
            </w:tabs>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56137192" w:history="1">
            <w:r w:rsidR="00E151CA" w:rsidRPr="00EF0047">
              <w:rPr>
                <w:rStyle w:val="Hyperlink"/>
                <w:noProof/>
              </w:rPr>
              <w:t>Abstract &amp; Key words</w:t>
            </w:r>
            <w:r w:rsidR="00E151CA">
              <w:rPr>
                <w:noProof/>
                <w:webHidden/>
              </w:rPr>
              <w:tab/>
            </w:r>
            <w:r w:rsidR="00E151CA">
              <w:rPr>
                <w:noProof/>
                <w:webHidden/>
              </w:rPr>
              <w:fldChar w:fldCharType="begin"/>
            </w:r>
            <w:r w:rsidR="00E151CA">
              <w:rPr>
                <w:noProof/>
                <w:webHidden/>
              </w:rPr>
              <w:instrText xml:space="preserve"> PAGEREF _Toc156137192 \h </w:instrText>
            </w:r>
            <w:r w:rsidR="00E151CA">
              <w:rPr>
                <w:noProof/>
                <w:webHidden/>
              </w:rPr>
            </w:r>
            <w:r w:rsidR="00E151CA">
              <w:rPr>
                <w:noProof/>
                <w:webHidden/>
              </w:rPr>
              <w:fldChar w:fldCharType="separate"/>
            </w:r>
            <w:r w:rsidR="00E151CA">
              <w:rPr>
                <w:noProof/>
                <w:webHidden/>
              </w:rPr>
              <w:t>4</w:t>
            </w:r>
            <w:r w:rsidR="00E151CA">
              <w:rPr>
                <w:noProof/>
                <w:webHidden/>
              </w:rPr>
              <w:fldChar w:fldCharType="end"/>
            </w:r>
          </w:hyperlink>
        </w:p>
        <w:p w14:paraId="29286052" w14:textId="4BCB9C81" w:rsidR="00E151CA" w:rsidRDefault="00E151CA">
          <w:pPr>
            <w:pStyle w:val="TOC1"/>
            <w:tabs>
              <w:tab w:val="right" w:leader="dot" w:pos="9350"/>
            </w:tabs>
            <w:rPr>
              <w:noProof/>
              <w:kern w:val="2"/>
              <w:sz w:val="24"/>
              <w:szCs w:val="24"/>
              <w:lang w:val="en-GB" w:eastAsia="en-GB"/>
              <w14:ligatures w14:val="standardContextual"/>
            </w:rPr>
          </w:pPr>
          <w:hyperlink w:anchor="_Toc156137193" w:history="1">
            <w:r w:rsidRPr="00EF0047">
              <w:rPr>
                <w:rStyle w:val="Hyperlink"/>
                <w:noProof/>
              </w:rPr>
              <w:t>Preface</w:t>
            </w:r>
            <w:r>
              <w:rPr>
                <w:noProof/>
                <w:webHidden/>
              </w:rPr>
              <w:tab/>
            </w:r>
            <w:r>
              <w:rPr>
                <w:noProof/>
                <w:webHidden/>
              </w:rPr>
              <w:fldChar w:fldCharType="begin"/>
            </w:r>
            <w:r>
              <w:rPr>
                <w:noProof/>
                <w:webHidden/>
              </w:rPr>
              <w:instrText xml:space="preserve"> PAGEREF _Toc156137193 \h </w:instrText>
            </w:r>
            <w:r>
              <w:rPr>
                <w:noProof/>
                <w:webHidden/>
              </w:rPr>
            </w:r>
            <w:r>
              <w:rPr>
                <w:noProof/>
                <w:webHidden/>
              </w:rPr>
              <w:fldChar w:fldCharType="separate"/>
            </w:r>
            <w:r>
              <w:rPr>
                <w:noProof/>
                <w:webHidden/>
              </w:rPr>
              <w:t>5</w:t>
            </w:r>
            <w:r>
              <w:rPr>
                <w:noProof/>
                <w:webHidden/>
              </w:rPr>
              <w:fldChar w:fldCharType="end"/>
            </w:r>
          </w:hyperlink>
        </w:p>
        <w:p w14:paraId="0D03E8CF" w14:textId="1B312716" w:rsidR="00E151CA" w:rsidRDefault="00E151CA">
          <w:pPr>
            <w:pStyle w:val="TOC1"/>
            <w:tabs>
              <w:tab w:val="right" w:leader="dot" w:pos="9350"/>
            </w:tabs>
            <w:rPr>
              <w:noProof/>
              <w:kern w:val="2"/>
              <w:sz w:val="24"/>
              <w:szCs w:val="24"/>
              <w:lang w:val="en-GB" w:eastAsia="en-GB"/>
              <w14:ligatures w14:val="standardContextual"/>
            </w:rPr>
          </w:pPr>
          <w:hyperlink w:anchor="_Toc156137194" w:history="1">
            <w:r w:rsidRPr="00EF0047">
              <w:rPr>
                <w:rStyle w:val="Hyperlink"/>
                <w:noProof/>
              </w:rPr>
              <w:t>Introduction</w:t>
            </w:r>
            <w:r>
              <w:rPr>
                <w:noProof/>
                <w:webHidden/>
              </w:rPr>
              <w:tab/>
            </w:r>
            <w:r>
              <w:rPr>
                <w:noProof/>
                <w:webHidden/>
              </w:rPr>
              <w:fldChar w:fldCharType="begin"/>
            </w:r>
            <w:r>
              <w:rPr>
                <w:noProof/>
                <w:webHidden/>
              </w:rPr>
              <w:instrText xml:space="preserve"> PAGEREF _Toc156137194 \h </w:instrText>
            </w:r>
            <w:r>
              <w:rPr>
                <w:noProof/>
                <w:webHidden/>
              </w:rPr>
            </w:r>
            <w:r>
              <w:rPr>
                <w:noProof/>
                <w:webHidden/>
              </w:rPr>
              <w:fldChar w:fldCharType="separate"/>
            </w:r>
            <w:r>
              <w:rPr>
                <w:noProof/>
                <w:webHidden/>
              </w:rPr>
              <w:t>6</w:t>
            </w:r>
            <w:r>
              <w:rPr>
                <w:noProof/>
                <w:webHidden/>
              </w:rPr>
              <w:fldChar w:fldCharType="end"/>
            </w:r>
          </w:hyperlink>
        </w:p>
        <w:p w14:paraId="6A06F775" w14:textId="48AE864C" w:rsidR="00E151CA" w:rsidRDefault="00E151CA">
          <w:pPr>
            <w:pStyle w:val="TOC1"/>
            <w:tabs>
              <w:tab w:val="right" w:leader="dot" w:pos="9350"/>
            </w:tabs>
            <w:rPr>
              <w:noProof/>
              <w:kern w:val="2"/>
              <w:sz w:val="24"/>
              <w:szCs w:val="24"/>
              <w:lang w:val="en-GB" w:eastAsia="en-GB"/>
              <w14:ligatures w14:val="standardContextual"/>
            </w:rPr>
          </w:pPr>
          <w:hyperlink w:anchor="_Toc156137195" w:history="1">
            <w:r w:rsidRPr="00EF0047">
              <w:rPr>
                <w:rStyle w:val="Hyperlink"/>
                <w:noProof/>
              </w:rPr>
              <w:t>Literature Study / Theoretical Framework</w:t>
            </w:r>
            <w:r>
              <w:rPr>
                <w:noProof/>
                <w:webHidden/>
              </w:rPr>
              <w:tab/>
            </w:r>
            <w:r>
              <w:rPr>
                <w:noProof/>
                <w:webHidden/>
              </w:rPr>
              <w:fldChar w:fldCharType="begin"/>
            </w:r>
            <w:r>
              <w:rPr>
                <w:noProof/>
                <w:webHidden/>
              </w:rPr>
              <w:instrText xml:space="preserve"> PAGEREF _Toc156137195 \h </w:instrText>
            </w:r>
            <w:r>
              <w:rPr>
                <w:noProof/>
                <w:webHidden/>
              </w:rPr>
            </w:r>
            <w:r>
              <w:rPr>
                <w:noProof/>
                <w:webHidden/>
              </w:rPr>
              <w:fldChar w:fldCharType="separate"/>
            </w:r>
            <w:r>
              <w:rPr>
                <w:noProof/>
                <w:webHidden/>
              </w:rPr>
              <w:t>7</w:t>
            </w:r>
            <w:r>
              <w:rPr>
                <w:noProof/>
                <w:webHidden/>
              </w:rPr>
              <w:fldChar w:fldCharType="end"/>
            </w:r>
          </w:hyperlink>
        </w:p>
        <w:p w14:paraId="28502E6E" w14:textId="2BCC420E"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196" w:history="1">
            <w:r w:rsidRPr="00EF0047">
              <w:rPr>
                <w:rStyle w:val="Hyperlink"/>
                <w:noProof/>
              </w:rPr>
              <w:t>1.</w:t>
            </w:r>
            <w:r>
              <w:rPr>
                <w:noProof/>
                <w:kern w:val="2"/>
                <w:sz w:val="24"/>
                <w:szCs w:val="24"/>
                <w:lang w:val="en-GB" w:eastAsia="en-GB"/>
                <w14:ligatures w14:val="standardContextual"/>
              </w:rPr>
              <w:tab/>
            </w:r>
            <w:r w:rsidRPr="00EF0047">
              <w:rPr>
                <w:rStyle w:val="Hyperlink"/>
                <w:noProof/>
              </w:rPr>
              <w:t>Data oriented programming</w:t>
            </w:r>
            <w:r>
              <w:rPr>
                <w:noProof/>
                <w:webHidden/>
              </w:rPr>
              <w:tab/>
            </w:r>
            <w:r>
              <w:rPr>
                <w:noProof/>
                <w:webHidden/>
              </w:rPr>
              <w:fldChar w:fldCharType="begin"/>
            </w:r>
            <w:r>
              <w:rPr>
                <w:noProof/>
                <w:webHidden/>
              </w:rPr>
              <w:instrText xml:space="preserve"> PAGEREF _Toc156137196 \h </w:instrText>
            </w:r>
            <w:r>
              <w:rPr>
                <w:noProof/>
                <w:webHidden/>
              </w:rPr>
            </w:r>
            <w:r>
              <w:rPr>
                <w:noProof/>
                <w:webHidden/>
              </w:rPr>
              <w:fldChar w:fldCharType="separate"/>
            </w:r>
            <w:r>
              <w:rPr>
                <w:noProof/>
                <w:webHidden/>
              </w:rPr>
              <w:t>7</w:t>
            </w:r>
            <w:r>
              <w:rPr>
                <w:noProof/>
                <w:webHidden/>
              </w:rPr>
              <w:fldChar w:fldCharType="end"/>
            </w:r>
          </w:hyperlink>
        </w:p>
        <w:p w14:paraId="2711ED28" w14:textId="4664BF25"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197" w:history="1">
            <w:r w:rsidRPr="00EF0047">
              <w:rPr>
                <w:rStyle w:val="Hyperlink"/>
                <w:noProof/>
              </w:rPr>
              <w:t>2.</w:t>
            </w:r>
            <w:r>
              <w:rPr>
                <w:noProof/>
                <w:kern w:val="2"/>
                <w:sz w:val="24"/>
                <w:szCs w:val="24"/>
                <w:lang w:val="en-GB" w:eastAsia="en-GB"/>
                <w14:ligatures w14:val="standardContextual"/>
              </w:rPr>
              <w:tab/>
            </w:r>
            <w:r w:rsidRPr="00EF0047">
              <w:rPr>
                <w:rStyle w:val="Hyperlink"/>
                <w:noProof/>
              </w:rPr>
              <w:t>Unreal Engine Mass</w:t>
            </w:r>
            <w:r>
              <w:rPr>
                <w:noProof/>
                <w:webHidden/>
              </w:rPr>
              <w:tab/>
            </w:r>
            <w:r>
              <w:rPr>
                <w:noProof/>
                <w:webHidden/>
              </w:rPr>
              <w:fldChar w:fldCharType="begin"/>
            </w:r>
            <w:r>
              <w:rPr>
                <w:noProof/>
                <w:webHidden/>
              </w:rPr>
              <w:instrText xml:space="preserve"> PAGEREF _Toc156137197 \h </w:instrText>
            </w:r>
            <w:r>
              <w:rPr>
                <w:noProof/>
                <w:webHidden/>
              </w:rPr>
            </w:r>
            <w:r>
              <w:rPr>
                <w:noProof/>
                <w:webHidden/>
              </w:rPr>
              <w:fldChar w:fldCharType="separate"/>
            </w:r>
            <w:r>
              <w:rPr>
                <w:noProof/>
                <w:webHidden/>
              </w:rPr>
              <w:t>8</w:t>
            </w:r>
            <w:r>
              <w:rPr>
                <w:noProof/>
                <w:webHidden/>
              </w:rPr>
              <w:fldChar w:fldCharType="end"/>
            </w:r>
          </w:hyperlink>
        </w:p>
        <w:p w14:paraId="75C3DE09" w14:textId="26D4D84D"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198" w:history="1">
            <w:r w:rsidRPr="00EF0047">
              <w:rPr>
                <w:rStyle w:val="Hyperlink"/>
                <w:noProof/>
              </w:rPr>
              <w:t>3.</w:t>
            </w:r>
            <w:r>
              <w:rPr>
                <w:noProof/>
                <w:kern w:val="2"/>
                <w:sz w:val="24"/>
                <w:szCs w:val="24"/>
                <w:lang w:val="en-GB" w:eastAsia="en-GB"/>
                <w14:ligatures w14:val="standardContextual"/>
              </w:rPr>
              <w:tab/>
            </w:r>
            <w:r w:rsidRPr="00EF0047">
              <w:rPr>
                <w:rStyle w:val="Hyperlink"/>
                <w:noProof/>
              </w:rPr>
              <w:t>Spatial partitioning</w:t>
            </w:r>
            <w:r>
              <w:rPr>
                <w:noProof/>
                <w:webHidden/>
              </w:rPr>
              <w:tab/>
            </w:r>
            <w:r>
              <w:rPr>
                <w:noProof/>
                <w:webHidden/>
              </w:rPr>
              <w:fldChar w:fldCharType="begin"/>
            </w:r>
            <w:r>
              <w:rPr>
                <w:noProof/>
                <w:webHidden/>
              </w:rPr>
              <w:instrText xml:space="preserve"> PAGEREF _Toc156137198 \h </w:instrText>
            </w:r>
            <w:r>
              <w:rPr>
                <w:noProof/>
                <w:webHidden/>
              </w:rPr>
            </w:r>
            <w:r>
              <w:rPr>
                <w:noProof/>
                <w:webHidden/>
              </w:rPr>
              <w:fldChar w:fldCharType="separate"/>
            </w:r>
            <w:r>
              <w:rPr>
                <w:noProof/>
                <w:webHidden/>
              </w:rPr>
              <w:t>10</w:t>
            </w:r>
            <w:r>
              <w:rPr>
                <w:noProof/>
                <w:webHidden/>
              </w:rPr>
              <w:fldChar w:fldCharType="end"/>
            </w:r>
          </w:hyperlink>
        </w:p>
        <w:p w14:paraId="7629FC8C" w14:textId="66B23C94"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199" w:history="1">
            <w:r w:rsidRPr="00EF0047">
              <w:rPr>
                <w:rStyle w:val="Hyperlink"/>
                <w:noProof/>
              </w:rPr>
              <w:t>4.</w:t>
            </w:r>
            <w:r>
              <w:rPr>
                <w:noProof/>
                <w:kern w:val="2"/>
                <w:sz w:val="24"/>
                <w:szCs w:val="24"/>
                <w:lang w:val="en-GB" w:eastAsia="en-GB"/>
                <w14:ligatures w14:val="standardContextual"/>
              </w:rPr>
              <w:tab/>
            </w:r>
            <w:r w:rsidRPr="00EF0047">
              <w:rPr>
                <w:rStyle w:val="Hyperlink"/>
                <w:noProof/>
              </w:rPr>
              <w:t>Multithreading</w:t>
            </w:r>
            <w:r>
              <w:rPr>
                <w:noProof/>
                <w:webHidden/>
              </w:rPr>
              <w:tab/>
            </w:r>
            <w:r>
              <w:rPr>
                <w:noProof/>
                <w:webHidden/>
              </w:rPr>
              <w:fldChar w:fldCharType="begin"/>
            </w:r>
            <w:r>
              <w:rPr>
                <w:noProof/>
                <w:webHidden/>
              </w:rPr>
              <w:instrText xml:space="preserve"> PAGEREF _Toc156137199 \h </w:instrText>
            </w:r>
            <w:r>
              <w:rPr>
                <w:noProof/>
                <w:webHidden/>
              </w:rPr>
            </w:r>
            <w:r>
              <w:rPr>
                <w:noProof/>
                <w:webHidden/>
              </w:rPr>
              <w:fldChar w:fldCharType="separate"/>
            </w:r>
            <w:r>
              <w:rPr>
                <w:noProof/>
                <w:webHidden/>
              </w:rPr>
              <w:t>10</w:t>
            </w:r>
            <w:r>
              <w:rPr>
                <w:noProof/>
                <w:webHidden/>
              </w:rPr>
              <w:fldChar w:fldCharType="end"/>
            </w:r>
          </w:hyperlink>
        </w:p>
        <w:p w14:paraId="43CA7BAC" w14:textId="3D48D291"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00" w:history="1">
            <w:r w:rsidRPr="00EF0047">
              <w:rPr>
                <w:rStyle w:val="Hyperlink"/>
                <w:noProof/>
              </w:rPr>
              <w:t>5.</w:t>
            </w:r>
            <w:r>
              <w:rPr>
                <w:noProof/>
                <w:kern w:val="2"/>
                <w:sz w:val="24"/>
                <w:szCs w:val="24"/>
                <w:lang w:val="en-GB" w:eastAsia="en-GB"/>
                <w14:ligatures w14:val="standardContextual"/>
              </w:rPr>
              <w:tab/>
            </w:r>
            <w:r w:rsidRPr="00EF0047">
              <w:rPr>
                <w:rStyle w:val="Hyperlink"/>
                <w:noProof/>
              </w:rPr>
              <w:t>Rendering and animations</w:t>
            </w:r>
            <w:r>
              <w:rPr>
                <w:noProof/>
                <w:webHidden/>
              </w:rPr>
              <w:tab/>
            </w:r>
            <w:r>
              <w:rPr>
                <w:noProof/>
                <w:webHidden/>
              </w:rPr>
              <w:fldChar w:fldCharType="begin"/>
            </w:r>
            <w:r>
              <w:rPr>
                <w:noProof/>
                <w:webHidden/>
              </w:rPr>
              <w:instrText xml:space="preserve"> PAGEREF _Toc156137200 \h </w:instrText>
            </w:r>
            <w:r>
              <w:rPr>
                <w:noProof/>
                <w:webHidden/>
              </w:rPr>
            </w:r>
            <w:r>
              <w:rPr>
                <w:noProof/>
                <w:webHidden/>
              </w:rPr>
              <w:fldChar w:fldCharType="separate"/>
            </w:r>
            <w:r>
              <w:rPr>
                <w:noProof/>
                <w:webHidden/>
              </w:rPr>
              <w:t>11</w:t>
            </w:r>
            <w:r>
              <w:rPr>
                <w:noProof/>
                <w:webHidden/>
              </w:rPr>
              <w:fldChar w:fldCharType="end"/>
            </w:r>
          </w:hyperlink>
        </w:p>
        <w:p w14:paraId="49F75637" w14:textId="01FB8362"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1" w:history="1">
            <w:r w:rsidRPr="00EF0047">
              <w:rPr>
                <w:rStyle w:val="Hyperlink"/>
                <w:noProof/>
              </w:rPr>
              <w:t>5.1.</w:t>
            </w:r>
            <w:r>
              <w:rPr>
                <w:noProof/>
                <w:kern w:val="2"/>
                <w:sz w:val="24"/>
                <w:szCs w:val="24"/>
                <w:lang w:val="en-GB" w:eastAsia="en-GB"/>
                <w14:ligatures w14:val="standardContextual"/>
              </w:rPr>
              <w:tab/>
            </w:r>
            <w:r w:rsidRPr="00EF0047">
              <w:rPr>
                <w:rStyle w:val="Hyperlink"/>
                <w:noProof/>
              </w:rPr>
              <w:t>Niagara</w:t>
            </w:r>
            <w:r>
              <w:rPr>
                <w:noProof/>
                <w:webHidden/>
              </w:rPr>
              <w:tab/>
            </w:r>
            <w:r>
              <w:rPr>
                <w:noProof/>
                <w:webHidden/>
              </w:rPr>
              <w:fldChar w:fldCharType="begin"/>
            </w:r>
            <w:r>
              <w:rPr>
                <w:noProof/>
                <w:webHidden/>
              </w:rPr>
              <w:instrText xml:space="preserve"> PAGEREF _Toc156137201 \h </w:instrText>
            </w:r>
            <w:r>
              <w:rPr>
                <w:noProof/>
                <w:webHidden/>
              </w:rPr>
            </w:r>
            <w:r>
              <w:rPr>
                <w:noProof/>
                <w:webHidden/>
              </w:rPr>
              <w:fldChar w:fldCharType="separate"/>
            </w:r>
            <w:r>
              <w:rPr>
                <w:noProof/>
                <w:webHidden/>
              </w:rPr>
              <w:t>11</w:t>
            </w:r>
            <w:r>
              <w:rPr>
                <w:noProof/>
                <w:webHidden/>
              </w:rPr>
              <w:fldChar w:fldCharType="end"/>
            </w:r>
          </w:hyperlink>
        </w:p>
        <w:p w14:paraId="30B368ED" w14:textId="6E6FFCE8"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2" w:history="1">
            <w:r w:rsidRPr="00EF0047">
              <w:rPr>
                <w:rStyle w:val="Hyperlink"/>
                <w:noProof/>
              </w:rPr>
              <w:t>5.2.</w:t>
            </w:r>
            <w:r>
              <w:rPr>
                <w:noProof/>
                <w:kern w:val="2"/>
                <w:sz w:val="24"/>
                <w:szCs w:val="24"/>
                <w:lang w:val="en-GB" w:eastAsia="en-GB"/>
                <w14:ligatures w14:val="standardContextual"/>
              </w:rPr>
              <w:tab/>
            </w:r>
            <w:r w:rsidRPr="00EF0047">
              <w:rPr>
                <w:rStyle w:val="Hyperlink"/>
                <w:noProof/>
              </w:rPr>
              <w:t>Animation Budget Allocator</w:t>
            </w:r>
            <w:r>
              <w:rPr>
                <w:noProof/>
                <w:webHidden/>
              </w:rPr>
              <w:tab/>
            </w:r>
            <w:r>
              <w:rPr>
                <w:noProof/>
                <w:webHidden/>
              </w:rPr>
              <w:fldChar w:fldCharType="begin"/>
            </w:r>
            <w:r>
              <w:rPr>
                <w:noProof/>
                <w:webHidden/>
              </w:rPr>
              <w:instrText xml:space="preserve"> PAGEREF _Toc156137202 \h </w:instrText>
            </w:r>
            <w:r>
              <w:rPr>
                <w:noProof/>
                <w:webHidden/>
              </w:rPr>
            </w:r>
            <w:r>
              <w:rPr>
                <w:noProof/>
                <w:webHidden/>
              </w:rPr>
              <w:fldChar w:fldCharType="separate"/>
            </w:r>
            <w:r>
              <w:rPr>
                <w:noProof/>
                <w:webHidden/>
              </w:rPr>
              <w:t>12</w:t>
            </w:r>
            <w:r>
              <w:rPr>
                <w:noProof/>
                <w:webHidden/>
              </w:rPr>
              <w:fldChar w:fldCharType="end"/>
            </w:r>
          </w:hyperlink>
        </w:p>
        <w:p w14:paraId="6DCD29FB" w14:textId="4FADF525"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3" w:history="1">
            <w:r w:rsidRPr="00EF0047">
              <w:rPr>
                <w:rStyle w:val="Hyperlink"/>
                <w:noProof/>
              </w:rPr>
              <w:t>5.3.</w:t>
            </w:r>
            <w:r>
              <w:rPr>
                <w:noProof/>
                <w:kern w:val="2"/>
                <w:sz w:val="24"/>
                <w:szCs w:val="24"/>
                <w:lang w:val="en-GB" w:eastAsia="en-GB"/>
                <w14:ligatures w14:val="standardContextual"/>
              </w:rPr>
              <w:tab/>
            </w:r>
            <w:r w:rsidRPr="00EF0047">
              <w:rPr>
                <w:rStyle w:val="Hyperlink"/>
                <w:noProof/>
              </w:rPr>
              <w:t>Animation Sharing</w:t>
            </w:r>
            <w:r>
              <w:rPr>
                <w:noProof/>
                <w:webHidden/>
              </w:rPr>
              <w:tab/>
            </w:r>
            <w:r>
              <w:rPr>
                <w:noProof/>
                <w:webHidden/>
              </w:rPr>
              <w:fldChar w:fldCharType="begin"/>
            </w:r>
            <w:r>
              <w:rPr>
                <w:noProof/>
                <w:webHidden/>
              </w:rPr>
              <w:instrText xml:space="preserve"> PAGEREF _Toc156137203 \h </w:instrText>
            </w:r>
            <w:r>
              <w:rPr>
                <w:noProof/>
                <w:webHidden/>
              </w:rPr>
            </w:r>
            <w:r>
              <w:rPr>
                <w:noProof/>
                <w:webHidden/>
              </w:rPr>
              <w:fldChar w:fldCharType="separate"/>
            </w:r>
            <w:r>
              <w:rPr>
                <w:noProof/>
                <w:webHidden/>
              </w:rPr>
              <w:t>12</w:t>
            </w:r>
            <w:r>
              <w:rPr>
                <w:noProof/>
                <w:webHidden/>
              </w:rPr>
              <w:fldChar w:fldCharType="end"/>
            </w:r>
          </w:hyperlink>
        </w:p>
        <w:p w14:paraId="72D072DF" w14:textId="072EAAEB"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4" w:history="1">
            <w:r w:rsidRPr="00EF0047">
              <w:rPr>
                <w:rStyle w:val="Hyperlink"/>
                <w:noProof/>
              </w:rPr>
              <w:t>5.4.</w:t>
            </w:r>
            <w:r>
              <w:rPr>
                <w:noProof/>
                <w:kern w:val="2"/>
                <w:sz w:val="24"/>
                <w:szCs w:val="24"/>
                <w:lang w:val="en-GB" w:eastAsia="en-GB"/>
                <w14:ligatures w14:val="standardContextual"/>
              </w:rPr>
              <w:tab/>
            </w:r>
            <w:r w:rsidRPr="00EF0047">
              <w:rPr>
                <w:rStyle w:val="Hyperlink"/>
                <w:noProof/>
              </w:rPr>
              <w:t>Vertex Animations</w:t>
            </w:r>
            <w:r>
              <w:rPr>
                <w:noProof/>
                <w:webHidden/>
              </w:rPr>
              <w:tab/>
            </w:r>
            <w:r>
              <w:rPr>
                <w:noProof/>
                <w:webHidden/>
              </w:rPr>
              <w:fldChar w:fldCharType="begin"/>
            </w:r>
            <w:r>
              <w:rPr>
                <w:noProof/>
                <w:webHidden/>
              </w:rPr>
              <w:instrText xml:space="preserve"> PAGEREF _Toc156137204 \h </w:instrText>
            </w:r>
            <w:r>
              <w:rPr>
                <w:noProof/>
                <w:webHidden/>
              </w:rPr>
            </w:r>
            <w:r>
              <w:rPr>
                <w:noProof/>
                <w:webHidden/>
              </w:rPr>
              <w:fldChar w:fldCharType="separate"/>
            </w:r>
            <w:r>
              <w:rPr>
                <w:noProof/>
                <w:webHidden/>
              </w:rPr>
              <w:t>12</w:t>
            </w:r>
            <w:r>
              <w:rPr>
                <w:noProof/>
                <w:webHidden/>
              </w:rPr>
              <w:fldChar w:fldCharType="end"/>
            </w:r>
          </w:hyperlink>
        </w:p>
        <w:p w14:paraId="41D3DC68" w14:textId="3E827A98"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05" w:history="1">
            <w:r w:rsidRPr="00EF0047">
              <w:rPr>
                <w:rStyle w:val="Hyperlink"/>
                <w:noProof/>
              </w:rPr>
              <w:t>6.</w:t>
            </w:r>
            <w:r>
              <w:rPr>
                <w:noProof/>
                <w:kern w:val="2"/>
                <w:sz w:val="24"/>
                <w:szCs w:val="24"/>
                <w:lang w:val="en-GB" w:eastAsia="en-GB"/>
                <w14:ligatures w14:val="standardContextual"/>
              </w:rPr>
              <w:tab/>
            </w:r>
            <w:r w:rsidRPr="00EF0047">
              <w:rPr>
                <w:rStyle w:val="Hyperlink"/>
                <w:noProof/>
              </w:rPr>
              <w:t>GPU programming</w:t>
            </w:r>
            <w:r>
              <w:rPr>
                <w:noProof/>
                <w:webHidden/>
              </w:rPr>
              <w:tab/>
            </w:r>
            <w:r>
              <w:rPr>
                <w:noProof/>
                <w:webHidden/>
              </w:rPr>
              <w:fldChar w:fldCharType="begin"/>
            </w:r>
            <w:r>
              <w:rPr>
                <w:noProof/>
                <w:webHidden/>
              </w:rPr>
              <w:instrText xml:space="preserve"> PAGEREF _Toc156137205 \h </w:instrText>
            </w:r>
            <w:r>
              <w:rPr>
                <w:noProof/>
                <w:webHidden/>
              </w:rPr>
            </w:r>
            <w:r>
              <w:rPr>
                <w:noProof/>
                <w:webHidden/>
              </w:rPr>
              <w:fldChar w:fldCharType="separate"/>
            </w:r>
            <w:r>
              <w:rPr>
                <w:noProof/>
                <w:webHidden/>
              </w:rPr>
              <w:t>13</w:t>
            </w:r>
            <w:r>
              <w:rPr>
                <w:noProof/>
                <w:webHidden/>
              </w:rPr>
              <w:fldChar w:fldCharType="end"/>
            </w:r>
          </w:hyperlink>
        </w:p>
        <w:p w14:paraId="77BB644F" w14:textId="7A312D53"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6" w:history="1">
            <w:r w:rsidRPr="00EF0047">
              <w:rPr>
                <w:rStyle w:val="Hyperlink"/>
                <w:noProof/>
              </w:rPr>
              <w:t>6.1.</w:t>
            </w:r>
            <w:r>
              <w:rPr>
                <w:noProof/>
                <w:kern w:val="2"/>
                <w:sz w:val="24"/>
                <w:szCs w:val="24"/>
                <w:lang w:val="en-GB" w:eastAsia="en-GB"/>
                <w14:ligatures w14:val="standardContextual"/>
              </w:rPr>
              <w:tab/>
            </w:r>
            <w:r w:rsidRPr="00EF0047">
              <w:rPr>
                <w:rStyle w:val="Hyperlink"/>
                <w:noProof/>
              </w:rPr>
              <w:t>Compute Shaders</w:t>
            </w:r>
            <w:r>
              <w:rPr>
                <w:noProof/>
                <w:webHidden/>
              </w:rPr>
              <w:tab/>
            </w:r>
            <w:r>
              <w:rPr>
                <w:noProof/>
                <w:webHidden/>
              </w:rPr>
              <w:fldChar w:fldCharType="begin"/>
            </w:r>
            <w:r>
              <w:rPr>
                <w:noProof/>
                <w:webHidden/>
              </w:rPr>
              <w:instrText xml:space="preserve"> PAGEREF _Toc156137206 \h </w:instrText>
            </w:r>
            <w:r>
              <w:rPr>
                <w:noProof/>
                <w:webHidden/>
              </w:rPr>
            </w:r>
            <w:r>
              <w:rPr>
                <w:noProof/>
                <w:webHidden/>
              </w:rPr>
              <w:fldChar w:fldCharType="separate"/>
            </w:r>
            <w:r>
              <w:rPr>
                <w:noProof/>
                <w:webHidden/>
              </w:rPr>
              <w:t>13</w:t>
            </w:r>
            <w:r>
              <w:rPr>
                <w:noProof/>
                <w:webHidden/>
              </w:rPr>
              <w:fldChar w:fldCharType="end"/>
            </w:r>
          </w:hyperlink>
        </w:p>
        <w:p w14:paraId="6B04256E" w14:textId="6175607E"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7" w:history="1">
            <w:r w:rsidRPr="00EF0047">
              <w:rPr>
                <w:rStyle w:val="Hyperlink"/>
                <w:noProof/>
              </w:rPr>
              <w:t>6.2.</w:t>
            </w:r>
            <w:r>
              <w:rPr>
                <w:noProof/>
                <w:kern w:val="2"/>
                <w:sz w:val="24"/>
                <w:szCs w:val="24"/>
                <w:lang w:val="en-GB" w:eastAsia="en-GB"/>
                <w14:ligatures w14:val="standardContextual"/>
              </w:rPr>
              <w:tab/>
            </w:r>
            <w:r w:rsidRPr="00EF0047">
              <w:rPr>
                <w:rStyle w:val="Hyperlink"/>
                <w:noProof/>
              </w:rPr>
              <w:t>CUDA</w:t>
            </w:r>
            <w:r>
              <w:rPr>
                <w:noProof/>
                <w:webHidden/>
              </w:rPr>
              <w:tab/>
            </w:r>
            <w:r>
              <w:rPr>
                <w:noProof/>
                <w:webHidden/>
              </w:rPr>
              <w:fldChar w:fldCharType="begin"/>
            </w:r>
            <w:r>
              <w:rPr>
                <w:noProof/>
                <w:webHidden/>
              </w:rPr>
              <w:instrText xml:space="preserve"> PAGEREF _Toc156137207 \h </w:instrText>
            </w:r>
            <w:r>
              <w:rPr>
                <w:noProof/>
                <w:webHidden/>
              </w:rPr>
            </w:r>
            <w:r>
              <w:rPr>
                <w:noProof/>
                <w:webHidden/>
              </w:rPr>
              <w:fldChar w:fldCharType="separate"/>
            </w:r>
            <w:r>
              <w:rPr>
                <w:noProof/>
                <w:webHidden/>
              </w:rPr>
              <w:t>13</w:t>
            </w:r>
            <w:r>
              <w:rPr>
                <w:noProof/>
                <w:webHidden/>
              </w:rPr>
              <w:fldChar w:fldCharType="end"/>
            </w:r>
          </w:hyperlink>
        </w:p>
        <w:p w14:paraId="191CDB2F" w14:textId="01A544AF"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8" w:history="1">
            <w:r w:rsidRPr="00EF0047">
              <w:rPr>
                <w:rStyle w:val="Hyperlink"/>
                <w:noProof/>
              </w:rPr>
              <w:t>6.3.</w:t>
            </w:r>
            <w:r>
              <w:rPr>
                <w:noProof/>
                <w:kern w:val="2"/>
                <w:sz w:val="24"/>
                <w:szCs w:val="24"/>
                <w:lang w:val="en-GB" w:eastAsia="en-GB"/>
                <w14:ligatures w14:val="standardContextual"/>
              </w:rPr>
              <w:tab/>
            </w:r>
            <w:r w:rsidRPr="00EF0047">
              <w:rPr>
                <w:rStyle w:val="Hyperlink"/>
                <w:noProof/>
              </w:rPr>
              <w:t>Opencl</w:t>
            </w:r>
            <w:r>
              <w:rPr>
                <w:noProof/>
                <w:webHidden/>
              </w:rPr>
              <w:tab/>
            </w:r>
            <w:r>
              <w:rPr>
                <w:noProof/>
                <w:webHidden/>
              </w:rPr>
              <w:fldChar w:fldCharType="begin"/>
            </w:r>
            <w:r>
              <w:rPr>
                <w:noProof/>
                <w:webHidden/>
              </w:rPr>
              <w:instrText xml:space="preserve"> PAGEREF _Toc156137208 \h </w:instrText>
            </w:r>
            <w:r>
              <w:rPr>
                <w:noProof/>
                <w:webHidden/>
              </w:rPr>
            </w:r>
            <w:r>
              <w:rPr>
                <w:noProof/>
                <w:webHidden/>
              </w:rPr>
              <w:fldChar w:fldCharType="separate"/>
            </w:r>
            <w:r>
              <w:rPr>
                <w:noProof/>
                <w:webHidden/>
              </w:rPr>
              <w:t>14</w:t>
            </w:r>
            <w:r>
              <w:rPr>
                <w:noProof/>
                <w:webHidden/>
              </w:rPr>
              <w:fldChar w:fldCharType="end"/>
            </w:r>
          </w:hyperlink>
        </w:p>
        <w:p w14:paraId="0311550C" w14:textId="31114C0E"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09" w:history="1">
            <w:r w:rsidRPr="00EF0047">
              <w:rPr>
                <w:rStyle w:val="Hyperlink"/>
                <w:noProof/>
              </w:rPr>
              <w:t>6.4.</w:t>
            </w:r>
            <w:r>
              <w:rPr>
                <w:noProof/>
                <w:kern w:val="2"/>
                <w:sz w:val="24"/>
                <w:szCs w:val="24"/>
                <w:lang w:val="en-GB" w:eastAsia="en-GB"/>
                <w14:ligatures w14:val="standardContextual"/>
              </w:rPr>
              <w:tab/>
            </w:r>
            <w:r w:rsidRPr="00EF0047">
              <w:rPr>
                <w:rStyle w:val="Hyperlink"/>
                <w:noProof/>
              </w:rPr>
              <w:t>Unreal Engine</w:t>
            </w:r>
            <w:r>
              <w:rPr>
                <w:noProof/>
                <w:webHidden/>
              </w:rPr>
              <w:tab/>
            </w:r>
            <w:r>
              <w:rPr>
                <w:noProof/>
                <w:webHidden/>
              </w:rPr>
              <w:fldChar w:fldCharType="begin"/>
            </w:r>
            <w:r>
              <w:rPr>
                <w:noProof/>
                <w:webHidden/>
              </w:rPr>
              <w:instrText xml:space="preserve"> PAGEREF _Toc156137209 \h </w:instrText>
            </w:r>
            <w:r>
              <w:rPr>
                <w:noProof/>
                <w:webHidden/>
              </w:rPr>
            </w:r>
            <w:r>
              <w:rPr>
                <w:noProof/>
                <w:webHidden/>
              </w:rPr>
              <w:fldChar w:fldCharType="separate"/>
            </w:r>
            <w:r>
              <w:rPr>
                <w:noProof/>
                <w:webHidden/>
              </w:rPr>
              <w:t>14</w:t>
            </w:r>
            <w:r>
              <w:rPr>
                <w:noProof/>
                <w:webHidden/>
              </w:rPr>
              <w:fldChar w:fldCharType="end"/>
            </w:r>
          </w:hyperlink>
        </w:p>
        <w:p w14:paraId="4AF85EF6" w14:textId="18CB141C" w:rsidR="00E151CA" w:rsidRDefault="00E151CA">
          <w:pPr>
            <w:pStyle w:val="TOC1"/>
            <w:tabs>
              <w:tab w:val="right" w:leader="dot" w:pos="9350"/>
            </w:tabs>
            <w:rPr>
              <w:noProof/>
              <w:kern w:val="2"/>
              <w:sz w:val="24"/>
              <w:szCs w:val="24"/>
              <w:lang w:val="en-GB" w:eastAsia="en-GB"/>
              <w14:ligatures w14:val="standardContextual"/>
            </w:rPr>
          </w:pPr>
          <w:hyperlink w:anchor="_Toc156137210" w:history="1">
            <w:r w:rsidRPr="00EF0047">
              <w:rPr>
                <w:rStyle w:val="Hyperlink"/>
                <w:noProof/>
              </w:rPr>
              <w:t>case study</w:t>
            </w:r>
            <w:r>
              <w:rPr>
                <w:noProof/>
                <w:webHidden/>
              </w:rPr>
              <w:tab/>
            </w:r>
            <w:r>
              <w:rPr>
                <w:noProof/>
                <w:webHidden/>
              </w:rPr>
              <w:fldChar w:fldCharType="begin"/>
            </w:r>
            <w:r>
              <w:rPr>
                <w:noProof/>
                <w:webHidden/>
              </w:rPr>
              <w:instrText xml:space="preserve"> PAGEREF _Toc156137210 \h </w:instrText>
            </w:r>
            <w:r>
              <w:rPr>
                <w:noProof/>
                <w:webHidden/>
              </w:rPr>
            </w:r>
            <w:r>
              <w:rPr>
                <w:noProof/>
                <w:webHidden/>
              </w:rPr>
              <w:fldChar w:fldCharType="separate"/>
            </w:r>
            <w:r>
              <w:rPr>
                <w:noProof/>
                <w:webHidden/>
              </w:rPr>
              <w:t>15</w:t>
            </w:r>
            <w:r>
              <w:rPr>
                <w:noProof/>
                <w:webHidden/>
              </w:rPr>
              <w:fldChar w:fldCharType="end"/>
            </w:r>
          </w:hyperlink>
        </w:p>
        <w:p w14:paraId="355FE6A7" w14:textId="10CFEFF3"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11" w:history="1">
            <w:r w:rsidRPr="00EF0047">
              <w:rPr>
                <w:rStyle w:val="Hyperlink"/>
                <w:noProof/>
              </w:rPr>
              <w:t>1.</w:t>
            </w:r>
            <w:r>
              <w:rPr>
                <w:noProof/>
                <w:kern w:val="2"/>
                <w:sz w:val="24"/>
                <w:szCs w:val="24"/>
                <w:lang w:val="en-GB" w:eastAsia="en-GB"/>
                <w14:ligatures w14:val="standardContextual"/>
              </w:rPr>
              <w:tab/>
            </w:r>
            <w:r w:rsidRPr="00EF0047">
              <w:rPr>
                <w:rStyle w:val="Hyperlink"/>
                <w:noProof/>
              </w:rPr>
              <w:t>Experiment setup</w:t>
            </w:r>
            <w:r>
              <w:rPr>
                <w:noProof/>
                <w:webHidden/>
              </w:rPr>
              <w:tab/>
            </w:r>
            <w:r>
              <w:rPr>
                <w:noProof/>
                <w:webHidden/>
              </w:rPr>
              <w:fldChar w:fldCharType="begin"/>
            </w:r>
            <w:r>
              <w:rPr>
                <w:noProof/>
                <w:webHidden/>
              </w:rPr>
              <w:instrText xml:space="preserve"> PAGEREF _Toc156137211 \h </w:instrText>
            </w:r>
            <w:r>
              <w:rPr>
                <w:noProof/>
                <w:webHidden/>
              </w:rPr>
            </w:r>
            <w:r>
              <w:rPr>
                <w:noProof/>
                <w:webHidden/>
              </w:rPr>
              <w:fldChar w:fldCharType="separate"/>
            </w:r>
            <w:r>
              <w:rPr>
                <w:noProof/>
                <w:webHidden/>
              </w:rPr>
              <w:t>15</w:t>
            </w:r>
            <w:r>
              <w:rPr>
                <w:noProof/>
                <w:webHidden/>
              </w:rPr>
              <w:fldChar w:fldCharType="end"/>
            </w:r>
          </w:hyperlink>
        </w:p>
        <w:p w14:paraId="3B2052A2" w14:textId="69239D09"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2" w:history="1">
            <w:r w:rsidRPr="00EF0047">
              <w:rPr>
                <w:rStyle w:val="Hyperlink"/>
                <w:noProof/>
              </w:rPr>
              <w:t>1.1.</w:t>
            </w:r>
            <w:r>
              <w:rPr>
                <w:noProof/>
                <w:kern w:val="2"/>
                <w:sz w:val="24"/>
                <w:szCs w:val="24"/>
                <w:lang w:val="en-GB" w:eastAsia="en-GB"/>
                <w14:ligatures w14:val="standardContextual"/>
              </w:rPr>
              <w:tab/>
            </w:r>
            <w:r w:rsidRPr="00EF0047">
              <w:rPr>
                <w:rStyle w:val="Hyperlink"/>
                <w:noProof/>
              </w:rPr>
              <w:t>Introduction</w:t>
            </w:r>
            <w:r>
              <w:rPr>
                <w:noProof/>
                <w:webHidden/>
              </w:rPr>
              <w:tab/>
            </w:r>
            <w:r>
              <w:rPr>
                <w:noProof/>
                <w:webHidden/>
              </w:rPr>
              <w:fldChar w:fldCharType="begin"/>
            </w:r>
            <w:r>
              <w:rPr>
                <w:noProof/>
                <w:webHidden/>
              </w:rPr>
              <w:instrText xml:space="preserve"> PAGEREF _Toc156137212 \h </w:instrText>
            </w:r>
            <w:r>
              <w:rPr>
                <w:noProof/>
                <w:webHidden/>
              </w:rPr>
            </w:r>
            <w:r>
              <w:rPr>
                <w:noProof/>
                <w:webHidden/>
              </w:rPr>
              <w:fldChar w:fldCharType="separate"/>
            </w:r>
            <w:r>
              <w:rPr>
                <w:noProof/>
                <w:webHidden/>
              </w:rPr>
              <w:t>15</w:t>
            </w:r>
            <w:r>
              <w:rPr>
                <w:noProof/>
                <w:webHidden/>
              </w:rPr>
              <w:fldChar w:fldCharType="end"/>
            </w:r>
          </w:hyperlink>
        </w:p>
        <w:p w14:paraId="620EF302" w14:textId="675507F0"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3" w:history="1">
            <w:r w:rsidRPr="00EF0047">
              <w:rPr>
                <w:rStyle w:val="Hyperlink"/>
                <w:noProof/>
              </w:rPr>
              <w:t>1.2.</w:t>
            </w:r>
            <w:r>
              <w:rPr>
                <w:noProof/>
                <w:kern w:val="2"/>
                <w:sz w:val="24"/>
                <w:szCs w:val="24"/>
                <w:lang w:val="en-GB" w:eastAsia="en-GB"/>
                <w14:ligatures w14:val="standardContextual"/>
              </w:rPr>
              <w:tab/>
            </w:r>
            <w:r w:rsidRPr="00EF0047">
              <w:rPr>
                <w:rStyle w:val="Hyperlink"/>
                <w:noProof/>
              </w:rPr>
              <w:t>Requirements</w:t>
            </w:r>
            <w:r>
              <w:rPr>
                <w:noProof/>
                <w:webHidden/>
              </w:rPr>
              <w:tab/>
            </w:r>
            <w:r>
              <w:rPr>
                <w:noProof/>
                <w:webHidden/>
              </w:rPr>
              <w:fldChar w:fldCharType="begin"/>
            </w:r>
            <w:r>
              <w:rPr>
                <w:noProof/>
                <w:webHidden/>
              </w:rPr>
              <w:instrText xml:space="preserve"> PAGEREF _Toc156137213 \h </w:instrText>
            </w:r>
            <w:r>
              <w:rPr>
                <w:noProof/>
                <w:webHidden/>
              </w:rPr>
            </w:r>
            <w:r>
              <w:rPr>
                <w:noProof/>
                <w:webHidden/>
              </w:rPr>
              <w:fldChar w:fldCharType="separate"/>
            </w:r>
            <w:r>
              <w:rPr>
                <w:noProof/>
                <w:webHidden/>
              </w:rPr>
              <w:t>15</w:t>
            </w:r>
            <w:r>
              <w:rPr>
                <w:noProof/>
                <w:webHidden/>
              </w:rPr>
              <w:fldChar w:fldCharType="end"/>
            </w:r>
          </w:hyperlink>
        </w:p>
        <w:p w14:paraId="728D6B9D" w14:textId="2F15EDB8"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4" w:history="1">
            <w:r w:rsidRPr="00EF0047">
              <w:rPr>
                <w:rStyle w:val="Hyperlink"/>
                <w:noProof/>
              </w:rPr>
              <w:t>1.3.</w:t>
            </w:r>
            <w:r>
              <w:rPr>
                <w:noProof/>
                <w:kern w:val="2"/>
                <w:sz w:val="24"/>
                <w:szCs w:val="24"/>
                <w:lang w:val="en-GB" w:eastAsia="en-GB"/>
                <w14:ligatures w14:val="standardContextual"/>
              </w:rPr>
              <w:tab/>
            </w:r>
            <w:r w:rsidRPr="00EF0047">
              <w:rPr>
                <w:rStyle w:val="Hyperlink"/>
                <w:noProof/>
              </w:rPr>
              <w:t>Measurements</w:t>
            </w:r>
            <w:r>
              <w:rPr>
                <w:noProof/>
                <w:webHidden/>
              </w:rPr>
              <w:tab/>
            </w:r>
            <w:r>
              <w:rPr>
                <w:noProof/>
                <w:webHidden/>
              </w:rPr>
              <w:fldChar w:fldCharType="begin"/>
            </w:r>
            <w:r>
              <w:rPr>
                <w:noProof/>
                <w:webHidden/>
              </w:rPr>
              <w:instrText xml:space="preserve"> PAGEREF _Toc156137214 \h </w:instrText>
            </w:r>
            <w:r>
              <w:rPr>
                <w:noProof/>
                <w:webHidden/>
              </w:rPr>
            </w:r>
            <w:r>
              <w:rPr>
                <w:noProof/>
                <w:webHidden/>
              </w:rPr>
              <w:fldChar w:fldCharType="separate"/>
            </w:r>
            <w:r>
              <w:rPr>
                <w:noProof/>
                <w:webHidden/>
              </w:rPr>
              <w:t>16</w:t>
            </w:r>
            <w:r>
              <w:rPr>
                <w:noProof/>
                <w:webHidden/>
              </w:rPr>
              <w:fldChar w:fldCharType="end"/>
            </w:r>
          </w:hyperlink>
        </w:p>
        <w:p w14:paraId="366668B6" w14:textId="58C49702"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15" w:history="1">
            <w:r w:rsidRPr="00EF0047">
              <w:rPr>
                <w:rStyle w:val="Hyperlink"/>
                <w:noProof/>
              </w:rPr>
              <w:t>2.</w:t>
            </w:r>
            <w:r>
              <w:rPr>
                <w:noProof/>
                <w:kern w:val="2"/>
                <w:sz w:val="24"/>
                <w:szCs w:val="24"/>
                <w:lang w:val="en-GB" w:eastAsia="en-GB"/>
                <w14:ligatures w14:val="standardContextual"/>
              </w:rPr>
              <w:tab/>
            </w:r>
            <w:r w:rsidRPr="00EF0047">
              <w:rPr>
                <w:rStyle w:val="Hyperlink"/>
                <w:noProof/>
              </w:rPr>
              <w:t>Experiment Execution</w:t>
            </w:r>
            <w:r>
              <w:rPr>
                <w:noProof/>
                <w:webHidden/>
              </w:rPr>
              <w:tab/>
            </w:r>
            <w:r>
              <w:rPr>
                <w:noProof/>
                <w:webHidden/>
              </w:rPr>
              <w:fldChar w:fldCharType="begin"/>
            </w:r>
            <w:r>
              <w:rPr>
                <w:noProof/>
                <w:webHidden/>
              </w:rPr>
              <w:instrText xml:space="preserve"> PAGEREF _Toc156137215 \h </w:instrText>
            </w:r>
            <w:r>
              <w:rPr>
                <w:noProof/>
                <w:webHidden/>
              </w:rPr>
            </w:r>
            <w:r>
              <w:rPr>
                <w:noProof/>
                <w:webHidden/>
              </w:rPr>
              <w:fldChar w:fldCharType="separate"/>
            </w:r>
            <w:r>
              <w:rPr>
                <w:noProof/>
                <w:webHidden/>
              </w:rPr>
              <w:t>17</w:t>
            </w:r>
            <w:r>
              <w:rPr>
                <w:noProof/>
                <w:webHidden/>
              </w:rPr>
              <w:fldChar w:fldCharType="end"/>
            </w:r>
          </w:hyperlink>
        </w:p>
        <w:p w14:paraId="11CBDF91" w14:textId="55311CC4"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6" w:history="1">
            <w:r w:rsidRPr="00EF0047">
              <w:rPr>
                <w:rStyle w:val="Hyperlink"/>
                <w:noProof/>
              </w:rPr>
              <w:t>2.1.</w:t>
            </w:r>
            <w:r>
              <w:rPr>
                <w:noProof/>
                <w:kern w:val="2"/>
                <w:sz w:val="24"/>
                <w:szCs w:val="24"/>
                <w:lang w:val="en-GB" w:eastAsia="en-GB"/>
                <w14:ligatures w14:val="standardContextual"/>
              </w:rPr>
              <w:tab/>
            </w:r>
            <w:r w:rsidRPr="00EF0047">
              <w:rPr>
                <w:rStyle w:val="Hyperlink"/>
                <w:noProof/>
              </w:rPr>
              <w:t>Simple battle Simulator</w:t>
            </w:r>
            <w:r>
              <w:rPr>
                <w:noProof/>
                <w:webHidden/>
              </w:rPr>
              <w:tab/>
            </w:r>
            <w:r>
              <w:rPr>
                <w:noProof/>
                <w:webHidden/>
              </w:rPr>
              <w:fldChar w:fldCharType="begin"/>
            </w:r>
            <w:r>
              <w:rPr>
                <w:noProof/>
                <w:webHidden/>
              </w:rPr>
              <w:instrText xml:space="preserve"> PAGEREF _Toc156137216 \h </w:instrText>
            </w:r>
            <w:r>
              <w:rPr>
                <w:noProof/>
                <w:webHidden/>
              </w:rPr>
            </w:r>
            <w:r>
              <w:rPr>
                <w:noProof/>
                <w:webHidden/>
              </w:rPr>
              <w:fldChar w:fldCharType="separate"/>
            </w:r>
            <w:r>
              <w:rPr>
                <w:noProof/>
                <w:webHidden/>
              </w:rPr>
              <w:t>17</w:t>
            </w:r>
            <w:r>
              <w:rPr>
                <w:noProof/>
                <w:webHidden/>
              </w:rPr>
              <w:fldChar w:fldCharType="end"/>
            </w:r>
          </w:hyperlink>
        </w:p>
        <w:p w14:paraId="554C8229" w14:textId="21E0F4A2"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7" w:history="1">
            <w:r w:rsidRPr="00EF0047">
              <w:rPr>
                <w:rStyle w:val="Hyperlink"/>
                <w:noProof/>
              </w:rPr>
              <w:t>2.2.</w:t>
            </w:r>
            <w:r>
              <w:rPr>
                <w:noProof/>
                <w:kern w:val="2"/>
                <w:sz w:val="24"/>
                <w:szCs w:val="24"/>
                <w:lang w:val="en-GB" w:eastAsia="en-GB"/>
                <w14:ligatures w14:val="standardContextual"/>
              </w:rPr>
              <w:tab/>
            </w:r>
            <w:r w:rsidRPr="00EF0047">
              <w:rPr>
                <w:rStyle w:val="Hyperlink"/>
                <w:noProof/>
              </w:rPr>
              <w:t>Mass battle Simulator</w:t>
            </w:r>
            <w:r>
              <w:rPr>
                <w:noProof/>
                <w:webHidden/>
              </w:rPr>
              <w:tab/>
            </w:r>
            <w:r>
              <w:rPr>
                <w:noProof/>
                <w:webHidden/>
              </w:rPr>
              <w:fldChar w:fldCharType="begin"/>
            </w:r>
            <w:r>
              <w:rPr>
                <w:noProof/>
                <w:webHidden/>
              </w:rPr>
              <w:instrText xml:space="preserve"> PAGEREF _Toc156137217 \h </w:instrText>
            </w:r>
            <w:r>
              <w:rPr>
                <w:noProof/>
                <w:webHidden/>
              </w:rPr>
            </w:r>
            <w:r>
              <w:rPr>
                <w:noProof/>
                <w:webHidden/>
              </w:rPr>
              <w:fldChar w:fldCharType="separate"/>
            </w:r>
            <w:r>
              <w:rPr>
                <w:noProof/>
                <w:webHidden/>
              </w:rPr>
              <w:t>19</w:t>
            </w:r>
            <w:r>
              <w:rPr>
                <w:noProof/>
                <w:webHidden/>
              </w:rPr>
              <w:fldChar w:fldCharType="end"/>
            </w:r>
          </w:hyperlink>
        </w:p>
        <w:p w14:paraId="732A397B" w14:textId="11C9F359"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8" w:history="1">
            <w:r w:rsidRPr="00EF0047">
              <w:rPr>
                <w:rStyle w:val="Hyperlink"/>
                <w:noProof/>
              </w:rPr>
              <w:t>2.3.</w:t>
            </w:r>
            <w:r>
              <w:rPr>
                <w:noProof/>
                <w:kern w:val="2"/>
                <w:sz w:val="24"/>
                <w:szCs w:val="24"/>
                <w:lang w:val="en-GB" w:eastAsia="en-GB"/>
                <w14:ligatures w14:val="standardContextual"/>
              </w:rPr>
              <w:tab/>
            </w:r>
            <w:r w:rsidRPr="00EF0047">
              <w:rPr>
                <w:rStyle w:val="Hyperlink"/>
                <w:noProof/>
              </w:rPr>
              <w:t>Rendering/LODs</w:t>
            </w:r>
            <w:r>
              <w:rPr>
                <w:noProof/>
                <w:webHidden/>
              </w:rPr>
              <w:tab/>
            </w:r>
            <w:r>
              <w:rPr>
                <w:noProof/>
                <w:webHidden/>
              </w:rPr>
              <w:fldChar w:fldCharType="begin"/>
            </w:r>
            <w:r>
              <w:rPr>
                <w:noProof/>
                <w:webHidden/>
              </w:rPr>
              <w:instrText xml:space="preserve"> PAGEREF _Toc156137218 \h </w:instrText>
            </w:r>
            <w:r>
              <w:rPr>
                <w:noProof/>
                <w:webHidden/>
              </w:rPr>
            </w:r>
            <w:r>
              <w:rPr>
                <w:noProof/>
                <w:webHidden/>
              </w:rPr>
              <w:fldChar w:fldCharType="separate"/>
            </w:r>
            <w:r>
              <w:rPr>
                <w:noProof/>
                <w:webHidden/>
              </w:rPr>
              <w:t>28</w:t>
            </w:r>
            <w:r>
              <w:rPr>
                <w:noProof/>
                <w:webHidden/>
              </w:rPr>
              <w:fldChar w:fldCharType="end"/>
            </w:r>
          </w:hyperlink>
        </w:p>
        <w:p w14:paraId="35EC14AD" w14:textId="1EE9F1DA"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19" w:history="1">
            <w:r w:rsidRPr="00EF0047">
              <w:rPr>
                <w:rStyle w:val="Hyperlink"/>
                <w:noProof/>
              </w:rPr>
              <w:t>2.4.</w:t>
            </w:r>
            <w:r>
              <w:rPr>
                <w:noProof/>
                <w:kern w:val="2"/>
                <w:sz w:val="24"/>
                <w:szCs w:val="24"/>
                <w:lang w:val="en-GB" w:eastAsia="en-GB"/>
                <w14:ligatures w14:val="standardContextual"/>
              </w:rPr>
              <w:tab/>
            </w:r>
            <w:r w:rsidRPr="00EF0047">
              <w:rPr>
                <w:rStyle w:val="Hyperlink"/>
                <w:noProof/>
              </w:rPr>
              <w:t>Multithreading</w:t>
            </w:r>
            <w:r>
              <w:rPr>
                <w:noProof/>
                <w:webHidden/>
              </w:rPr>
              <w:tab/>
            </w:r>
            <w:r>
              <w:rPr>
                <w:noProof/>
                <w:webHidden/>
              </w:rPr>
              <w:fldChar w:fldCharType="begin"/>
            </w:r>
            <w:r>
              <w:rPr>
                <w:noProof/>
                <w:webHidden/>
              </w:rPr>
              <w:instrText xml:space="preserve"> PAGEREF _Toc156137219 \h </w:instrText>
            </w:r>
            <w:r>
              <w:rPr>
                <w:noProof/>
                <w:webHidden/>
              </w:rPr>
            </w:r>
            <w:r>
              <w:rPr>
                <w:noProof/>
                <w:webHidden/>
              </w:rPr>
              <w:fldChar w:fldCharType="separate"/>
            </w:r>
            <w:r>
              <w:rPr>
                <w:noProof/>
                <w:webHidden/>
              </w:rPr>
              <w:t>29</w:t>
            </w:r>
            <w:r>
              <w:rPr>
                <w:noProof/>
                <w:webHidden/>
              </w:rPr>
              <w:fldChar w:fldCharType="end"/>
            </w:r>
          </w:hyperlink>
        </w:p>
        <w:p w14:paraId="3CE20764" w14:textId="1563A327"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20" w:history="1">
            <w:r w:rsidRPr="00EF0047">
              <w:rPr>
                <w:rStyle w:val="Hyperlink"/>
                <w:noProof/>
              </w:rPr>
              <w:t>2.5.</w:t>
            </w:r>
            <w:r>
              <w:rPr>
                <w:noProof/>
                <w:kern w:val="2"/>
                <w:sz w:val="24"/>
                <w:szCs w:val="24"/>
                <w:lang w:val="en-GB" w:eastAsia="en-GB"/>
                <w14:ligatures w14:val="standardContextual"/>
              </w:rPr>
              <w:tab/>
            </w:r>
            <w:r w:rsidRPr="00EF0047">
              <w:rPr>
                <w:rStyle w:val="Hyperlink"/>
                <w:noProof/>
              </w:rPr>
              <w:t>Spatial Partitioning</w:t>
            </w:r>
            <w:r>
              <w:rPr>
                <w:noProof/>
                <w:webHidden/>
              </w:rPr>
              <w:tab/>
            </w:r>
            <w:r>
              <w:rPr>
                <w:noProof/>
                <w:webHidden/>
              </w:rPr>
              <w:fldChar w:fldCharType="begin"/>
            </w:r>
            <w:r>
              <w:rPr>
                <w:noProof/>
                <w:webHidden/>
              </w:rPr>
              <w:instrText xml:space="preserve"> PAGEREF _Toc156137220 \h </w:instrText>
            </w:r>
            <w:r>
              <w:rPr>
                <w:noProof/>
                <w:webHidden/>
              </w:rPr>
            </w:r>
            <w:r>
              <w:rPr>
                <w:noProof/>
                <w:webHidden/>
              </w:rPr>
              <w:fldChar w:fldCharType="separate"/>
            </w:r>
            <w:r>
              <w:rPr>
                <w:noProof/>
                <w:webHidden/>
              </w:rPr>
              <w:t>30</w:t>
            </w:r>
            <w:r>
              <w:rPr>
                <w:noProof/>
                <w:webHidden/>
              </w:rPr>
              <w:fldChar w:fldCharType="end"/>
            </w:r>
          </w:hyperlink>
        </w:p>
        <w:p w14:paraId="4642594D" w14:textId="7FE9D579" w:rsidR="00E151CA" w:rsidRDefault="00E151CA">
          <w:pPr>
            <w:pStyle w:val="TOC3"/>
            <w:tabs>
              <w:tab w:val="left" w:pos="1200"/>
              <w:tab w:val="right" w:leader="dot" w:pos="9350"/>
            </w:tabs>
            <w:rPr>
              <w:noProof/>
              <w:kern w:val="2"/>
              <w:sz w:val="24"/>
              <w:szCs w:val="24"/>
              <w:lang w:val="en-GB" w:eastAsia="en-GB"/>
              <w14:ligatures w14:val="standardContextual"/>
            </w:rPr>
          </w:pPr>
          <w:hyperlink w:anchor="_Toc156137221" w:history="1">
            <w:r w:rsidRPr="00EF0047">
              <w:rPr>
                <w:rStyle w:val="Hyperlink"/>
                <w:noProof/>
              </w:rPr>
              <w:t>2.6.</w:t>
            </w:r>
            <w:r>
              <w:rPr>
                <w:noProof/>
                <w:kern w:val="2"/>
                <w:sz w:val="24"/>
                <w:szCs w:val="24"/>
                <w:lang w:val="en-GB" w:eastAsia="en-GB"/>
                <w14:ligatures w14:val="standardContextual"/>
              </w:rPr>
              <w:tab/>
            </w:r>
            <w:r w:rsidRPr="00EF0047">
              <w:rPr>
                <w:rStyle w:val="Hyperlink"/>
                <w:noProof/>
              </w:rPr>
              <w:t>Animation Sharing</w:t>
            </w:r>
            <w:r>
              <w:rPr>
                <w:noProof/>
                <w:webHidden/>
              </w:rPr>
              <w:tab/>
            </w:r>
            <w:r>
              <w:rPr>
                <w:noProof/>
                <w:webHidden/>
              </w:rPr>
              <w:fldChar w:fldCharType="begin"/>
            </w:r>
            <w:r>
              <w:rPr>
                <w:noProof/>
                <w:webHidden/>
              </w:rPr>
              <w:instrText xml:space="preserve"> PAGEREF _Toc156137221 \h </w:instrText>
            </w:r>
            <w:r>
              <w:rPr>
                <w:noProof/>
                <w:webHidden/>
              </w:rPr>
            </w:r>
            <w:r>
              <w:rPr>
                <w:noProof/>
                <w:webHidden/>
              </w:rPr>
              <w:fldChar w:fldCharType="separate"/>
            </w:r>
            <w:r>
              <w:rPr>
                <w:noProof/>
                <w:webHidden/>
              </w:rPr>
              <w:t>33</w:t>
            </w:r>
            <w:r>
              <w:rPr>
                <w:noProof/>
                <w:webHidden/>
              </w:rPr>
              <w:fldChar w:fldCharType="end"/>
            </w:r>
          </w:hyperlink>
        </w:p>
        <w:p w14:paraId="7A68ADDE" w14:textId="51C1FC1D"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22" w:history="1">
            <w:r w:rsidRPr="00EF0047">
              <w:rPr>
                <w:rStyle w:val="Hyperlink"/>
                <w:noProof/>
              </w:rPr>
              <w:t>3.</w:t>
            </w:r>
            <w:r>
              <w:rPr>
                <w:noProof/>
                <w:kern w:val="2"/>
                <w:sz w:val="24"/>
                <w:szCs w:val="24"/>
                <w:lang w:val="en-GB" w:eastAsia="en-GB"/>
                <w14:ligatures w14:val="standardContextual"/>
              </w:rPr>
              <w:tab/>
            </w:r>
            <w:r w:rsidRPr="00EF0047">
              <w:rPr>
                <w:rStyle w:val="Hyperlink"/>
                <w:noProof/>
              </w:rPr>
              <w:t>Results</w:t>
            </w:r>
            <w:r>
              <w:rPr>
                <w:noProof/>
                <w:webHidden/>
              </w:rPr>
              <w:tab/>
            </w:r>
            <w:r>
              <w:rPr>
                <w:noProof/>
                <w:webHidden/>
              </w:rPr>
              <w:fldChar w:fldCharType="begin"/>
            </w:r>
            <w:r>
              <w:rPr>
                <w:noProof/>
                <w:webHidden/>
              </w:rPr>
              <w:instrText xml:space="preserve"> PAGEREF _Toc156137222 \h </w:instrText>
            </w:r>
            <w:r>
              <w:rPr>
                <w:noProof/>
                <w:webHidden/>
              </w:rPr>
            </w:r>
            <w:r>
              <w:rPr>
                <w:noProof/>
                <w:webHidden/>
              </w:rPr>
              <w:fldChar w:fldCharType="separate"/>
            </w:r>
            <w:r>
              <w:rPr>
                <w:noProof/>
                <w:webHidden/>
              </w:rPr>
              <w:t>35</w:t>
            </w:r>
            <w:r>
              <w:rPr>
                <w:noProof/>
                <w:webHidden/>
              </w:rPr>
              <w:fldChar w:fldCharType="end"/>
            </w:r>
          </w:hyperlink>
        </w:p>
        <w:p w14:paraId="1CE3281E" w14:textId="2CF9ED2B" w:rsidR="00E151CA" w:rsidRDefault="00E151CA">
          <w:pPr>
            <w:pStyle w:val="TOC1"/>
            <w:tabs>
              <w:tab w:val="right" w:leader="dot" w:pos="9350"/>
            </w:tabs>
            <w:rPr>
              <w:noProof/>
              <w:kern w:val="2"/>
              <w:sz w:val="24"/>
              <w:szCs w:val="24"/>
              <w:lang w:val="en-GB" w:eastAsia="en-GB"/>
              <w14:ligatures w14:val="standardContextual"/>
            </w:rPr>
          </w:pPr>
          <w:hyperlink w:anchor="_Toc156137223" w:history="1">
            <w:r w:rsidRPr="00EF0047">
              <w:rPr>
                <w:rStyle w:val="Hyperlink"/>
                <w:noProof/>
              </w:rPr>
              <w:t>Discussion</w:t>
            </w:r>
            <w:r>
              <w:rPr>
                <w:noProof/>
                <w:webHidden/>
              </w:rPr>
              <w:tab/>
            </w:r>
            <w:r>
              <w:rPr>
                <w:noProof/>
                <w:webHidden/>
              </w:rPr>
              <w:fldChar w:fldCharType="begin"/>
            </w:r>
            <w:r>
              <w:rPr>
                <w:noProof/>
                <w:webHidden/>
              </w:rPr>
              <w:instrText xml:space="preserve"> PAGEREF _Toc156137223 \h </w:instrText>
            </w:r>
            <w:r>
              <w:rPr>
                <w:noProof/>
                <w:webHidden/>
              </w:rPr>
            </w:r>
            <w:r>
              <w:rPr>
                <w:noProof/>
                <w:webHidden/>
              </w:rPr>
              <w:fldChar w:fldCharType="separate"/>
            </w:r>
            <w:r>
              <w:rPr>
                <w:noProof/>
                <w:webHidden/>
              </w:rPr>
              <w:t>36</w:t>
            </w:r>
            <w:r>
              <w:rPr>
                <w:noProof/>
                <w:webHidden/>
              </w:rPr>
              <w:fldChar w:fldCharType="end"/>
            </w:r>
          </w:hyperlink>
        </w:p>
        <w:p w14:paraId="5186D426" w14:textId="57BFA2E2"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24" w:history="1">
            <w:r w:rsidRPr="00EF0047">
              <w:rPr>
                <w:rStyle w:val="Hyperlink"/>
                <w:noProof/>
              </w:rPr>
              <w:t>1.</w:t>
            </w:r>
            <w:r>
              <w:rPr>
                <w:noProof/>
                <w:kern w:val="2"/>
                <w:sz w:val="24"/>
                <w:szCs w:val="24"/>
                <w:lang w:val="en-GB" w:eastAsia="en-GB"/>
                <w14:ligatures w14:val="standardContextual"/>
              </w:rPr>
              <w:tab/>
            </w:r>
            <w:r w:rsidRPr="00EF0047">
              <w:rPr>
                <w:rStyle w:val="Hyperlink"/>
                <w:noProof/>
              </w:rPr>
              <w:t>Frame Time Over Unit Count</w:t>
            </w:r>
            <w:r>
              <w:rPr>
                <w:noProof/>
                <w:webHidden/>
              </w:rPr>
              <w:tab/>
            </w:r>
            <w:r>
              <w:rPr>
                <w:noProof/>
                <w:webHidden/>
              </w:rPr>
              <w:fldChar w:fldCharType="begin"/>
            </w:r>
            <w:r>
              <w:rPr>
                <w:noProof/>
                <w:webHidden/>
              </w:rPr>
              <w:instrText xml:space="preserve"> PAGEREF _Toc156137224 \h </w:instrText>
            </w:r>
            <w:r>
              <w:rPr>
                <w:noProof/>
                <w:webHidden/>
              </w:rPr>
            </w:r>
            <w:r>
              <w:rPr>
                <w:noProof/>
                <w:webHidden/>
              </w:rPr>
              <w:fldChar w:fldCharType="separate"/>
            </w:r>
            <w:r>
              <w:rPr>
                <w:noProof/>
                <w:webHidden/>
              </w:rPr>
              <w:t>37</w:t>
            </w:r>
            <w:r>
              <w:rPr>
                <w:noProof/>
                <w:webHidden/>
              </w:rPr>
              <w:fldChar w:fldCharType="end"/>
            </w:r>
          </w:hyperlink>
        </w:p>
        <w:p w14:paraId="3C859A0F" w14:textId="0E47F1D2"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25" w:history="1">
            <w:r w:rsidRPr="00EF0047">
              <w:rPr>
                <w:rStyle w:val="Hyperlink"/>
                <w:noProof/>
              </w:rPr>
              <w:t>2.</w:t>
            </w:r>
            <w:r>
              <w:rPr>
                <w:noProof/>
                <w:kern w:val="2"/>
                <w:sz w:val="24"/>
                <w:szCs w:val="24"/>
                <w:lang w:val="en-GB" w:eastAsia="en-GB"/>
                <w14:ligatures w14:val="standardContextual"/>
              </w:rPr>
              <w:tab/>
            </w:r>
            <w:r w:rsidRPr="00EF0047">
              <w:rPr>
                <w:rStyle w:val="Hyperlink"/>
                <w:noProof/>
              </w:rPr>
              <w:t>Game Thread Frame Time Composition</w:t>
            </w:r>
            <w:r>
              <w:rPr>
                <w:noProof/>
                <w:webHidden/>
              </w:rPr>
              <w:tab/>
            </w:r>
            <w:r>
              <w:rPr>
                <w:noProof/>
                <w:webHidden/>
              </w:rPr>
              <w:fldChar w:fldCharType="begin"/>
            </w:r>
            <w:r>
              <w:rPr>
                <w:noProof/>
                <w:webHidden/>
              </w:rPr>
              <w:instrText xml:space="preserve"> PAGEREF _Toc156137225 \h </w:instrText>
            </w:r>
            <w:r>
              <w:rPr>
                <w:noProof/>
                <w:webHidden/>
              </w:rPr>
            </w:r>
            <w:r>
              <w:rPr>
                <w:noProof/>
                <w:webHidden/>
              </w:rPr>
              <w:fldChar w:fldCharType="separate"/>
            </w:r>
            <w:r>
              <w:rPr>
                <w:noProof/>
                <w:webHidden/>
              </w:rPr>
              <w:t>42</w:t>
            </w:r>
            <w:r>
              <w:rPr>
                <w:noProof/>
                <w:webHidden/>
              </w:rPr>
              <w:fldChar w:fldCharType="end"/>
            </w:r>
          </w:hyperlink>
        </w:p>
        <w:p w14:paraId="6C740CA2" w14:textId="12629E67" w:rsidR="00E151CA" w:rsidRDefault="00E151CA">
          <w:pPr>
            <w:pStyle w:val="TOC2"/>
            <w:tabs>
              <w:tab w:val="left" w:pos="720"/>
              <w:tab w:val="right" w:leader="dot" w:pos="9350"/>
            </w:tabs>
            <w:rPr>
              <w:noProof/>
              <w:kern w:val="2"/>
              <w:sz w:val="24"/>
              <w:szCs w:val="24"/>
              <w:lang w:val="en-GB" w:eastAsia="en-GB"/>
              <w14:ligatures w14:val="standardContextual"/>
            </w:rPr>
          </w:pPr>
          <w:hyperlink w:anchor="_Toc156137226" w:history="1">
            <w:r w:rsidRPr="00EF0047">
              <w:rPr>
                <w:rStyle w:val="Hyperlink"/>
                <w:noProof/>
              </w:rPr>
              <w:t>3.</w:t>
            </w:r>
            <w:r>
              <w:rPr>
                <w:noProof/>
                <w:kern w:val="2"/>
                <w:sz w:val="24"/>
                <w:szCs w:val="24"/>
                <w:lang w:val="en-GB" w:eastAsia="en-GB"/>
                <w14:ligatures w14:val="standardContextual"/>
              </w:rPr>
              <w:tab/>
            </w:r>
            <w:r w:rsidRPr="00EF0047">
              <w:rPr>
                <w:rStyle w:val="Hyperlink"/>
                <w:noProof/>
              </w:rPr>
              <w:t>Summary</w:t>
            </w:r>
            <w:r>
              <w:rPr>
                <w:noProof/>
                <w:webHidden/>
              </w:rPr>
              <w:tab/>
            </w:r>
            <w:r>
              <w:rPr>
                <w:noProof/>
                <w:webHidden/>
              </w:rPr>
              <w:fldChar w:fldCharType="begin"/>
            </w:r>
            <w:r>
              <w:rPr>
                <w:noProof/>
                <w:webHidden/>
              </w:rPr>
              <w:instrText xml:space="preserve"> PAGEREF _Toc156137226 \h </w:instrText>
            </w:r>
            <w:r>
              <w:rPr>
                <w:noProof/>
                <w:webHidden/>
              </w:rPr>
            </w:r>
            <w:r>
              <w:rPr>
                <w:noProof/>
                <w:webHidden/>
              </w:rPr>
              <w:fldChar w:fldCharType="separate"/>
            </w:r>
            <w:r>
              <w:rPr>
                <w:noProof/>
                <w:webHidden/>
              </w:rPr>
              <w:t>46</w:t>
            </w:r>
            <w:r>
              <w:rPr>
                <w:noProof/>
                <w:webHidden/>
              </w:rPr>
              <w:fldChar w:fldCharType="end"/>
            </w:r>
          </w:hyperlink>
        </w:p>
        <w:p w14:paraId="3B15A53A" w14:textId="1F939644" w:rsidR="00E151CA" w:rsidRDefault="00E151CA">
          <w:pPr>
            <w:pStyle w:val="TOC1"/>
            <w:tabs>
              <w:tab w:val="right" w:leader="dot" w:pos="9350"/>
            </w:tabs>
            <w:rPr>
              <w:noProof/>
              <w:kern w:val="2"/>
              <w:sz w:val="24"/>
              <w:szCs w:val="24"/>
              <w:lang w:val="en-GB" w:eastAsia="en-GB"/>
              <w14:ligatures w14:val="standardContextual"/>
            </w:rPr>
          </w:pPr>
          <w:hyperlink w:anchor="_Toc156137227" w:history="1">
            <w:r w:rsidRPr="00EF0047">
              <w:rPr>
                <w:rStyle w:val="Hyperlink"/>
                <w:noProof/>
              </w:rPr>
              <w:t>Conclusion</w:t>
            </w:r>
            <w:r>
              <w:rPr>
                <w:noProof/>
                <w:webHidden/>
              </w:rPr>
              <w:tab/>
            </w:r>
            <w:r>
              <w:rPr>
                <w:noProof/>
                <w:webHidden/>
              </w:rPr>
              <w:fldChar w:fldCharType="begin"/>
            </w:r>
            <w:r>
              <w:rPr>
                <w:noProof/>
                <w:webHidden/>
              </w:rPr>
              <w:instrText xml:space="preserve"> PAGEREF _Toc156137227 \h </w:instrText>
            </w:r>
            <w:r>
              <w:rPr>
                <w:noProof/>
                <w:webHidden/>
              </w:rPr>
            </w:r>
            <w:r>
              <w:rPr>
                <w:noProof/>
                <w:webHidden/>
              </w:rPr>
              <w:fldChar w:fldCharType="separate"/>
            </w:r>
            <w:r>
              <w:rPr>
                <w:noProof/>
                <w:webHidden/>
              </w:rPr>
              <w:t>47</w:t>
            </w:r>
            <w:r>
              <w:rPr>
                <w:noProof/>
                <w:webHidden/>
              </w:rPr>
              <w:fldChar w:fldCharType="end"/>
            </w:r>
          </w:hyperlink>
        </w:p>
        <w:p w14:paraId="48707E02" w14:textId="00CC2A71" w:rsidR="00E151CA" w:rsidRDefault="00E151CA">
          <w:pPr>
            <w:pStyle w:val="TOC1"/>
            <w:tabs>
              <w:tab w:val="right" w:leader="dot" w:pos="9350"/>
            </w:tabs>
            <w:rPr>
              <w:noProof/>
              <w:kern w:val="2"/>
              <w:sz w:val="24"/>
              <w:szCs w:val="24"/>
              <w:lang w:val="en-GB" w:eastAsia="en-GB"/>
              <w14:ligatures w14:val="standardContextual"/>
            </w:rPr>
          </w:pPr>
          <w:hyperlink w:anchor="_Toc156137228" w:history="1">
            <w:r w:rsidRPr="00EF0047">
              <w:rPr>
                <w:rStyle w:val="Hyperlink"/>
                <w:noProof/>
              </w:rPr>
              <w:t>Future work</w:t>
            </w:r>
            <w:r>
              <w:rPr>
                <w:noProof/>
                <w:webHidden/>
              </w:rPr>
              <w:tab/>
            </w:r>
            <w:r>
              <w:rPr>
                <w:noProof/>
                <w:webHidden/>
              </w:rPr>
              <w:fldChar w:fldCharType="begin"/>
            </w:r>
            <w:r>
              <w:rPr>
                <w:noProof/>
                <w:webHidden/>
              </w:rPr>
              <w:instrText xml:space="preserve"> PAGEREF _Toc156137228 \h </w:instrText>
            </w:r>
            <w:r>
              <w:rPr>
                <w:noProof/>
                <w:webHidden/>
              </w:rPr>
            </w:r>
            <w:r>
              <w:rPr>
                <w:noProof/>
                <w:webHidden/>
              </w:rPr>
              <w:fldChar w:fldCharType="separate"/>
            </w:r>
            <w:r>
              <w:rPr>
                <w:noProof/>
                <w:webHidden/>
              </w:rPr>
              <w:t>48</w:t>
            </w:r>
            <w:r>
              <w:rPr>
                <w:noProof/>
                <w:webHidden/>
              </w:rPr>
              <w:fldChar w:fldCharType="end"/>
            </w:r>
          </w:hyperlink>
        </w:p>
        <w:p w14:paraId="1E9EE7B3" w14:textId="34CA8AF4" w:rsidR="00E151CA" w:rsidRDefault="00E151CA">
          <w:pPr>
            <w:pStyle w:val="TOC1"/>
            <w:tabs>
              <w:tab w:val="right" w:leader="dot" w:pos="9350"/>
            </w:tabs>
            <w:rPr>
              <w:noProof/>
              <w:kern w:val="2"/>
              <w:sz w:val="24"/>
              <w:szCs w:val="24"/>
              <w:lang w:val="en-GB" w:eastAsia="en-GB"/>
              <w14:ligatures w14:val="standardContextual"/>
            </w:rPr>
          </w:pPr>
          <w:hyperlink w:anchor="_Toc156137229" w:history="1">
            <w:r w:rsidRPr="00EF0047">
              <w:rPr>
                <w:rStyle w:val="Hyperlink"/>
                <w:noProof/>
              </w:rPr>
              <w:t>Critical Reflection</w:t>
            </w:r>
            <w:r>
              <w:rPr>
                <w:noProof/>
                <w:webHidden/>
              </w:rPr>
              <w:tab/>
            </w:r>
            <w:r>
              <w:rPr>
                <w:noProof/>
                <w:webHidden/>
              </w:rPr>
              <w:fldChar w:fldCharType="begin"/>
            </w:r>
            <w:r>
              <w:rPr>
                <w:noProof/>
                <w:webHidden/>
              </w:rPr>
              <w:instrText xml:space="preserve"> PAGEREF _Toc156137229 \h </w:instrText>
            </w:r>
            <w:r>
              <w:rPr>
                <w:noProof/>
                <w:webHidden/>
              </w:rPr>
            </w:r>
            <w:r>
              <w:rPr>
                <w:noProof/>
                <w:webHidden/>
              </w:rPr>
              <w:fldChar w:fldCharType="separate"/>
            </w:r>
            <w:r>
              <w:rPr>
                <w:noProof/>
                <w:webHidden/>
              </w:rPr>
              <w:t>49</w:t>
            </w:r>
            <w:r>
              <w:rPr>
                <w:noProof/>
                <w:webHidden/>
              </w:rPr>
              <w:fldChar w:fldCharType="end"/>
            </w:r>
          </w:hyperlink>
        </w:p>
        <w:p w14:paraId="512B70C1" w14:textId="42FCE0DE" w:rsidR="00E151CA" w:rsidRDefault="00E151CA">
          <w:pPr>
            <w:pStyle w:val="TOC1"/>
            <w:tabs>
              <w:tab w:val="right" w:leader="dot" w:pos="9350"/>
            </w:tabs>
            <w:rPr>
              <w:noProof/>
              <w:kern w:val="2"/>
              <w:sz w:val="24"/>
              <w:szCs w:val="24"/>
              <w:lang w:val="en-GB" w:eastAsia="en-GB"/>
              <w14:ligatures w14:val="standardContextual"/>
            </w:rPr>
          </w:pPr>
          <w:hyperlink w:anchor="_Toc156137230" w:history="1">
            <w:r w:rsidRPr="00EF0047">
              <w:rPr>
                <w:rStyle w:val="Hyperlink"/>
                <w:noProof/>
              </w:rPr>
              <w:t>List of Figures</w:t>
            </w:r>
            <w:r>
              <w:rPr>
                <w:noProof/>
                <w:webHidden/>
              </w:rPr>
              <w:tab/>
            </w:r>
            <w:r>
              <w:rPr>
                <w:noProof/>
                <w:webHidden/>
              </w:rPr>
              <w:fldChar w:fldCharType="begin"/>
            </w:r>
            <w:r>
              <w:rPr>
                <w:noProof/>
                <w:webHidden/>
              </w:rPr>
              <w:instrText xml:space="preserve"> PAGEREF _Toc156137230 \h </w:instrText>
            </w:r>
            <w:r>
              <w:rPr>
                <w:noProof/>
                <w:webHidden/>
              </w:rPr>
            </w:r>
            <w:r>
              <w:rPr>
                <w:noProof/>
                <w:webHidden/>
              </w:rPr>
              <w:fldChar w:fldCharType="separate"/>
            </w:r>
            <w:r>
              <w:rPr>
                <w:noProof/>
                <w:webHidden/>
              </w:rPr>
              <w:t>50</w:t>
            </w:r>
            <w:r>
              <w:rPr>
                <w:noProof/>
                <w:webHidden/>
              </w:rPr>
              <w:fldChar w:fldCharType="end"/>
            </w:r>
          </w:hyperlink>
        </w:p>
        <w:p w14:paraId="0A9174D5" w14:textId="209B935F" w:rsidR="00E151CA" w:rsidRDefault="00E151CA">
          <w:pPr>
            <w:pStyle w:val="TOC2"/>
            <w:tabs>
              <w:tab w:val="right" w:leader="dot" w:pos="9350"/>
            </w:tabs>
            <w:rPr>
              <w:noProof/>
              <w:kern w:val="2"/>
              <w:sz w:val="24"/>
              <w:szCs w:val="24"/>
              <w:lang w:val="en-GB" w:eastAsia="en-GB"/>
              <w14:ligatures w14:val="standardContextual"/>
            </w:rPr>
          </w:pPr>
          <w:hyperlink w:anchor="_Toc156137231" w:history="1">
            <w:r w:rsidRPr="00EF0047">
              <w:rPr>
                <w:rStyle w:val="Hyperlink"/>
                <w:noProof/>
              </w:rPr>
              <w:t>Figures</w:t>
            </w:r>
            <w:r>
              <w:rPr>
                <w:noProof/>
                <w:webHidden/>
              </w:rPr>
              <w:tab/>
            </w:r>
            <w:r>
              <w:rPr>
                <w:noProof/>
                <w:webHidden/>
              </w:rPr>
              <w:fldChar w:fldCharType="begin"/>
            </w:r>
            <w:r>
              <w:rPr>
                <w:noProof/>
                <w:webHidden/>
              </w:rPr>
              <w:instrText xml:space="preserve"> PAGEREF _Toc156137231 \h </w:instrText>
            </w:r>
            <w:r>
              <w:rPr>
                <w:noProof/>
                <w:webHidden/>
              </w:rPr>
            </w:r>
            <w:r>
              <w:rPr>
                <w:noProof/>
                <w:webHidden/>
              </w:rPr>
              <w:fldChar w:fldCharType="separate"/>
            </w:r>
            <w:r>
              <w:rPr>
                <w:noProof/>
                <w:webHidden/>
              </w:rPr>
              <w:t>50</w:t>
            </w:r>
            <w:r>
              <w:rPr>
                <w:noProof/>
                <w:webHidden/>
              </w:rPr>
              <w:fldChar w:fldCharType="end"/>
            </w:r>
          </w:hyperlink>
        </w:p>
        <w:p w14:paraId="093BC542" w14:textId="21A0E031" w:rsidR="00E151CA" w:rsidRDefault="00E151CA">
          <w:pPr>
            <w:pStyle w:val="TOC2"/>
            <w:tabs>
              <w:tab w:val="right" w:leader="dot" w:pos="9350"/>
            </w:tabs>
            <w:rPr>
              <w:noProof/>
              <w:kern w:val="2"/>
              <w:sz w:val="24"/>
              <w:szCs w:val="24"/>
              <w:lang w:val="en-GB" w:eastAsia="en-GB"/>
              <w14:ligatures w14:val="standardContextual"/>
            </w:rPr>
          </w:pPr>
          <w:hyperlink w:anchor="_Toc156137232" w:history="1">
            <w:r w:rsidRPr="00EF0047">
              <w:rPr>
                <w:rStyle w:val="Hyperlink"/>
                <w:noProof/>
              </w:rPr>
              <w:t>Code Snippets</w:t>
            </w:r>
            <w:r>
              <w:rPr>
                <w:noProof/>
                <w:webHidden/>
              </w:rPr>
              <w:tab/>
            </w:r>
            <w:r>
              <w:rPr>
                <w:noProof/>
                <w:webHidden/>
              </w:rPr>
              <w:fldChar w:fldCharType="begin"/>
            </w:r>
            <w:r>
              <w:rPr>
                <w:noProof/>
                <w:webHidden/>
              </w:rPr>
              <w:instrText xml:space="preserve"> PAGEREF _Toc156137232 \h </w:instrText>
            </w:r>
            <w:r>
              <w:rPr>
                <w:noProof/>
                <w:webHidden/>
              </w:rPr>
            </w:r>
            <w:r>
              <w:rPr>
                <w:noProof/>
                <w:webHidden/>
              </w:rPr>
              <w:fldChar w:fldCharType="separate"/>
            </w:r>
            <w:r>
              <w:rPr>
                <w:noProof/>
                <w:webHidden/>
              </w:rPr>
              <w:t>50</w:t>
            </w:r>
            <w:r>
              <w:rPr>
                <w:noProof/>
                <w:webHidden/>
              </w:rPr>
              <w:fldChar w:fldCharType="end"/>
            </w:r>
          </w:hyperlink>
        </w:p>
        <w:p w14:paraId="550B1917" w14:textId="675411F2" w:rsidR="00E151CA" w:rsidRDefault="00E151CA">
          <w:pPr>
            <w:pStyle w:val="TOC2"/>
            <w:tabs>
              <w:tab w:val="right" w:leader="dot" w:pos="9350"/>
            </w:tabs>
            <w:rPr>
              <w:noProof/>
              <w:kern w:val="2"/>
              <w:sz w:val="24"/>
              <w:szCs w:val="24"/>
              <w:lang w:val="en-GB" w:eastAsia="en-GB"/>
              <w14:ligatures w14:val="standardContextual"/>
            </w:rPr>
          </w:pPr>
          <w:hyperlink w:anchor="_Toc156137233" w:history="1">
            <w:r w:rsidRPr="00EF0047">
              <w:rPr>
                <w:rStyle w:val="Hyperlink"/>
                <w:noProof/>
              </w:rPr>
              <w:t>Charts</w:t>
            </w:r>
            <w:r>
              <w:rPr>
                <w:noProof/>
                <w:webHidden/>
              </w:rPr>
              <w:tab/>
            </w:r>
            <w:r>
              <w:rPr>
                <w:noProof/>
                <w:webHidden/>
              </w:rPr>
              <w:fldChar w:fldCharType="begin"/>
            </w:r>
            <w:r>
              <w:rPr>
                <w:noProof/>
                <w:webHidden/>
              </w:rPr>
              <w:instrText xml:space="preserve"> PAGEREF _Toc156137233 \h </w:instrText>
            </w:r>
            <w:r>
              <w:rPr>
                <w:noProof/>
                <w:webHidden/>
              </w:rPr>
            </w:r>
            <w:r>
              <w:rPr>
                <w:noProof/>
                <w:webHidden/>
              </w:rPr>
              <w:fldChar w:fldCharType="separate"/>
            </w:r>
            <w:r>
              <w:rPr>
                <w:noProof/>
                <w:webHidden/>
              </w:rPr>
              <w:t>51</w:t>
            </w:r>
            <w:r>
              <w:rPr>
                <w:noProof/>
                <w:webHidden/>
              </w:rPr>
              <w:fldChar w:fldCharType="end"/>
            </w:r>
          </w:hyperlink>
        </w:p>
        <w:p w14:paraId="25CE7654" w14:textId="6BC3A2EE" w:rsidR="00E151CA" w:rsidRDefault="00E151CA">
          <w:pPr>
            <w:pStyle w:val="TOC1"/>
            <w:tabs>
              <w:tab w:val="right" w:leader="dot" w:pos="9350"/>
            </w:tabs>
            <w:rPr>
              <w:noProof/>
              <w:kern w:val="2"/>
              <w:sz w:val="24"/>
              <w:szCs w:val="24"/>
              <w:lang w:val="en-GB" w:eastAsia="en-GB"/>
              <w14:ligatures w14:val="standardContextual"/>
            </w:rPr>
          </w:pPr>
          <w:hyperlink w:anchor="_Toc156137234" w:history="1">
            <w:r w:rsidRPr="00EF0047">
              <w:rPr>
                <w:rStyle w:val="Hyperlink"/>
                <w:noProof/>
              </w:rPr>
              <w:t>References</w:t>
            </w:r>
            <w:r>
              <w:rPr>
                <w:noProof/>
                <w:webHidden/>
              </w:rPr>
              <w:tab/>
            </w:r>
            <w:r>
              <w:rPr>
                <w:noProof/>
                <w:webHidden/>
              </w:rPr>
              <w:fldChar w:fldCharType="begin"/>
            </w:r>
            <w:r>
              <w:rPr>
                <w:noProof/>
                <w:webHidden/>
              </w:rPr>
              <w:instrText xml:space="preserve"> PAGEREF _Toc156137234 \h </w:instrText>
            </w:r>
            <w:r>
              <w:rPr>
                <w:noProof/>
                <w:webHidden/>
              </w:rPr>
            </w:r>
            <w:r>
              <w:rPr>
                <w:noProof/>
                <w:webHidden/>
              </w:rPr>
              <w:fldChar w:fldCharType="separate"/>
            </w:r>
            <w:r>
              <w:rPr>
                <w:noProof/>
                <w:webHidden/>
              </w:rPr>
              <w:t>52</w:t>
            </w:r>
            <w:r>
              <w:rPr>
                <w:noProof/>
                <w:webHidden/>
              </w:rPr>
              <w:fldChar w:fldCharType="end"/>
            </w:r>
          </w:hyperlink>
        </w:p>
        <w:p w14:paraId="7C9E285D" w14:textId="5B66F0BD" w:rsidR="00E151CA" w:rsidRDefault="00E151CA">
          <w:pPr>
            <w:pStyle w:val="TOC1"/>
            <w:tabs>
              <w:tab w:val="right" w:leader="dot" w:pos="9350"/>
            </w:tabs>
            <w:rPr>
              <w:noProof/>
              <w:kern w:val="2"/>
              <w:sz w:val="24"/>
              <w:szCs w:val="24"/>
              <w:lang w:val="en-GB" w:eastAsia="en-GB"/>
              <w14:ligatures w14:val="standardContextual"/>
            </w:rPr>
          </w:pPr>
          <w:hyperlink w:anchor="_Toc156137235" w:history="1">
            <w:r w:rsidRPr="00EF0047">
              <w:rPr>
                <w:rStyle w:val="Hyperlink"/>
                <w:noProof/>
              </w:rPr>
              <w:t>Acknowledgements</w:t>
            </w:r>
            <w:r>
              <w:rPr>
                <w:noProof/>
                <w:webHidden/>
              </w:rPr>
              <w:tab/>
            </w:r>
            <w:r>
              <w:rPr>
                <w:noProof/>
                <w:webHidden/>
              </w:rPr>
              <w:fldChar w:fldCharType="begin"/>
            </w:r>
            <w:r>
              <w:rPr>
                <w:noProof/>
                <w:webHidden/>
              </w:rPr>
              <w:instrText xml:space="preserve"> PAGEREF _Toc156137235 \h </w:instrText>
            </w:r>
            <w:r>
              <w:rPr>
                <w:noProof/>
                <w:webHidden/>
              </w:rPr>
            </w:r>
            <w:r>
              <w:rPr>
                <w:noProof/>
                <w:webHidden/>
              </w:rPr>
              <w:fldChar w:fldCharType="separate"/>
            </w:r>
            <w:r>
              <w:rPr>
                <w:noProof/>
                <w:webHidden/>
              </w:rPr>
              <w:t>55</w:t>
            </w:r>
            <w:r>
              <w:rPr>
                <w:noProof/>
                <w:webHidden/>
              </w:rPr>
              <w:fldChar w:fldCharType="end"/>
            </w:r>
          </w:hyperlink>
        </w:p>
        <w:p w14:paraId="5A7F6C4C" w14:textId="253B2B02" w:rsidR="00E151CA" w:rsidRDefault="00E151CA">
          <w:pPr>
            <w:pStyle w:val="TOC1"/>
            <w:tabs>
              <w:tab w:val="right" w:leader="dot" w:pos="9350"/>
            </w:tabs>
            <w:rPr>
              <w:noProof/>
              <w:kern w:val="2"/>
              <w:sz w:val="24"/>
              <w:szCs w:val="24"/>
              <w:lang w:val="en-GB" w:eastAsia="en-GB"/>
              <w14:ligatures w14:val="standardContextual"/>
            </w:rPr>
          </w:pPr>
          <w:hyperlink w:anchor="_Toc156137236" w:history="1">
            <w:r w:rsidRPr="00EF0047">
              <w:rPr>
                <w:rStyle w:val="Hyperlink"/>
                <w:noProof/>
              </w:rPr>
              <w:t>Appendices</w:t>
            </w:r>
            <w:r>
              <w:rPr>
                <w:noProof/>
                <w:webHidden/>
              </w:rPr>
              <w:tab/>
            </w:r>
            <w:r>
              <w:rPr>
                <w:noProof/>
                <w:webHidden/>
              </w:rPr>
              <w:fldChar w:fldCharType="begin"/>
            </w:r>
            <w:r>
              <w:rPr>
                <w:noProof/>
                <w:webHidden/>
              </w:rPr>
              <w:instrText xml:space="preserve"> PAGEREF _Toc156137236 \h </w:instrText>
            </w:r>
            <w:r>
              <w:rPr>
                <w:noProof/>
                <w:webHidden/>
              </w:rPr>
            </w:r>
            <w:r>
              <w:rPr>
                <w:noProof/>
                <w:webHidden/>
              </w:rPr>
              <w:fldChar w:fldCharType="separate"/>
            </w:r>
            <w:r>
              <w:rPr>
                <w:noProof/>
                <w:webHidden/>
              </w:rPr>
              <w:t>56</w:t>
            </w:r>
            <w:r>
              <w:rPr>
                <w:noProof/>
                <w:webHidden/>
              </w:rPr>
              <w:fldChar w:fldCharType="end"/>
            </w:r>
          </w:hyperlink>
        </w:p>
        <w:p w14:paraId="06805F43" w14:textId="656A8AD4"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6137192"/>
      <w:r w:rsidRPr="003C4C6D">
        <w:lastRenderedPageBreak/>
        <w:t>Abstract</w:t>
      </w:r>
      <w:r w:rsidR="009F56CD">
        <w:t xml:space="preserve"> &amp; Key words</w:t>
      </w:r>
      <w:bookmarkEnd w:id="0"/>
    </w:p>
    <w:p w14:paraId="03C7C8B8" w14:textId="198836AF"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w:t>
      </w:r>
      <w:r w:rsidR="00464AFF">
        <w:t>,</w:t>
      </w:r>
      <w:r w:rsidR="0074402E">
        <w:t xml:space="preserve">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6137193"/>
      <w:r>
        <w:lastRenderedPageBreak/>
        <w:t>Preface</w:t>
      </w:r>
      <w:bookmarkEnd w:id="1"/>
    </w:p>
    <w:p w14:paraId="2AB8BDFD" w14:textId="57C61B80" w:rsidR="0019273D" w:rsidRDefault="00CC7440" w:rsidP="00CC7440">
      <w:r>
        <w:t>I have a</w:t>
      </w:r>
      <w:r w:rsidR="0019273D">
        <w:t xml:space="preserve">lways been </w:t>
      </w:r>
      <w:r w:rsidR="00181691">
        <w:t>amazed by</w:t>
      </w:r>
      <w:r w:rsidR="0019273D">
        <w:t xml:space="preserve"> big battles in games, </w:t>
      </w:r>
      <w:r>
        <w:t>I would often just look at the battle</w:t>
      </w:r>
      <w:r w:rsidR="00E64928">
        <w:t>s</w:t>
      </w:r>
      <w:r>
        <w:t xml:space="preserve"> </w:t>
      </w:r>
      <w:r w:rsidR="00B27554">
        <w:t>i</w:t>
      </w:r>
      <w:r>
        <w:t xml:space="preserve">n games like </w:t>
      </w:r>
      <w:proofErr w:type="spellStart"/>
      <w:r>
        <w:t>Planetside</w:t>
      </w:r>
      <w:proofErr w:type="spellEnd"/>
      <w:r>
        <w:t xml:space="preserv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Introduction"/>
      <w:bookmarkStart w:id="3" w:name="_Toc156137194"/>
      <w:bookmarkEnd w:id="2"/>
      <w:r>
        <w:lastRenderedPageBreak/>
        <w:t>Introduction</w:t>
      </w:r>
      <w:bookmarkEnd w:id="3"/>
    </w:p>
    <w:p w14:paraId="6A89CD83" w14:textId="4534513D" w:rsidR="001F19D5" w:rsidRDefault="00FC45E0" w:rsidP="000D5C84">
      <w:r>
        <w:t>Y</w:t>
      </w:r>
      <w:r w:rsidR="00127F9B">
        <w:t>ou</w:t>
      </w:r>
      <w:r>
        <w:t xml:space="preserve"> do not often</w:t>
      </w:r>
      <w:r w:rsidR="00127F9B">
        <w:t xml:space="preserve"> encounter huge battles with thousands of units in a video gam</w:t>
      </w:r>
      <w:r w:rsidR="003959E9">
        <w:t>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0D53A964"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w:t>
      </w:r>
      <w:r w:rsidR="00462852">
        <w:t>performance</w:t>
      </w:r>
      <w:r w:rsidR="00A95F5E">
        <w:t>.</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33054244"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w:t>
      </w:r>
      <w:r w:rsidR="00604EEF">
        <w:rPr>
          <w:i/>
          <w:iCs/>
          <w:sz w:val="16"/>
          <w:szCs w:val="16"/>
        </w:rPr>
        <w:t xml:space="preserve">a </w:t>
      </w:r>
      <w:r w:rsidR="00BE5D93" w:rsidRPr="002602FE">
        <w:rPr>
          <w:i/>
          <w:iCs/>
          <w:sz w:val="16"/>
          <w:szCs w:val="16"/>
        </w:rPr>
        <w:t xml:space="preserve">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25969ABE"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w:t>
      </w:r>
      <w:r w:rsidR="00744AF1">
        <w:t xml:space="preserve">framerate </w:t>
      </w:r>
      <w:r w:rsidR="00181512">
        <w:t>(30, for the purpose of this study).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w:t>
      </w:r>
      <w:r w:rsidR="004434FA">
        <w:t xml:space="preserve"> </w:t>
      </w:r>
      <w:r w:rsidR="00D60997">
        <w:t>W</w:t>
      </w:r>
      <w:r w:rsidR="004434FA">
        <w:t>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174CA90" w:rsidR="006C5103" w:rsidRPr="005163CE" w:rsidRDefault="005163CE" w:rsidP="00F7278D">
      <w:r>
        <w:t xml:space="preserve">If this hypothesis turns out to be true, </w:t>
      </w:r>
      <w:r w:rsidR="00F15784">
        <w:t xml:space="preserve">the answer to the research question will be: </w:t>
      </w:r>
      <w:r w:rsidR="00CC0671">
        <w:t>“</w:t>
      </w:r>
      <w:r w:rsidR="00F15784">
        <w:t>B</w:t>
      </w:r>
      <w:r w:rsidR="00F15784" w:rsidRPr="00F15784">
        <w:t>y utilizing Unreal Engine’s Mass system, combined with other technique</w:t>
      </w:r>
      <w:r w:rsidR="006E2AF5">
        <w:t>s</w:t>
      </w:r>
      <w:r w:rsidR="00F15784">
        <w:t>.</w:t>
      </w:r>
      <w:r w:rsidR="00FC1352">
        <w:t>”</w:t>
      </w:r>
      <w:r w:rsidR="00B0609F">
        <w:br/>
      </w:r>
      <w:r w:rsidR="006C5103">
        <w:t xml:space="preserve">To define these other techniques better, </w:t>
      </w:r>
      <w:r w:rsidR="00C74188">
        <w:t>we construct additional hypotheses</w:t>
      </w:r>
      <w:r w:rsidR="00440321">
        <w:t>.</w:t>
      </w:r>
    </w:p>
    <w:p w14:paraId="2D02510B" w14:textId="741A7271" w:rsidR="000E675C" w:rsidRDefault="000E675C" w:rsidP="00C74188">
      <w:pPr>
        <w:pStyle w:val="ListParagraph"/>
        <w:numPr>
          <w:ilvl w:val="0"/>
          <w:numId w:val="68"/>
        </w:numPr>
      </w:pPr>
      <w:r w:rsidRPr="00440321">
        <w:rPr>
          <w:b/>
          <w:bCs/>
        </w:rPr>
        <w:t>Using Unreal Engine’s Mass system will improve overall performance.</w:t>
      </w:r>
      <w:r w:rsidR="00C74188">
        <w:br/>
      </w:r>
      <w:r w:rsidR="001C096B">
        <w:t>D</w:t>
      </w:r>
      <w:r w:rsidR="00440321">
        <w:t>ata oriented programming should reduce CPU cache misses, and therefore improve performance.</w:t>
      </w:r>
      <w:r w:rsidR="00C74188">
        <w:br/>
      </w:r>
    </w:p>
    <w:p w14:paraId="19A0D8AA" w14:textId="3C7921FE"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r>
      <w:r w:rsidR="001C096B">
        <w:t>Running</w:t>
      </w:r>
      <w:r>
        <w:t xml:space="preserve">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E13BEE3"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1C096B">
        <w:t>S</w:t>
      </w:r>
      <w:r w:rsidR="00243AAE">
        <w:t xml:space="preserve">haring animations should mean that </w:t>
      </w:r>
      <w:r w:rsidR="00DD5082">
        <w:t>less individual animations need to be calculated</w:t>
      </w:r>
      <w:r w:rsidR="001C096B">
        <w:t>, resulting in better performance</w:t>
      </w:r>
    </w:p>
    <w:p w14:paraId="2E829B5B" w14:textId="77777777" w:rsidR="008E07F1" w:rsidRDefault="008E07F1" w:rsidP="00FF569A">
      <w:pPr>
        <w:pStyle w:val="ListParagraph"/>
        <w:ind w:left="360"/>
      </w:pPr>
    </w:p>
    <w:p w14:paraId="0A652314" w14:textId="6ECA2726" w:rsidR="00460533" w:rsidRDefault="004E19CD" w:rsidP="00763C59">
      <w:pPr>
        <w:pStyle w:val="Heading1"/>
      </w:pPr>
      <w:bookmarkStart w:id="4" w:name="_Toc156137195"/>
      <w:r>
        <w:lastRenderedPageBreak/>
        <w:t>Literature Study / Theoretical Framework</w:t>
      </w:r>
      <w:bookmarkEnd w:id="4"/>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6137196"/>
      <w:r>
        <w:t>Data oriented programming</w:t>
      </w:r>
      <w:bookmarkEnd w:id="5"/>
    </w:p>
    <w:p w14:paraId="0712CF3A" w14:textId="363DC352" w:rsidR="00847787" w:rsidRDefault="00264CBB" w:rsidP="00536F67">
      <w:r>
        <w:t xml:space="preserve">Data oriented programming </w:t>
      </w:r>
      <w:r w:rsidR="00DC0401">
        <w:t xml:space="preserve">(sometimes called </w:t>
      </w:r>
      <w:r w:rsidR="00FF5112">
        <w:t>d</w:t>
      </w:r>
      <w:r w:rsidR="00DC0401">
        <w:t xml:space="preserve">ata oriented design) </w:t>
      </w:r>
      <w:r>
        <w:t>is a very complex topic, so we will just explain the basics here.</w:t>
      </w:r>
      <w:r>
        <w:br/>
        <w:t>However, b</w:t>
      </w:r>
      <w:r w:rsidR="008C4C1A">
        <w:t>efore we can explain data oriented programming, we have to understand CPU cache memory.</w:t>
      </w:r>
      <w:r w:rsidR="00A34014">
        <w:br/>
      </w:r>
      <w:r w:rsidR="00847787">
        <w:t>The CPU has cache</w:t>
      </w:r>
      <w:r w:rsidR="002C540A">
        <w:t>s</w:t>
      </w:r>
      <w:r w:rsidR="00847787">
        <w:t xml:space="preserve">, which </w:t>
      </w:r>
      <w:r w:rsidR="002C540A">
        <w:t>are</w:t>
      </w:r>
      <w:r w:rsidR="00847787">
        <w:t xml:space="preserve"> used to speed up the process of accessing data from the RAM. </w:t>
      </w:r>
      <w:r w:rsidR="002C540A">
        <w:t>A</w:t>
      </w:r>
      <w:r w:rsidR="00A34014">
        <w:t xml:space="preserve"> cache stores copies of frequently used data from the RAM. </w:t>
      </w:r>
      <w:r w:rsidR="00847787">
        <w:t>When the CPU requests data, it first looks into the cache</w:t>
      </w:r>
      <w:r w:rsidR="002774CC">
        <w:t>s</w:t>
      </w:r>
      <w:r w:rsidR="00847787">
        <w:t xml:space="preserve">, because it is faster to access memory from there. If it is not </w:t>
      </w:r>
      <w:r w:rsidR="00393160">
        <w:t xml:space="preserve">in </w:t>
      </w:r>
      <w:r w:rsidR="002774CC">
        <w:t>a</w:t>
      </w:r>
      <w:r w:rsidR="00393160">
        <w:t xml:space="preserv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8811F4B" w:rsidR="00763C59" w:rsidRDefault="00DC64F8" w:rsidP="00536F67">
      <w:r>
        <w:t>I</w:t>
      </w:r>
      <w:r w:rsidR="002B4D9A">
        <w:t>n game engine</w:t>
      </w:r>
      <w:r w:rsidR="0027220A">
        <w:t>s like Unity and Unreal Engine</w:t>
      </w:r>
      <w:r w:rsidR="002B4D9A">
        <w:t xml:space="preserve">, data oriented programming is applied by using </w:t>
      </w:r>
      <w:r>
        <w:t>ECS (Entity Component System)</w:t>
      </w:r>
      <w:r w:rsidR="00F74178">
        <w:t xml:space="preserve"> </w:t>
      </w:r>
      <w:r w:rsidR="00F74178">
        <w:fldChar w:fldCharType="begin"/>
      </w:r>
      <w:r w:rsidR="00F74178">
        <w:instrText xml:space="preserve"> ADDIN ZOTERO_ITEM CSL_CITATION {"citationID":"wNT2bDcS","properties":{"formattedCitation":"[8], [9]","plainCitation":"[8], [9]","noteIndex":0},"citationItems":[{"id":817,"uris":["http://zotero.org/users/12779847/items/CI64NAKJ"],"itemData":{"id":817,"type":"webpage","abstract":"Unity’s Data-Oriented Technology Stack (DOTS) is a combination of technologies and packages that delivers a data-oriented design approach to building games in Unity.","language":"en","title":"DOTS - Unity’s Data-Oriented Technology Stack","URL":"https://unity.com/dots","author":[{"family":"Technologies","given":"Unity"}],"accessed":{"date-parts":[["2024",1,14]]}},"label":"page"},{"id":83,"uris":["http://zotero.org/users/12779847/items/Q7G3TGBK"],"itemData":{"id":83,"type":"webpage","abstract":"Overview of Unreal Engine's MassEntity system.","language":"en-US","title":"MassEntity Overview","URL":"https://docs.unrealengine.com/5.2/en-US/overview-of-mass-entity-in-unreal-engine/","accessed":{"date-parts":[["2023",10,21]]}},"label":"page"}],"schema":"https://github.com/citation-style-language/schema/raw/master/csl-citation.json"} </w:instrText>
      </w:r>
      <w:r w:rsidR="00F74178">
        <w:fldChar w:fldCharType="separate"/>
      </w:r>
      <w:r w:rsidR="00F74178" w:rsidRPr="00F74178">
        <w:rPr>
          <w:rFonts w:ascii="Calibri" w:hAnsi="Calibri" w:cs="Calibri"/>
        </w:rPr>
        <w:t>[8], [9]</w:t>
      </w:r>
      <w:r w:rsidR="00F74178">
        <w:fldChar w:fldCharType="end"/>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F74178">
        <w:instrText xml:space="preserve"> ADDIN ZOTERO_ITEM CSL_CITATION {"citationID":"C8Am7WHK","properties":{"formattedCitation":"[10], [11]","plainCitation":"[10], [11]","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F74178" w:rsidRPr="00F74178">
        <w:rPr>
          <w:rFonts w:ascii="Calibri" w:hAnsi="Calibri" w:cs="Calibri"/>
        </w:rPr>
        <w:t>[10], [11]</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6137197"/>
      <w:r>
        <w:lastRenderedPageBreak/>
        <w:t>Unreal Engine Mass</w:t>
      </w:r>
      <w:bookmarkEnd w:id="6"/>
    </w:p>
    <w:p w14:paraId="423F6179" w14:textId="754D30BC" w:rsidR="002D4805" w:rsidRDefault="00CA6892" w:rsidP="00536F67">
      <w:r>
        <w:t>Unreal Engine has implemented their own ECS system, called Mass, with the introduction of Unreal Engine 5.0</w:t>
      </w:r>
      <w:r w:rsidR="00FC6366">
        <w:t xml:space="preserve"> </w:t>
      </w:r>
      <w:r w:rsidR="00FC6366">
        <w:fldChar w:fldCharType="begin"/>
      </w:r>
      <w:r w:rsidR="00FC6366">
        <w:instrText xml:space="preserve"> ADDIN ZOTERO_ITEM CSL_CITATION {"citationID":"DG5bwMN4","properties":{"formattedCitation":"[12]","plainCitation":"[12]","noteIndex":0},"citationItems":[{"id":818,"uris":["http://zotero.org/users/12779847/items/MQTIS9WQ"],"itemData":{"id":818,"type":"webpage","abstract":"Overview of new and updated features in Unreal Engine 5.0","language":"en-US","title":"Unreal Engine 5.0 Release Notes","URL":"https://docs.unrealengine.com/5.0/en-US/unreal-engine-5.0-release-notes/","accessed":{"date-parts":[["2024",1,14]]}}}],"schema":"https://github.com/citation-style-language/schema/raw/master/csl-citation.json"} </w:instrText>
      </w:r>
      <w:r w:rsidR="00FC6366">
        <w:fldChar w:fldCharType="separate"/>
      </w:r>
      <w:r w:rsidR="00FC6366" w:rsidRPr="00FC6366">
        <w:rPr>
          <w:rFonts w:ascii="Calibri" w:hAnsi="Calibri" w:cs="Calibri"/>
        </w:rPr>
        <w:t>[12]</w:t>
      </w:r>
      <w:r w:rsidR="00FC6366">
        <w:fldChar w:fldCharType="end"/>
      </w:r>
      <w:r>
        <w:t>.</w:t>
      </w:r>
      <w:r w:rsidR="002D4805">
        <w:t xml:space="preserve"> This system uses the same concepts as ECS, but has named things a bit different. Entities are still called entities, components are called fragments, and systems are called processors</w:t>
      </w:r>
      <w:r w:rsidR="00B162DE">
        <w:t xml:space="preserve"> </w:t>
      </w:r>
      <w:r w:rsidR="00B162DE">
        <w:fldChar w:fldCharType="begin"/>
      </w:r>
      <w:r w:rsidR="00F74178">
        <w:instrText xml:space="preserve"> ADDIN ZOTERO_ITEM CSL_CITATION {"citationID":"G77g3Ofj","properties":{"formattedCitation":"[9]","plainCitation":"[9]","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B162DE">
        <w:fldChar w:fldCharType="separate"/>
      </w:r>
      <w:r w:rsidR="00F74178" w:rsidRPr="00F74178">
        <w:rPr>
          <w:rFonts w:ascii="Calibri" w:hAnsi="Calibri" w:cs="Calibri"/>
        </w:rPr>
        <w:t>[9]</w:t>
      </w:r>
      <w:r w:rsidR="00B162DE">
        <w:fldChar w:fldCharType="end"/>
      </w:r>
      <w:r w:rsidR="002D4805">
        <w:t>.</w:t>
      </w:r>
    </w:p>
    <w:p w14:paraId="4B7C4843" w14:textId="17ABE286" w:rsidR="00793A83"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r w:rsidR="00F1442A">
        <w:br/>
      </w:r>
      <w:r>
        <w:t xml:space="preserve">Another concept they </w:t>
      </w:r>
      <w:r w:rsidR="003B55DC">
        <w:t>implemented</w:t>
      </w:r>
      <w:r>
        <w:t xml:space="preserve"> are archetypes</w:t>
      </w:r>
      <w:r w:rsidR="00793A83">
        <w:t>, which</w:t>
      </w:r>
      <w:r>
        <w:t xml:space="preserve"> </w:t>
      </w:r>
      <w:r w:rsidR="00793A83">
        <w:t>group entities with the same fragment</w:t>
      </w:r>
      <w:r w:rsidR="007657D5">
        <w:t xml:space="preserve"> types</w:t>
      </w:r>
      <w:r w:rsidR="00793A83">
        <w:t xml:space="preserve"> together</w:t>
      </w:r>
      <w:r w:rsidR="0065024E">
        <w:t>, so that processors can operate on these archetypes</w:t>
      </w:r>
      <w:r w:rsidR="00793A83">
        <w:t>.</w:t>
      </w:r>
      <w:r w:rsidR="00E46CD6">
        <w:t xml:space="preserve"> You can see this in </w:t>
      </w:r>
      <w:r w:rsidR="00E46CD6">
        <w:fldChar w:fldCharType="begin"/>
      </w:r>
      <w:r w:rsidR="00E46CD6">
        <w:instrText xml:space="preserve"> REF _Ref155979373 \h </w:instrText>
      </w:r>
      <w:r w:rsidR="00E46CD6">
        <w:fldChar w:fldCharType="separate"/>
      </w:r>
      <w:r w:rsidR="00E151CA">
        <w:t xml:space="preserve">Figure </w:t>
      </w:r>
      <w:r w:rsidR="00E151CA">
        <w:rPr>
          <w:noProof/>
        </w:rPr>
        <w:t>1</w:t>
      </w:r>
      <w:r w:rsidR="00E46CD6">
        <w:fldChar w:fldCharType="end"/>
      </w:r>
      <w:r w:rsidR="00E46CD6">
        <w:t>.</w:t>
      </w:r>
      <w:r w:rsidR="00F1442A">
        <w:br/>
      </w:r>
      <w:r w:rsidR="00793A83">
        <w:t xml:space="preserve">They also added tags, </w:t>
      </w:r>
      <w:r w:rsidR="00A66F0F">
        <w:t>which</w:t>
      </w:r>
      <w:r w:rsidR="00793A83">
        <w:t xml:space="preserve"> are fragments without data, used to identify entities easier. An entity might have the “dead” tag to indicate it is dead. The movement processor will then not operate on archetypes with the “dead” tag.</w:t>
      </w:r>
      <w:r w:rsidR="007C296E">
        <w:t xml:space="preserve"> </w:t>
      </w:r>
      <w:r w:rsidR="00686547">
        <w:t xml:space="preserve">Processors will use </w:t>
      </w:r>
      <w:proofErr w:type="spellStart"/>
      <w:r w:rsidR="00686547">
        <w:t>EntityQuery</w:t>
      </w:r>
      <w:proofErr w:type="spellEnd"/>
      <w:r w:rsidR="00686547">
        <w:t xml:space="preserve"> object</w:t>
      </w:r>
      <w:r w:rsidR="00FB64CA">
        <w:t>s</w:t>
      </w:r>
      <w:r w:rsidR="00686547">
        <w:t xml:space="preserve"> </w:t>
      </w:r>
      <w:r w:rsidR="007765F1">
        <w:t xml:space="preserve">to </w:t>
      </w:r>
      <w:r w:rsidR="004E386A">
        <w:t>filter</w:t>
      </w:r>
      <w:r w:rsidR="007765F1">
        <w:t xml:space="preserve"> which </w:t>
      </w:r>
      <w:r w:rsidR="00FB64CA">
        <w:t xml:space="preserve">archetypes should be </w:t>
      </w:r>
      <w:r w:rsidR="00E00BED">
        <w:t>included when processing</w:t>
      </w:r>
      <w:r w:rsidR="005F7F0B">
        <w:t>, as shown in</w:t>
      </w:r>
      <w:r w:rsidR="00DA559E">
        <w:t xml:space="preserve"> </w:t>
      </w:r>
      <w:r w:rsidR="00DA559E">
        <w:fldChar w:fldCharType="begin"/>
      </w:r>
      <w:r w:rsidR="00DA559E">
        <w:instrText xml:space="preserve"> REF _Ref155979691 \h </w:instrText>
      </w:r>
      <w:r w:rsidR="00DA559E">
        <w:fldChar w:fldCharType="separate"/>
      </w:r>
      <w:r w:rsidR="00E151CA">
        <w:t xml:space="preserve">Figure </w:t>
      </w:r>
      <w:r w:rsidR="00E151CA">
        <w:rPr>
          <w:noProof/>
        </w:rPr>
        <w:t>2</w:t>
      </w:r>
      <w:r w:rsidR="00DA559E">
        <w:fldChar w:fldCharType="end"/>
      </w:r>
      <w:r w:rsidR="00F87AE6">
        <w:t xml:space="preserve">. </w:t>
      </w:r>
      <w:r w:rsidR="00F87AE6">
        <w:fldChar w:fldCharType="begin"/>
      </w:r>
      <w:r w:rsidR="00FC6366">
        <w:instrText xml:space="preserve"> ADDIN ZOTERO_ITEM CSL_CITATION {"citationID":"U0AHgzFU","properties":{"formattedCitation":"[9], [13], [14]","plainCitation":"[9], [13], [14]","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rsidR="00F87AE6">
        <w:fldChar w:fldCharType="separate"/>
      </w:r>
      <w:r w:rsidR="00FC6366" w:rsidRPr="00FC6366">
        <w:rPr>
          <w:rFonts w:ascii="Calibri" w:hAnsi="Calibri" w:cs="Calibri"/>
        </w:rPr>
        <w:t>[9], [13], [14]</w:t>
      </w:r>
      <w:r w:rsidR="00F87AE6">
        <w:fldChar w:fldCharType="end"/>
      </w:r>
    </w:p>
    <w:p w14:paraId="62257060" w14:textId="77777777" w:rsidR="008B7B13" w:rsidRDefault="00B51E82" w:rsidP="008B7B13">
      <w:pPr>
        <w:keepNext/>
      </w:pPr>
      <w:r>
        <w:rPr>
          <w:noProof/>
        </w:rPr>
        <w:drawing>
          <wp:inline distT="0" distB="0" distL="0" distR="0" wp14:anchorId="79BCE89B" wp14:editId="19A69C49">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6EA02AB1" w:rsidR="00B51E82" w:rsidRDefault="008B7B13" w:rsidP="008B7B13">
      <w:pPr>
        <w:pStyle w:val="Caption"/>
        <w:rPr>
          <w:noProof/>
        </w:rPr>
      </w:pPr>
      <w:bookmarkStart w:id="7" w:name="_Ref155979373"/>
      <w:bookmarkStart w:id="8" w:name="_Toc156137237"/>
      <w:r>
        <w:t xml:space="preserve">Figure </w:t>
      </w:r>
      <w:fldSimple w:instr=" SEQ Figure \* ARABIC ">
        <w:r w:rsidR="00E151CA">
          <w:rPr>
            <w:noProof/>
          </w:rPr>
          <w:t>1</w:t>
        </w:r>
      </w:fldSimple>
      <w:bookmarkEnd w:id="7"/>
      <w:r>
        <w:t xml:space="preserve">: </w:t>
      </w:r>
      <w:proofErr w:type="spellStart"/>
      <w:r>
        <w:t>MassEntity</w:t>
      </w:r>
      <w:proofErr w:type="spellEnd"/>
      <w:r>
        <w:t xml:space="preserve"> archetype graph</w:t>
      </w:r>
      <w:r w:rsidR="00CF79BA">
        <w:t xml:space="preserve">, </w:t>
      </w:r>
      <w:r w:rsidR="00B10EC6">
        <w:t>it</w:t>
      </w:r>
      <w:r w:rsidR="00CF79BA">
        <w:t xml:space="preserve"> shows how archetypes are formed</w:t>
      </w:r>
      <w:r>
        <w:t xml:space="preserve"> - </w:t>
      </w:r>
      <w:proofErr w:type="spellStart"/>
      <w:r>
        <w:t>MassEntity</w:t>
      </w:r>
      <w:proofErr w:type="spellEnd"/>
      <w:r>
        <w:t xml:space="preserve"> documentation (Epic Games</w:t>
      </w:r>
      <w:r>
        <w:rPr>
          <w:noProof/>
        </w:rPr>
        <w:t>)</w:t>
      </w:r>
      <w:r w:rsidR="00681006">
        <w:rPr>
          <w:noProof/>
        </w:rPr>
        <w:fldChar w:fldCharType="begin"/>
      </w:r>
      <w:r w:rsidR="00F74178">
        <w:rPr>
          <w:noProof/>
        </w:rPr>
        <w:instrText xml:space="preserve"> ADDIN ZOTERO_ITEM CSL_CITATION {"citationID":"VDn7wEll","properties":{"formattedCitation":"[9]","plainCitation":"[9]","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F74178" w:rsidRPr="00F74178">
        <w:rPr>
          <w:rFonts w:ascii="Calibri" w:hAnsi="Calibri" w:cs="Calibri"/>
        </w:rPr>
        <w:t>[9]</w:t>
      </w:r>
      <w:bookmarkEnd w:id="8"/>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124AB53B" w:rsidR="00B51E82" w:rsidRDefault="008B7B13" w:rsidP="008B7B13">
      <w:pPr>
        <w:pStyle w:val="Caption"/>
      </w:pPr>
      <w:bookmarkStart w:id="9" w:name="_Ref155979691"/>
      <w:bookmarkStart w:id="10" w:name="_Toc156137238"/>
      <w:r>
        <w:t xml:space="preserve">Figure </w:t>
      </w:r>
      <w:fldSimple w:instr=" SEQ Figure \* ARABIC ">
        <w:r w:rsidR="00E151CA">
          <w:rPr>
            <w:noProof/>
          </w:rPr>
          <w:t>2</w:t>
        </w:r>
      </w:fldSimple>
      <w:bookmarkEnd w:id="9"/>
      <w:r w:rsidRPr="00A75B91">
        <w:t xml:space="preserve">: </w:t>
      </w:r>
      <w:proofErr w:type="spellStart"/>
      <w:r w:rsidRPr="00A75B91">
        <w:t>MassEntity</w:t>
      </w:r>
      <w:proofErr w:type="spellEnd"/>
      <w:r w:rsidRPr="00A75B91">
        <w:t xml:space="preserve"> </w:t>
      </w:r>
      <w:r>
        <w:t>processor</w:t>
      </w:r>
      <w:r w:rsidRPr="00A75B91">
        <w:t xml:space="preserve"> graph</w:t>
      </w:r>
      <w:r w:rsidR="002D2EAC">
        <w:t xml:space="preserve">, it shows how processors use </w:t>
      </w:r>
      <w:proofErr w:type="spellStart"/>
      <w:r w:rsidR="002D2EAC">
        <w:t>EntityQueries</w:t>
      </w:r>
      <w:proofErr w:type="spellEnd"/>
      <w:r w:rsidR="002D2EAC">
        <w:t xml:space="preserve"> to interact with archetypes</w:t>
      </w:r>
      <w:r w:rsidRPr="00A75B91">
        <w:t xml:space="preserve"> - </w:t>
      </w:r>
      <w:proofErr w:type="spellStart"/>
      <w:r w:rsidRPr="00A75B91">
        <w:t>MassEntity</w:t>
      </w:r>
      <w:proofErr w:type="spellEnd"/>
      <w:r w:rsidRPr="00A75B91">
        <w:t xml:space="preserve"> documentation (Epic Games)</w:t>
      </w:r>
      <w:r w:rsidR="00681006">
        <w:fldChar w:fldCharType="begin"/>
      </w:r>
      <w:r w:rsidR="00F74178">
        <w:instrText xml:space="preserve"> ADDIN ZOTERO_ITEM CSL_CITATION {"citationID":"0WgemNOP","properties":{"formattedCitation":"[9]","plainCitation":"[9]","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F74178" w:rsidRPr="00F74178">
        <w:rPr>
          <w:rFonts w:ascii="Calibri" w:hAnsi="Calibri" w:cs="Calibri"/>
        </w:rPr>
        <w:t>[9]</w:t>
      </w:r>
      <w:bookmarkEnd w:id="10"/>
      <w:r w:rsidR="00681006">
        <w:fldChar w:fldCharType="end"/>
      </w:r>
    </w:p>
    <w:p w14:paraId="7562C71D" w14:textId="3C4C3821" w:rsidR="00415A66" w:rsidRDefault="00415A66">
      <w:r>
        <w:br w:type="page"/>
      </w:r>
    </w:p>
    <w:p w14:paraId="5CC47219" w14:textId="13118A16" w:rsidR="008A22A2" w:rsidRDefault="008A22A2" w:rsidP="00536F67">
      <w:r>
        <w:lastRenderedPageBreak/>
        <w:t xml:space="preserve">Mass also includes lots of in-built fragments and tags that can help you set up basic functionality very quickly. It includes things like steering and avoidance, and also visualization. It is also made to work well with </w:t>
      </w:r>
      <w:proofErr w:type="spellStart"/>
      <w:r>
        <w:t>zonegraphs</w:t>
      </w:r>
      <w:proofErr w:type="spellEnd"/>
      <w:r>
        <w:t xml:space="preserve">, which can be used to direct crowds. This was used extensively in the City Sample demo project, released with Unreal Engine 5.0. </w:t>
      </w:r>
      <w:r>
        <w:fldChar w:fldCharType="begin"/>
      </w:r>
      <w:r w:rsidR="00FC6366">
        <w:instrText xml:space="preserve"> ADDIN ZOTERO_ITEM CSL_CITATION {"citationID":"htOShfut","properties":{"formattedCitation":"[14]","plainCitation":"[14]","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fldChar w:fldCharType="separate"/>
      </w:r>
      <w:r w:rsidR="00FC6366" w:rsidRPr="00FC6366">
        <w:rPr>
          <w:rFonts w:ascii="Calibri" w:hAnsi="Calibri" w:cs="Calibri"/>
        </w:rPr>
        <w:t>[14]</w:t>
      </w:r>
      <w:r>
        <w:fldChar w:fldCharType="end"/>
      </w:r>
    </w:p>
    <w:p w14:paraId="62183666" w14:textId="366E7D02" w:rsidR="009178E9" w:rsidRDefault="003A0148">
      <w:r>
        <w:t>The built</w:t>
      </w:r>
      <w:r w:rsidR="000E2BE8">
        <w:t>-in</w:t>
      </w:r>
      <w:r>
        <w:t xml:space="preserve"> visualization for Mass is quite complex.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r w:rsidR="00A01028">
        <w:br/>
      </w:r>
      <w:r w:rsidR="00F6325C">
        <w:t>I</w:t>
      </w:r>
      <w:r w:rsidR="00F01D5C">
        <w:t xml:space="preserve">nstanced static meshes </w:t>
      </w:r>
      <w:r w:rsidR="00F6325C">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r w:rsidR="00DA559E">
        <w:br/>
      </w:r>
      <w:r w:rsidR="00F01D5C">
        <w:t>You can even take it a step further and put gameplay logic on the actor and communicate back to Mass to inform the entity of any changes that have to be made.</w:t>
      </w:r>
      <w:r w:rsidR="0065113B">
        <w:t xml:space="preserve"> </w:t>
      </w:r>
      <w:r w:rsidR="0065113B">
        <w:fldChar w:fldCharType="begin"/>
      </w:r>
      <w:r w:rsidR="00FC6366">
        <w:instrText xml:space="preserve"> ADDIN ZOTERO_ITEM CSL_CITATION {"citationID":"dsg7jXQR","properties":{"formattedCitation":"[13], [15], [16], [17]","plainCitation":"[13], [15], [16], [17]","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label":"page"},{"id":82,"uris":["http://zotero.org/users/12779847/items/GG6RCBA4"],"itemData":{"id":82,"type":"webpage","abstract":"Overview of Unreal Engine's MassGameplay system.","language":"en-US","title":"MassGameplay Overview","URL":"https://docs.unrealengine.com/5.2/en-US/overview-of-mass-gameplay-in-unreal-engine/","accessed":{"date-parts":[["2023",10,21]]}}},{"id":81,"uris":["http://zotero.org/users/12779847/items/GZ5KDGAG"],"itemData":{"id":81,"type":"webpage","abstract":"Overview of the  Mass Avoidance system in Unreal Engine 5.","language":"en-US","title":"Mass Avoidance Overview","URL":"https://docs.unrealengine.com/5.2/en-US/mass-avoidance-overview-in-unreal-engine/","accessed":{"date-parts":[["2023",10,21]]}}}],"schema":"https://github.com/citation-style-language/schema/raw/master/csl-citation.json"} </w:instrText>
      </w:r>
      <w:r w:rsidR="0065113B">
        <w:fldChar w:fldCharType="separate"/>
      </w:r>
      <w:r w:rsidR="00FC6366" w:rsidRPr="00FC6366">
        <w:rPr>
          <w:rFonts w:ascii="Calibri" w:hAnsi="Calibri" w:cs="Calibri"/>
        </w:rPr>
        <w:t>[13], [15], [16], [17]</w:t>
      </w:r>
      <w:r w:rsidR="0065113B">
        <w:fldChar w:fldCharType="end"/>
      </w:r>
    </w:p>
    <w:p w14:paraId="175ECE0B" w14:textId="6A0F2556" w:rsidR="00F46E96" w:rsidRDefault="00F46E96">
      <w:r>
        <w:br w:type="page"/>
      </w:r>
    </w:p>
    <w:p w14:paraId="79328C55" w14:textId="232CC0EA" w:rsidR="00536F67" w:rsidRDefault="00536F67" w:rsidP="00536F67">
      <w:pPr>
        <w:pStyle w:val="Heading2"/>
        <w:numPr>
          <w:ilvl w:val="0"/>
          <w:numId w:val="34"/>
        </w:numPr>
      </w:pPr>
      <w:bookmarkStart w:id="11" w:name="_Toc156137198"/>
      <w:r>
        <w:lastRenderedPageBreak/>
        <w:t>Spatial partitioning</w:t>
      </w:r>
      <w:bookmarkEnd w:id="11"/>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CA5D41B" w14:textId="7183F454" w:rsidR="00763C59" w:rsidRDefault="00BA0BB4">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r w:rsidR="00B32DA9">
        <w:br/>
      </w:r>
      <w:r w:rsidR="001E7926">
        <w:t xml:space="preserve">Flat structures are the easiest to understand and implement. They divide the world in </w:t>
      </w:r>
      <w:r w:rsidR="00AC5FF0">
        <w:t>a grid</w:t>
      </w:r>
      <w:r w:rsidR="001E7926">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r w:rsidR="00B32DA9">
        <w:br/>
      </w:r>
      <w:r w:rsidR="00085A56">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rsidR="00085A56">
        <w:t xml:space="preserve"> and there are lots of empty spaces. The structure is more complicated to construct and update, but allows for faster evaluation of the data</w:t>
      </w:r>
      <w:r w:rsidR="00F56A06">
        <w:t xml:space="preserve"> in many cases</w:t>
      </w:r>
      <w:r w:rsidR="00085A56">
        <w:t>.</w:t>
      </w:r>
      <w:r w:rsidR="00112C1F">
        <w:t xml:space="preserve"> </w:t>
      </w:r>
      <w:r w:rsidR="00681006">
        <w:fldChar w:fldCharType="begin"/>
      </w:r>
      <w:r w:rsidR="00FC6366">
        <w:instrText xml:space="preserve"> ADDIN ZOTERO_ITEM CSL_CITATION {"citationID":"VFMKJEDf","properties":{"formattedCitation":"[18], [19], [20], [21]","plainCitation":"[18], [19], [20], [21]","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681006">
        <w:fldChar w:fldCharType="separate"/>
      </w:r>
      <w:r w:rsidR="00FC6366" w:rsidRPr="00FC6366">
        <w:rPr>
          <w:rFonts w:ascii="Calibri" w:hAnsi="Calibri" w:cs="Calibri"/>
        </w:rPr>
        <w:t>[18], [19], [20], [21]</w:t>
      </w:r>
      <w:r w:rsidR="00681006">
        <w:fldChar w:fldCharType="end"/>
      </w:r>
    </w:p>
    <w:p w14:paraId="0402CB54" w14:textId="4F8B455E" w:rsidR="00F46E96" w:rsidRDefault="00F46E96"/>
    <w:p w14:paraId="5D4BFFB9" w14:textId="4EBB0EC5" w:rsidR="00536F67" w:rsidRDefault="00536F67" w:rsidP="00536F67">
      <w:pPr>
        <w:pStyle w:val="Heading2"/>
        <w:numPr>
          <w:ilvl w:val="0"/>
          <w:numId w:val="34"/>
        </w:numPr>
      </w:pPr>
      <w:bookmarkStart w:id="12" w:name="_Toc156137199"/>
      <w:r>
        <w:t>Multithreading</w:t>
      </w:r>
      <w:bookmarkEnd w:id="12"/>
    </w:p>
    <w:p w14:paraId="18FB3F5E" w14:textId="36C5A0B4" w:rsidR="002D4805"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434DB02A" w14:textId="24AB555D" w:rsidR="00085A56" w:rsidRDefault="00A7512C" w:rsidP="00536F67">
      <w:r>
        <w:t xml:space="preserve">Unreal Engine provides classes that you can use to implement multithreading. </w:t>
      </w:r>
      <w:r w:rsidR="00837780">
        <w:t xml:space="preserve">For example you can create an </w:t>
      </w:r>
      <w:proofErr w:type="spellStart"/>
      <w:r w:rsidR="00837780">
        <w:t>FRunnable</w:t>
      </w:r>
      <w:proofErr w:type="spellEnd"/>
      <w:r w:rsidR="00837780">
        <w:t xml:space="preserve"> object to create a thread that executes a certain task. Or you can use </w:t>
      </w:r>
      <w:proofErr w:type="spellStart"/>
      <w:r w:rsidR="00837780">
        <w:t>ParallelFor</w:t>
      </w:r>
      <w:proofErr w:type="spellEnd"/>
      <w:r w:rsidR="00837780">
        <w:t xml:space="preserve"> to execute a for loop on multiple threads. Another example is using </w:t>
      </w:r>
      <w:proofErr w:type="spellStart"/>
      <w:r w:rsidR="00837780">
        <w:t>FCriticalSection</w:t>
      </w:r>
      <w:proofErr w:type="spellEnd"/>
      <w:r w:rsidR="00837780">
        <w:t xml:space="preserve"> to make sure that multiple threads can’t access the same piece of code at the same time.</w:t>
      </w:r>
      <w:r w:rsidR="00CE2CB7">
        <w:t xml:space="preserve"> As you can see, you don’t need to use the standard C++ implementations, you can use </w:t>
      </w:r>
      <w:proofErr w:type="spellStart"/>
      <w:r w:rsidR="00CE2CB7">
        <w:t>Unreal’s</w:t>
      </w:r>
      <w:proofErr w:type="spellEnd"/>
      <w:r w:rsidR="00CE2CB7">
        <w:t xml:space="preserve"> instead</w:t>
      </w:r>
      <w:r w:rsidR="008F57A2">
        <w:t xml:space="preserve"> </w:t>
      </w:r>
      <w:r w:rsidR="008F57A2">
        <w:fldChar w:fldCharType="begin"/>
      </w:r>
      <w:r w:rsidR="00FC6366">
        <w:instrText xml:space="preserve"> ADDIN ZOTERO_ITEM CSL_CITATION {"citationID":"Zs6AwHPW","properties":{"formattedCitation":"[22]","plainCitation":"[22]","noteIndex":0},"citationItems":[{"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schema":"https://github.com/citation-style-language/schema/raw/master/csl-citation.json"} </w:instrText>
      </w:r>
      <w:r w:rsidR="008F57A2">
        <w:fldChar w:fldCharType="separate"/>
      </w:r>
      <w:r w:rsidR="00FC6366" w:rsidRPr="00FC6366">
        <w:rPr>
          <w:rFonts w:ascii="Calibri" w:hAnsi="Calibri" w:cs="Calibri"/>
        </w:rPr>
        <w:t>[22]</w:t>
      </w:r>
      <w:r w:rsidR="008F57A2">
        <w:fldChar w:fldCharType="end"/>
      </w:r>
      <w:r w:rsidR="00CE2CB7">
        <w:t>.</w:t>
      </w:r>
      <w:r w:rsidR="000C4251">
        <w:br/>
      </w:r>
      <w:r w:rsidR="007C16EB">
        <w:t xml:space="preserve">The engine runs </w:t>
      </w:r>
      <w:r w:rsidR="0099315B">
        <w:t>a</w:t>
      </w:r>
      <w:r w:rsidR="007C16EB">
        <w:t xml:space="preserve"> few processes on a different thread by default, such as rendering</w:t>
      </w:r>
      <w:r w:rsidR="00D97F5B">
        <w:t>. But most game logic such as the game tick, runs on a single thread</w:t>
      </w:r>
      <w:r w:rsidR="00047DFC">
        <w:t>, so there is a lot of room for optimization there</w:t>
      </w:r>
      <w:r w:rsidR="008F57A2">
        <w:t xml:space="preserve"> </w:t>
      </w:r>
      <w:r w:rsidR="008F57A2">
        <w:fldChar w:fldCharType="begin"/>
      </w:r>
      <w:r w:rsidR="004D143D">
        <w:instrText xml:space="preserve"> ADDIN ZOTERO_ITEM CSL_CITATION {"citationID":"PqTafpzN","properties":{"formattedCitation":"[23], [24]","plainCitation":"[23], [24]","noteIndex":0},"citationItems":[{"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8F57A2">
        <w:fldChar w:fldCharType="separate"/>
      </w:r>
      <w:r w:rsidR="004D143D" w:rsidRPr="004D143D">
        <w:rPr>
          <w:rFonts w:ascii="Calibri" w:hAnsi="Calibri" w:cs="Calibri"/>
        </w:rPr>
        <w:t>[23], [24]</w:t>
      </w:r>
      <w:r w:rsidR="008F57A2">
        <w:fldChar w:fldCharType="end"/>
      </w:r>
      <w:r w:rsidR="00047DFC">
        <w:t>.</w:t>
      </w:r>
      <w:r w:rsidR="000C4251">
        <w:br/>
      </w:r>
      <w:r w:rsidR="007C16EB">
        <w:t>An important thing to be aware of is that some functionality is required to run on the game thread, such as changing the location of actors.</w:t>
      </w:r>
      <w:r w:rsidR="00292095">
        <w:t xml:space="preserve"> This can limit the potential benefits of multithreadin</w:t>
      </w:r>
      <w:r w:rsidR="008F57A2">
        <w:t>g.</w:t>
      </w:r>
    </w:p>
    <w:p w14:paraId="6D7A4FF8" w14:textId="2CF0F740" w:rsidR="00F64406" w:rsidRDefault="00F64406">
      <w:r>
        <w:br w:type="page"/>
      </w:r>
    </w:p>
    <w:p w14:paraId="5E15C3C2" w14:textId="27E9CCA3" w:rsidR="00536F67" w:rsidRDefault="00536F67" w:rsidP="00536F67">
      <w:pPr>
        <w:pStyle w:val="Heading2"/>
        <w:numPr>
          <w:ilvl w:val="0"/>
          <w:numId w:val="34"/>
        </w:numPr>
      </w:pPr>
      <w:bookmarkStart w:id="13" w:name="_Toc156137200"/>
      <w:r>
        <w:lastRenderedPageBreak/>
        <w:t>Rendering</w:t>
      </w:r>
      <w:r w:rsidR="005E60EF">
        <w:t xml:space="preserve"> and </w:t>
      </w:r>
      <w:r>
        <w:t>animations</w:t>
      </w:r>
      <w:bookmarkEnd w:id="13"/>
    </w:p>
    <w:p w14:paraId="42636EC3" w14:textId="5AABFBBC" w:rsidR="00416EF6" w:rsidRDefault="00246978" w:rsidP="00246978">
      <w:r>
        <w:t>When working in a 3D game engine, rendering can be a potential bottleneck, especially when rendering a large amount of separate objects</w:t>
      </w:r>
      <w:r w:rsidR="00094373">
        <w:t xml:space="preserve"> </w:t>
      </w:r>
      <w:r w:rsidR="00094373">
        <w:fldChar w:fldCharType="begin"/>
      </w:r>
      <w:r w:rsidR="00FC6366">
        <w:instrText xml:space="preserve"> ADDIN ZOTERO_ITEM CSL_CITATION {"citationID":"EwahOxHV","properties":{"formattedCitation":"[13], [24]","plainCitation":"[13], [24]","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094373">
        <w:fldChar w:fldCharType="separate"/>
      </w:r>
      <w:r w:rsidR="00FC6366" w:rsidRPr="00FC6366">
        <w:rPr>
          <w:rFonts w:ascii="Calibri" w:hAnsi="Calibri" w:cs="Calibri"/>
        </w:rPr>
        <w:t>[13], [24]</w:t>
      </w:r>
      <w:r w:rsidR="00094373">
        <w:fldChar w:fldCharType="end"/>
      </w:r>
      <w:r w:rsidR="00E8425A">
        <w:t>.</w:t>
      </w:r>
      <w:r w:rsidR="00EB3F6E">
        <w:br/>
      </w:r>
      <w:r w:rsidR="00D6185A">
        <w:t>Along with rendering, animations can also take a lot of CPU frame time. Especially since skeletal animations are most commonly used, and require the CPU to evaluate the bones every frame</w:t>
      </w:r>
      <w:r w:rsidR="00F92B5C">
        <w:t xml:space="preserve"> </w:t>
      </w:r>
      <w:r w:rsidR="00F92B5C">
        <w:fldChar w:fldCharType="begin"/>
      </w:r>
      <w:r w:rsidR="00FC6366">
        <w:instrText xml:space="preserve"> ADDIN ZOTERO_ITEM CSL_CITATION {"citationID":"JomSLe50","properties":{"formattedCitation":"[25]","plainCitation":"[25]","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F92B5C">
        <w:fldChar w:fldCharType="separate"/>
      </w:r>
      <w:r w:rsidR="00FC6366" w:rsidRPr="00FC6366">
        <w:rPr>
          <w:rFonts w:ascii="Calibri" w:hAnsi="Calibri" w:cs="Calibri"/>
        </w:rPr>
        <w:t>[25]</w:t>
      </w:r>
      <w:r w:rsidR="00F92B5C">
        <w:fldChar w:fldCharType="end"/>
      </w:r>
      <w:r w:rsidR="00D6185A">
        <w:t>.</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4" w:name="_Toc156137201"/>
      <w:r>
        <w:t>Niagara</w:t>
      </w:r>
      <w:bookmarkEnd w:id="14"/>
    </w:p>
    <w:p w14:paraId="2FCC4A36" w14:textId="298AB478"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FC6366">
        <w:instrText xml:space="preserve"> ADDIN ZOTERO_ITEM CSL_CITATION {"citationID":"tBZtyJBB","properties":{"formattedCitation":"[25]","plainCitation":"[25]","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FC6366" w:rsidRPr="00FC6366">
        <w:rPr>
          <w:rFonts w:ascii="Calibri" w:hAnsi="Calibri" w:cs="Calibri"/>
        </w:rPr>
        <w:t>[25]</w:t>
      </w:r>
      <w:r w:rsidR="00681006">
        <w:fldChar w:fldCharType="end"/>
      </w:r>
    </w:p>
    <w:p w14:paraId="548D5EFF" w14:textId="77777777" w:rsidR="004B44CA" w:rsidRDefault="00931C23" w:rsidP="004B44CA">
      <w:pPr>
        <w:keepNext/>
      </w:pPr>
      <w:r w:rsidRPr="00931C23">
        <w:rPr>
          <w:noProof/>
        </w:rPr>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56CD9241" w:rsidR="00931C23" w:rsidRDefault="004B44CA" w:rsidP="004B44CA">
      <w:pPr>
        <w:pStyle w:val="Caption"/>
      </w:pPr>
      <w:bookmarkStart w:id="15" w:name="_Toc156137239"/>
      <w:r>
        <w:t xml:space="preserve">Figure </w:t>
      </w:r>
      <w:fldSimple w:instr=" SEQ Figure \* ARABIC ">
        <w:r w:rsidR="00E151C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r w:rsidR="00A43250">
        <w:t xml:space="preserve"> </w:t>
      </w:r>
      <w:r w:rsidR="00A43250">
        <w:fldChar w:fldCharType="begin"/>
      </w:r>
      <w:r w:rsidR="00FC6366">
        <w:instrText xml:space="preserve"> ADDIN ZOTERO_ITEM CSL_CITATION {"citationID":"AiM2Niiz","properties":{"formattedCitation":"[25]","plainCitation":"[25]","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FC6366" w:rsidRPr="00FC6366">
        <w:rPr>
          <w:rFonts w:ascii="Calibri" w:hAnsi="Calibri" w:cs="Calibri"/>
        </w:rPr>
        <w:t>[25]</w:t>
      </w:r>
      <w:bookmarkEnd w:id="15"/>
      <w:r w:rsidR="00A43250">
        <w:fldChar w:fldCharType="end"/>
      </w:r>
    </w:p>
    <w:p w14:paraId="71C7D8F5" w14:textId="5D0AC823" w:rsidR="003B5314" w:rsidRDefault="003B5314">
      <w:r>
        <w:br w:type="page"/>
      </w:r>
    </w:p>
    <w:p w14:paraId="7D4A271B" w14:textId="0068AD87" w:rsidR="00536F67" w:rsidRDefault="00536F67" w:rsidP="00536F67">
      <w:pPr>
        <w:pStyle w:val="Heading3"/>
        <w:numPr>
          <w:ilvl w:val="1"/>
          <w:numId w:val="34"/>
        </w:numPr>
      </w:pPr>
      <w:bookmarkStart w:id="16" w:name="_Toc156137202"/>
      <w:r>
        <w:lastRenderedPageBreak/>
        <w:t>Animation Budget</w:t>
      </w:r>
      <w:r w:rsidR="00D2615A">
        <w:t xml:space="preserve"> Allocator</w:t>
      </w:r>
      <w:bookmarkEnd w:id="16"/>
    </w:p>
    <w:p w14:paraId="5BDC9EE2" w14:textId="7C501E29" w:rsidR="002C5209" w:rsidRDefault="00D6185A" w:rsidP="00246978">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w:t>
      </w:r>
      <w:r w:rsidR="00AE3833">
        <w:t xml:space="preserve"> animation</w:t>
      </w:r>
      <w:r w:rsidR="002C5209">
        <w:t xml:space="preserve"> frame rates even on meshes that are closer.</w:t>
      </w:r>
      <w:r w:rsidR="00C840DC">
        <w:br/>
      </w:r>
      <w:r w:rsidR="002C5209">
        <w:t>This system is perfect for when you have more than average, but still relatively small amounts of skeletal meshes.</w:t>
      </w:r>
      <w:r w:rsidR="00C840DC">
        <w:t xml:space="preserve"> </w:t>
      </w:r>
      <w:r w:rsidR="00A43250">
        <w:fldChar w:fldCharType="begin"/>
      </w:r>
      <w:r w:rsidR="00FC6366">
        <w:instrText xml:space="preserve"> ADDIN ZOTERO_ITEM CSL_CITATION {"citationID":"eqdJem5u","properties":{"formattedCitation":"[26]","plainCitation":"[26]","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rsidR="00A43250">
        <w:fldChar w:fldCharType="separate"/>
      </w:r>
      <w:r w:rsidR="00FC6366" w:rsidRPr="00FC6366">
        <w:rPr>
          <w:rFonts w:ascii="Calibri" w:hAnsi="Calibri" w:cs="Calibri"/>
        </w:rPr>
        <w:t>[26]</w:t>
      </w:r>
      <w:r w:rsidR="00A43250">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7" w:name="_Toc156137203"/>
      <w:r>
        <w:t>Animation Sharing</w:t>
      </w:r>
      <w:bookmarkEnd w:id="17"/>
    </w:p>
    <w:p w14:paraId="13DB45BE" w14:textId="3584E9AD" w:rsidR="00763C59" w:rsidRDefault="002C5209" w:rsidP="00763C59">
      <w:r>
        <w:t>Animation sharing is another system Unreal Engine has available to help optimize skeletal mesh</w:t>
      </w:r>
      <w:r w:rsidR="004A7BDF">
        <w:t xml:space="preserve"> animations</w:t>
      </w:r>
      <w:r>
        <w:t>.</w:t>
      </w:r>
      <w:r w:rsidR="00B86B2F">
        <w:br/>
      </w:r>
      <w:r w:rsidR="00725D2F">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r w:rsidR="002D3614">
        <w:br/>
      </w:r>
      <w:r w:rsidR="00725D2F">
        <w:t>This system requires a bit of work to set up correctly, especially if you want it to seem as if each mesh has their own animation or you want to use animations that trigger on certain events, like attacking</w:t>
      </w:r>
      <w:r w:rsidR="00C840DC">
        <w:t xml:space="preserve"> </w:t>
      </w:r>
      <w:r w:rsidR="00763C59">
        <w:fldChar w:fldCharType="begin"/>
      </w:r>
      <w:r w:rsidR="00FC6366">
        <w:instrText xml:space="preserve"> ADDIN ZOTERO_ITEM CSL_CITATION {"citationID":"8yTkU7uJ","properties":{"formattedCitation":"[27]","plainCitation":"[27]","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763C59">
        <w:fldChar w:fldCharType="separate"/>
      </w:r>
      <w:r w:rsidR="00FC6366" w:rsidRPr="00FC6366">
        <w:rPr>
          <w:rFonts w:ascii="Calibri" w:hAnsi="Calibri" w:cs="Calibri"/>
        </w:rPr>
        <w:t>[27]</w:t>
      </w:r>
      <w:r w:rsidR="00763C59">
        <w:fldChar w:fldCharType="end"/>
      </w:r>
      <w:r w:rsidR="00C840DC">
        <w:t>.</w:t>
      </w:r>
    </w:p>
    <w:p w14:paraId="507A9643" w14:textId="77777777" w:rsidR="00C020BC" w:rsidRDefault="00C020BC" w:rsidP="00763C59"/>
    <w:p w14:paraId="63F966E3" w14:textId="3D252991" w:rsidR="005634A3" w:rsidRDefault="005634A3" w:rsidP="005634A3">
      <w:pPr>
        <w:pStyle w:val="Heading3"/>
        <w:numPr>
          <w:ilvl w:val="1"/>
          <w:numId w:val="34"/>
        </w:numPr>
      </w:pPr>
      <w:bookmarkStart w:id="18" w:name="_Toc156137204"/>
      <w:r>
        <w:t>Vertex Animations</w:t>
      </w:r>
      <w:bookmarkEnd w:id="18"/>
    </w:p>
    <w:p w14:paraId="0363F3BB" w14:textId="0649E709" w:rsidR="00536F67" w:rsidRDefault="00DF21B5" w:rsidP="00536F67">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r w:rsidR="00127EA7">
        <w:br/>
      </w:r>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r w:rsidR="00127EA7">
        <w:br/>
      </w:r>
      <w:r w:rsidR="00F46E96">
        <w:t xml:space="preserve">Unreal Engine has a plugin called </w:t>
      </w:r>
      <w:proofErr w:type="spellStart"/>
      <w:r w:rsidR="00F46E96">
        <w:t>AnimToTexture</w:t>
      </w:r>
      <w:proofErr w:type="spellEnd"/>
      <w:r w:rsidR="00F46E96">
        <w:t>, that allows you to bake animation sequences to textures.</w:t>
      </w:r>
      <w:r w:rsidR="00127EA7">
        <w:t xml:space="preserve"> </w:t>
      </w:r>
      <w:r w:rsidR="00A43250">
        <w:fldChar w:fldCharType="begin"/>
      </w:r>
      <w:r w:rsidR="00FC6366">
        <w:instrText xml:space="preserve"> ADDIN ZOTERO_ITEM CSL_CITATION {"citationID":"7sSheVuz","properties":{"formattedCitation":"[25], [28]","plainCitation":"[25], [28]","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rsidR="00A43250">
        <w:fldChar w:fldCharType="separate"/>
      </w:r>
      <w:r w:rsidR="00FC6366" w:rsidRPr="00FC6366">
        <w:rPr>
          <w:rFonts w:ascii="Calibri" w:hAnsi="Calibri" w:cs="Calibri"/>
        </w:rPr>
        <w:t>[25], [28]</w:t>
      </w:r>
      <w:r w:rsidR="00A43250">
        <w:fldChar w:fldCharType="end"/>
      </w:r>
    </w:p>
    <w:p w14:paraId="7077178B" w14:textId="12961566" w:rsidR="000D37DF" w:rsidRDefault="000D37DF">
      <w:r>
        <w:br w:type="page"/>
      </w:r>
    </w:p>
    <w:p w14:paraId="147E555D" w14:textId="00DC1C8F" w:rsidR="005634A3" w:rsidRDefault="00536F67" w:rsidP="002D4805">
      <w:pPr>
        <w:pStyle w:val="Heading2"/>
        <w:numPr>
          <w:ilvl w:val="0"/>
          <w:numId w:val="34"/>
        </w:numPr>
      </w:pPr>
      <w:bookmarkStart w:id="19" w:name="_Toc156137205"/>
      <w:r>
        <w:lastRenderedPageBreak/>
        <w:t>GPU programming</w:t>
      </w:r>
      <w:bookmarkEnd w:id="19"/>
    </w:p>
    <w:p w14:paraId="04BB927D" w14:textId="00109426"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r w:rsidR="00FD1BE9">
        <w:br/>
      </w:r>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7"/>
                    <a:stretch>
                      <a:fillRect/>
                    </a:stretch>
                  </pic:blipFill>
                  <pic:spPr>
                    <a:xfrm>
                      <a:off x="0" y="0"/>
                      <a:ext cx="5943600" cy="3343275"/>
                    </a:xfrm>
                    <a:prstGeom prst="rect">
                      <a:avLst/>
                    </a:prstGeom>
                  </pic:spPr>
                </pic:pic>
              </a:graphicData>
            </a:graphic>
          </wp:inline>
        </w:drawing>
      </w:r>
    </w:p>
    <w:p w14:paraId="3235C653" w14:textId="0508D173" w:rsidR="00931C23" w:rsidRDefault="00985E32" w:rsidP="00985E32">
      <w:pPr>
        <w:pStyle w:val="Caption"/>
      </w:pPr>
      <w:bookmarkStart w:id="20" w:name="_Toc156137240"/>
      <w:r>
        <w:t xml:space="preserve">Figure </w:t>
      </w:r>
      <w:fldSimple w:instr=" SEQ Figure \* ARABIC ">
        <w:r w:rsidR="00E151CA">
          <w:rPr>
            <w:noProof/>
          </w:rPr>
          <w:t>4</w:t>
        </w:r>
      </w:fldSimple>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proofErr w:type="spellStart"/>
      <w:r>
        <w:t>BrilliantGameStudios</w:t>
      </w:r>
      <w:proofErr w:type="spellEnd"/>
      <w:r w:rsidRPr="004533C0">
        <w:t>)</w:t>
      </w:r>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bookmarkEnd w:id="20"/>
      <w:r w:rsidR="00EC3D07">
        <w:fldChar w:fldCharType="end"/>
      </w:r>
    </w:p>
    <w:p w14:paraId="1DCDF126" w14:textId="79192E59" w:rsidR="005634A3" w:rsidRDefault="005634A3" w:rsidP="005634A3">
      <w:pPr>
        <w:pStyle w:val="Heading3"/>
        <w:numPr>
          <w:ilvl w:val="1"/>
          <w:numId w:val="34"/>
        </w:numPr>
      </w:pPr>
      <w:bookmarkStart w:id="21" w:name="_Toc156137206"/>
      <w:r>
        <w:t>Compute Shaders</w:t>
      </w:r>
      <w:bookmarkEnd w:id="21"/>
    </w:p>
    <w:p w14:paraId="00849727" w14:textId="5C136C6F" w:rsidR="00A43250" w:rsidRDefault="00606AB0" w:rsidP="00246978">
      <w:r>
        <w:t>Compute shaders are shaders that instead of rendering, are used for computations</w:t>
      </w:r>
      <w:r w:rsidR="007C0891">
        <w:t>. They work very similar to normal shaders, except that their output is not used for rendering.</w:t>
      </w:r>
      <w:r w:rsidR="00F40BC9">
        <w:br/>
      </w:r>
      <w:r w:rsidR="007C0891">
        <w:t>Because they run on the GPU, they can do some operations much more efficient than the CPU. They also run on a separate thread, so they won’t block the thread from which you call them</w:t>
      </w:r>
      <w:r w:rsidR="00672213">
        <w:t>.</w:t>
      </w:r>
      <w:r w:rsidR="00F40BC9">
        <w:t xml:space="preserve"> </w:t>
      </w:r>
      <w:r w:rsidR="00A43250">
        <w:fldChar w:fldCharType="begin"/>
      </w:r>
      <w:r w:rsidR="00FC6366">
        <w:instrText xml:space="preserve"> ADDIN ZOTERO_ITEM CSL_CITATION {"citationID":"GIvcAX5H","properties":{"formattedCitation":"[29], [30], [31], [32], [33]","plainCitation":"[29], [30], [31], [32], [33]","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id":811,"uris":["http://zotero.org/users/12779847/items/MXAV6UGE"],"itemData":{"id":811,"type":"webpage","title":"Compute Shader - OpenGL Wiki","URL":"https://www.khronos.org/opengl/wiki/Compute_Shader","accessed":{"date-parts":[["2024",1,13]]}}},{"id":812,"uris":["http://zotero.org/users/12779847/items/5Z7ED26J"],"itemData":{"id":812,"type":"webpage","abstract":"A compute shader is a programmable shader stage that expands Microsoft Direct3D 11 beyond graphics programming. The compute shader technology is also known as the DirectCompute technology.","language":"en-us","title":"Compute Shader Overview - Win32 apps","URL":"https://learn.microsoft.com/en-us/windows/win32/direct3d11/direct3d-11-advanced-stages-compute-shader","author":[{"literal":"stevewhims"}],"accessed":{"date-parts":[["2024",1,13]]},"issued":{"date-parts":[["2021",4,9]]}},"label":"page"}],"schema":"https://github.com/citation-style-language/schema/raw/master/csl-citation.json"} </w:instrText>
      </w:r>
      <w:r w:rsidR="00A43250">
        <w:fldChar w:fldCharType="separate"/>
      </w:r>
      <w:r w:rsidR="00FC6366" w:rsidRPr="00FC6366">
        <w:rPr>
          <w:rFonts w:ascii="Calibri" w:hAnsi="Calibri" w:cs="Calibri"/>
        </w:rPr>
        <w:t>[29], [30], [31], [32], [33]</w:t>
      </w:r>
      <w:r w:rsidR="00A43250">
        <w:fldChar w:fldCharType="end"/>
      </w:r>
    </w:p>
    <w:p w14:paraId="6AF87B67" w14:textId="3D116015" w:rsidR="00F42B88" w:rsidRDefault="00F42B88"/>
    <w:p w14:paraId="3F160C54" w14:textId="77777777" w:rsidR="007C0891" w:rsidRDefault="005634A3" w:rsidP="005634A3">
      <w:pPr>
        <w:pStyle w:val="Heading3"/>
        <w:numPr>
          <w:ilvl w:val="1"/>
          <w:numId w:val="34"/>
        </w:numPr>
      </w:pPr>
      <w:bookmarkStart w:id="22" w:name="_Toc156137207"/>
      <w:r>
        <w:t>CUDA</w:t>
      </w:r>
      <w:bookmarkEnd w:id="22"/>
    </w:p>
    <w:p w14:paraId="69880323" w14:textId="298A0B1C"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r w:rsidR="000F54D2">
        <w:br/>
      </w:r>
      <w:r w:rsidR="009E6753">
        <w:t>Since this is developed by Nvidia, it will only run on Nvidia GPUs.</w:t>
      </w:r>
      <w:r w:rsidR="00A43250" w:rsidRPr="007C0891">
        <w:t xml:space="preserve"> </w:t>
      </w:r>
      <w:r w:rsidR="00A43250">
        <w:fldChar w:fldCharType="begin"/>
      </w:r>
      <w:r w:rsidR="00FC6366">
        <w:instrText xml:space="preserve"> ADDIN ZOTERO_ITEM CSL_CITATION {"citationID":"D65TwaB6","properties":{"formattedCitation":"[34], [35], [36], [37]","plainCitation":"[34], [35], [36], [37]","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rsidR="00A43250">
        <w:fldChar w:fldCharType="separate"/>
      </w:r>
      <w:r w:rsidR="00FC6366" w:rsidRPr="00FC6366">
        <w:rPr>
          <w:rFonts w:ascii="Calibri" w:hAnsi="Calibri" w:cs="Calibri"/>
        </w:rPr>
        <w:t>[34], [35], [36], [37]</w:t>
      </w:r>
      <w:r w:rsidR="00A43250">
        <w:fldChar w:fldCharType="end"/>
      </w:r>
    </w:p>
    <w:p w14:paraId="7FC1A830" w14:textId="57D905D8" w:rsidR="00BA5C57" w:rsidRDefault="007C0891" w:rsidP="005634A3">
      <w:pPr>
        <w:pStyle w:val="Heading3"/>
        <w:numPr>
          <w:ilvl w:val="1"/>
          <w:numId w:val="34"/>
        </w:numPr>
      </w:pPr>
      <w:bookmarkStart w:id="23" w:name="_Toc156137208"/>
      <w:r>
        <w:lastRenderedPageBreak/>
        <w:t>Opencl</w:t>
      </w:r>
      <w:bookmarkEnd w:id="23"/>
    </w:p>
    <w:p w14:paraId="7AB79DBC" w14:textId="4D3EC90D" w:rsidR="00356630" w:rsidRDefault="007C0891" w:rsidP="00356630">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8" w:history="1">
        <w:r w:rsidR="009E6753" w:rsidRPr="009E6753">
          <w:t>Khronos Group</w:t>
        </w:r>
      </w:hyperlink>
      <w:r w:rsidR="009E6753">
        <w:t>.</w:t>
      </w:r>
      <w:r w:rsidR="00FB51E0">
        <w:t xml:space="preserve"> It is a more general parallel programming API, but its main use is GPU programming.</w:t>
      </w:r>
      <w:r w:rsidR="000F54D2">
        <w:t xml:space="preserve"> </w:t>
      </w:r>
      <w:r w:rsidR="00356630">
        <w:fldChar w:fldCharType="begin"/>
      </w:r>
      <w:r w:rsidR="00FC6366">
        <w:instrText xml:space="preserve"> ADDIN ZOTERO_ITEM CSL_CITATION {"citationID":"88aGUMZv","properties":{"formattedCitation":"[29], [30], [31], [38], [39], [40]","plainCitation":"[29], [30], [31], [38], [39], [40]","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356630">
        <w:fldChar w:fldCharType="separate"/>
      </w:r>
      <w:r w:rsidR="00FC6366" w:rsidRPr="00FC6366">
        <w:rPr>
          <w:rFonts w:ascii="Calibri" w:hAnsi="Calibri" w:cs="Calibri"/>
        </w:rPr>
        <w:t>[29], [30], [31], [38], [39], [40]</w:t>
      </w:r>
      <w:r w:rsidR="00356630">
        <w:fldChar w:fldCharType="end"/>
      </w:r>
    </w:p>
    <w:p w14:paraId="7AAFB355" w14:textId="77777777" w:rsidR="00356630" w:rsidRDefault="00356630"/>
    <w:p w14:paraId="24B62514" w14:textId="0B430335" w:rsidR="00356630" w:rsidRDefault="00356630" w:rsidP="00356630">
      <w:pPr>
        <w:pStyle w:val="Heading3"/>
        <w:numPr>
          <w:ilvl w:val="1"/>
          <w:numId w:val="34"/>
        </w:numPr>
      </w:pPr>
      <w:bookmarkStart w:id="24" w:name="_Toc156137209"/>
      <w:r>
        <w:t>Unreal Engine</w:t>
      </w:r>
      <w:bookmarkEnd w:id="24"/>
    </w:p>
    <w:p w14:paraId="1EEC4B49" w14:textId="55B569C2" w:rsidR="00356630" w:rsidRDefault="00356630" w:rsidP="00356630">
      <w:r>
        <w:t>Unreal Engine has native support for using compute shaders, though it is not an extensively explored topic.</w:t>
      </w:r>
      <w:r w:rsidR="008F1166">
        <w:br/>
      </w:r>
      <w:r>
        <w:t>There are also plugins available for using CUDA and OpenCL, but there is also not a lot of information available about them.</w:t>
      </w:r>
      <w:r w:rsidR="000F54D2">
        <w:t xml:space="preserve"> </w:t>
      </w:r>
      <w:r>
        <w:fldChar w:fldCharType="begin"/>
      </w:r>
      <w:r w:rsidR="00FC6366">
        <w:instrText xml:space="preserve"> ADDIN ZOTERO_ITEM CSL_CITATION {"citationID":"f5YYXOZf","properties":{"formattedCitation":"[41], [42], [43], [44]","plainCitation":"[41], [42], [43], [44]","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FC6366">
        <w:rPr>
          <w:rFonts w:ascii="MS Mincho" w:eastAsia="MS Mincho" w:hAnsi="MS Mincho" w:cs="MS Mincho" w:hint="eastAsia"/>
        </w:rPr>
        <w:instrText>関数を</w:instrText>
      </w:r>
      <w:r w:rsidR="00FC6366">
        <w:instrText>Unreal Engine 4</w:instrText>
      </w:r>
      <w:r w:rsidR="00FC6366">
        <w:rPr>
          <w:rFonts w:ascii="MS Mincho" w:eastAsia="MS Mincho" w:hAnsi="MS Mincho" w:cs="MS Mincho" w:hint="eastAsia"/>
        </w:rPr>
        <w:instrText>で用いる</w:instrText>
      </w:r>
      <w:r w:rsidR="00FC6366">
        <w:instrText xml:space="preserve"> – </w:instrText>
      </w:r>
      <w:r w:rsidR="00FC6366">
        <w:rPr>
          <w:rFonts w:ascii="MS Mincho" w:eastAsia="MS Mincho" w:hAnsi="MS Mincho" w:cs="MS Mincho" w:hint="eastAsia"/>
        </w:rPr>
        <w:instrText>サイアメント技術メモ</w:instrText>
      </w:r>
      <w:r w:rsidR="00FC6366">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FC6366" w:rsidRPr="00FC6366">
        <w:rPr>
          <w:rFonts w:ascii="Calibri" w:hAnsi="Calibri" w:cs="Calibri"/>
        </w:rPr>
        <w:t>[41], [42], [43], [44]</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5" w:name="_Toc156137210"/>
      <w:r>
        <w:lastRenderedPageBreak/>
        <w:t>case study</w:t>
      </w:r>
      <w:bookmarkEnd w:id="25"/>
    </w:p>
    <w:p w14:paraId="308CFF37" w14:textId="5EED3BB9" w:rsidR="009726B0" w:rsidRDefault="006A3E9B" w:rsidP="009726B0">
      <w:pPr>
        <w:pStyle w:val="Heading2"/>
        <w:numPr>
          <w:ilvl w:val="0"/>
          <w:numId w:val="40"/>
        </w:numPr>
      </w:pPr>
      <w:bookmarkStart w:id="26" w:name="_Toc156137211"/>
      <w:r w:rsidRPr="006A3E9B">
        <w:t>Experiment setup</w:t>
      </w:r>
      <w:bookmarkEnd w:id="26"/>
    </w:p>
    <w:p w14:paraId="2EAB9F17" w14:textId="2BDEF2DF" w:rsidR="006A6EFB" w:rsidRPr="006A6EFB" w:rsidRDefault="006A6EFB" w:rsidP="006A6EFB">
      <w:pPr>
        <w:pStyle w:val="Heading3"/>
        <w:numPr>
          <w:ilvl w:val="1"/>
          <w:numId w:val="40"/>
        </w:numPr>
      </w:pPr>
      <w:bookmarkStart w:id="27" w:name="_Toc156137212"/>
      <w:r>
        <w:t>Introduction</w:t>
      </w:r>
      <w:bookmarkEnd w:id="27"/>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74FCABB0" w:rsidR="00575AD5" w:rsidRDefault="00575AD5" w:rsidP="00575AD5">
      <w:r>
        <w:t xml:space="preserve">Some snippets of code will be included here, for the full source code, please refer to the </w:t>
      </w:r>
      <w:r w:rsidR="005A7B51">
        <w:t>GitHub</w:t>
      </w:r>
      <w:r>
        <w:t xml:space="preserve"> repository: </w:t>
      </w:r>
      <w:hyperlink r:id="rId19" w:history="1">
        <w:r w:rsidR="00A648FD" w:rsidRPr="00A648FD">
          <w:rPr>
            <w:rStyle w:val="Hyperlink"/>
            <w:bCs/>
            <w:lang w:val="en-GB"/>
          </w:rPr>
          <w:t>https://github.com/SimonSchaep/Research-UE5-Mass/tree/main/UnrealProjects</w:t>
        </w:r>
      </w:hyperlink>
    </w:p>
    <w:p w14:paraId="553BBCA9" w14:textId="2FF652DC" w:rsidR="00575AD5" w:rsidRDefault="00575AD5" w:rsidP="00575AD5">
      <w:r>
        <w:t xml:space="preserve">Code will be written with the standard Unreal Engine coding standards in mind: </w:t>
      </w:r>
      <w:hyperlink r:id="rId20"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8" w:name="_Toc156137213"/>
      <w:r>
        <w:t>Requirements</w:t>
      </w:r>
      <w:bookmarkEnd w:id="28"/>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788BDC18" w:rsidR="005862A8" w:rsidRDefault="005862A8" w:rsidP="0005783E">
      <w:r>
        <w:lastRenderedPageBreak/>
        <w:t>To ensure the quality of the assets that are used we will be using models from the game</w:t>
      </w:r>
      <w:r w:rsidR="008D67BC">
        <w:t xml:space="preserve"> Paragon</w:t>
      </w:r>
      <w:r w:rsidR="00AA0D95">
        <w:t xml:space="preserve"> </w:t>
      </w:r>
      <w:r w:rsidR="008D67BC">
        <w:fldChar w:fldCharType="begin"/>
      </w:r>
      <w:r w:rsidR="00FC6366">
        <w:instrText xml:space="preserve"> ADDIN ZOTERO_ITEM CSL_CITATION {"citationID":"L4xdYMQV","properties":{"formattedCitation":"[45]","plainCitation":"[45]","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FC6366" w:rsidRPr="00FC6366">
        <w:rPr>
          <w:rFonts w:ascii="Calibri" w:hAnsi="Calibri" w:cs="Calibri"/>
        </w:rPr>
        <w:t>[45]</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1" w:history="1">
        <w:r w:rsidR="00FC7D77" w:rsidRPr="00DC362D">
          <w:rPr>
            <w:rStyle w:val="Hyperlink"/>
          </w:rPr>
          <w:t>https://www.unrealengine.com/marketplace/en-US/product/paragon-minions</w:t>
        </w:r>
      </w:hyperlink>
    </w:p>
    <w:p w14:paraId="09A2EA37" w14:textId="72CC5A6D"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2ABE2543" w:rsidR="009726B0" w:rsidRDefault="009726B0" w:rsidP="006A6EFB">
      <w:pPr>
        <w:pStyle w:val="Heading3"/>
        <w:numPr>
          <w:ilvl w:val="1"/>
          <w:numId w:val="40"/>
        </w:numPr>
      </w:pPr>
      <w:bookmarkStart w:id="29" w:name="_Toc156137214"/>
      <w:r>
        <w:t>Measurements</w:t>
      </w:r>
      <w:bookmarkEnd w:id="29"/>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6EEBB8D7"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r w:rsidR="00820B1A">
        <w:t xml:space="preserve"> </w:t>
      </w:r>
      <w:r w:rsidR="00820B1A">
        <w:fldChar w:fldCharType="begin"/>
      </w:r>
      <w:r w:rsidR="00FC6366">
        <w:instrText xml:space="preserve"> ADDIN ZOTERO_ITEM CSL_CITATION {"citationID":"ZgHLvEoZ","properties":{"formattedCitation":"[24], [46]","plainCitation":"[24], [46]","noteIndex":0},"citationItems":[{"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label":"page"}],"schema":"https://github.com/citation-style-language/schema/raw/master/csl-citation.json"} </w:instrText>
      </w:r>
      <w:r w:rsidR="00820B1A">
        <w:fldChar w:fldCharType="separate"/>
      </w:r>
      <w:r w:rsidR="00FC6366" w:rsidRPr="00FC6366">
        <w:rPr>
          <w:rFonts w:ascii="Calibri" w:hAnsi="Calibri" w:cs="Calibri"/>
        </w:rPr>
        <w:t>[24], [46]</w:t>
      </w:r>
      <w:r w:rsidR="00820B1A">
        <w:fldChar w:fldCharType="end"/>
      </w:r>
      <w:r w:rsidR="00350C2B">
        <w:t>.</w:t>
      </w:r>
    </w:p>
    <w:p w14:paraId="3FC1ECAA" w14:textId="462F26F8" w:rsidR="00E433A0" w:rsidRDefault="009726B0" w:rsidP="0005783E">
      <w:r>
        <w:t>We will record from the start of the battle (after spawning in the units), until one side has lost all their units. Meanwhile the camera will stay static, to eliminate any variance that could be caused by culling, LODs…</w:t>
      </w:r>
      <w:r w:rsidR="005E3A15">
        <w:br/>
      </w:r>
      <w:r w:rsidR="00731783">
        <w:t xml:space="preserve">We will use the frame at </w:t>
      </w:r>
      <w:r w:rsidR="005B5790">
        <w:t>1</w:t>
      </w:r>
      <w:r w:rsidR="00731783">
        <w:t xml:space="preserve">0 seconds into the battle </w:t>
      </w:r>
      <w:r w:rsidR="004C7BDD">
        <w:t>for our comparisons</w:t>
      </w:r>
      <w:r w:rsidR="0005783E">
        <w:t>.</w:t>
      </w:r>
      <w:r w:rsidR="00FB5215">
        <w:t xml:space="preserve"> Unless that frame has some irregular</w:t>
      </w:r>
      <w:r w:rsidR="00494C6A">
        <w:t xml:space="preserve"> frame time spike</w:t>
      </w:r>
      <w:r w:rsidR="00FB5215">
        <w:t>, then we take the next frame.</w:t>
      </w:r>
      <w:r w:rsidR="00BC6ACD">
        <w:t xml:space="preserve"> We do this because frame times will differ a lot over time, and we want to accurately compare between all implementations.</w:t>
      </w:r>
      <w:r w:rsidR="00407B48">
        <w:br/>
      </w:r>
      <w:r w:rsidR="00E433A0">
        <w:t>The goal is not to have super precise measurements</w:t>
      </w:r>
      <w:r w:rsidR="00DD107B">
        <w:t xml:space="preserve"> with exact numbers</w:t>
      </w:r>
      <w:r w:rsidR="00E433A0">
        <w:t xml:space="preserve">. Instead, we want to get a general idea of where we should optimize and </w:t>
      </w:r>
      <w:r w:rsidR="00DD107B">
        <w:t>which</w:t>
      </w:r>
      <w:r w:rsidR="00E433A0">
        <w:t xml:space="preserve"> techniques have a noticeable impact</w:t>
      </w:r>
      <w:r w:rsidR="00DD107B">
        <w:t xml:space="preserve"> on which aspect</w:t>
      </w:r>
      <w:r w:rsidR="005042E6">
        <w:t>s</w:t>
      </w:r>
      <w:r w:rsidR="00DD107B">
        <w:t xml:space="preserve"> of the game</w:t>
      </w:r>
      <w:r w:rsidR="00E433A0">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34282B57" w14:textId="743BFCD2" w:rsidR="007E2368" w:rsidRDefault="007E2368">
      <w:r>
        <w:br w:type="page"/>
      </w:r>
    </w:p>
    <w:p w14:paraId="7B068B89" w14:textId="77777777" w:rsidR="00350C2B" w:rsidRDefault="007371E2" w:rsidP="00350C2B">
      <w:pPr>
        <w:pStyle w:val="Heading2"/>
        <w:numPr>
          <w:ilvl w:val="0"/>
          <w:numId w:val="40"/>
        </w:numPr>
      </w:pPr>
      <w:bookmarkStart w:id="30" w:name="_Toc156137215"/>
      <w:r w:rsidRPr="007371E2">
        <w:lastRenderedPageBreak/>
        <w:t>Ex</w:t>
      </w:r>
      <w:r w:rsidR="006A3E9B">
        <w:t>periment Execution</w:t>
      </w:r>
      <w:bookmarkEnd w:id="30"/>
    </w:p>
    <w:p w14:paraId="35B8C062" w14:textId="77777777" w:rsidR="00350C2B" w:rsidRDefault="00CF42AA" w:rsidP="00350C2B">
      <w:pPr>
        <w:pStyle w:val="Heading3"/>
        <w:numPr>
          <w:ilvl w:val="1"/>
          <w:numId w:val="40"/>
        </w:numPr>
      </w:pPr>
      <w:bookmarkStart w:id="31" w:name="_Toc156137216"/>
      <w:r>
        <w:t>Simple battle Simulator</w:t>
      </w:r>
      <w:bookmarkEnd w:id="31"/>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3D75FC19" w:rsidR="002839ED" w:rsidRDefault="002839ED" w:rsidP="00350C2B">
      <w:r>
        <w:t>We create a unit</w:t>
      </w:r>
      <w:r w:rsidR="00073E6B">
        <w:t xml:space="preserve"> </w:t>
      </w:r>
      <w:r>
        <w:t>manager as a component of the game</w:t>
      </w:r>
      <w:r w:rsidR="00CA50D8">
        <w:t xml:space="preserve"> </w:t>
      </w:r>
      <w:r>
        <w:t xml:space="preserv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7B7265">
        <w:t xml:space="preserve"> This</w:t>
      </w:r>
      <w:r w:rsidR="009C4B74">
        <w:t xml:space="preserve"> </w:t>
      </w:r>
      <w:r w:rsidR="007B7265">
        <w:t>e</w:t>
      </w:r>
      <w:r w:rsidR="009C4B74">
        <w:t>nsur</w:t>
      </w:r>
      <w:r w:rsidR="007B7265">
        <w:t>es that</w:t>
      </w:r>
      <w:r w:rsidR="009C4B74">
        <w:t xml:space="preserve"> the</w:t>
      </w:r>
      <w:r w:rsidR="00876848">
        <w:t xml:space="preserve"> units</w:t>
      </w:r>
      <w:r w:rsidR="009C4B74">
        <w:t xml:space="preserve"> don’t target allies</w:t>
      </w:r>
      <w:r w:rsidR="001D43C3">
        <w:t>, and reduc</w:t>
      </w:r>
      <w:r w:rsidR="007B7265">
        <w:t>es</w:t>
      </w:r>
      <w:r w:rsidR="001D43C3">
        <w:t xml:space="preserve"> the amount they have to look through.</w:t>
      </w:r>
    </w:p>
    <w:p w14:paraId="227FDA86" w14:textId="77777777" w:rsidR="00985E32" w:rsidRPr="00985E32" w:rsidRDefault="00985E32" w:rsidP="00985E32"/>
    <w:p w14:paraId="1DF71CA6" w14:textId="0AA5909A" w:rsidR="0075011F" w:rsidRDefault="0075011F" w:rsidP="00350C2B">
      <w:r>
        <w:t xml:space="preserve">The </w:t>
      </w:r>
      <w:r w:rsidR="00B61C90">
        <w:t>unit</w:t>
      </w:r>
      <w:r>
        <w:t xml:space="preserve"> is an actor that inherits from </w:t>
      </w:r>
      <w:proofErr w:type="spellStart"/>
      <w:r>
        <w:t>ACharacter</w:t>
      </w:r>
      <w:proofErr w:type="spellEnd"/>
      <w:r>
        <w:t>,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74EC11B8"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r w:rsidR="00C92400">
        <w:t>, like in</w:t>
      </w:r>
      <w:r w:rsidR="00844CBB">
        <w:t xml:space="preserve"> </w:t>
      </w:r>
      <w:r w:rsidR="00844CBB">
        <w:fldChar w:fldCharType="begin"/>
      </w:r>
      <w:r w:rsidR="00844CBB">
        <w:instrText xml:space="preserve"> REF _Ref156039480 \h </w:instrText>
      </w:r>
      <w:r w:rsidR="00844CBB">
        <w:fldChar w:fldCharType="separate"/>
      </w:r>
      <w:r w:rsidR="00E151CA">
        <w:t xml:space="preserve">Code snippet </w:t>
      </w:r>
      <w:r w:rsidR="00E151CA">
        <w:rPr>
          <w:noProof/>
        </w:rPr>
        <w:t>1</w:t>
      </w:r>
      <w:r w:rsidR="00E151CA">
        <w:t>: Acquiring the closest target</w:t>
      </w:r>
      <w:r w:rsidR="00844CBB">
        <w:fldChar w:fldCharType="end"/>
      </w:r>
      <w:r w:rsidR="00C92400">
        <w:t>.</w:t>
      </w:r>
    </w:p>
    <w:p w14:paraId="7A8B1C94" w14:textId="77777777"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ClosestTargetDistanceSqr</w:t>
      </w:r>
      <w:proofErr w:type="spellEnd"/>
      <w:r>
        <w:rPr>
          <w:rFonts w:ascii="Cascadia Mono" w:hAnsi="Cascadia Mono" w:cs="Cascadia Mono"/>
          <w:color w:val="000000"/>
          <w:sz w:val="19"/>
          <w:szCs w:val="19"/>
          <w:lang w:val="en-GB"/>
        </w:rPr>
        <w:t xml:space="preserve">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D45420" w14:textId="578843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w:t>
      </w:r>
    </w:p>
    <w:p w14:paraId="7DAC1AED" w14:textId="21A4F7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AActor</w:t>
      </w:r>
      <w:proofErr w:type="spellEnd"/>
      <w:r>
        <w:rPr>
          <w:rFonts w:ascii="Cascadia Mono" w:hAnsi="Cascadia Mono" w:cs="Cascadia Mono"/>
          <w:color w:val="000000"/>
          <w:sz w:val="19"/>
          <w:szCs w:val="19"/>
          <w:lang w:val="en-GB"/>
        </w:rPr>
        <w:t xml:space="preserve">* Actor : </w:t>
      </w:r>
      <w:proofErr w:type="spellStart"/>
      <w:r>
        <w:rPr>
          <w:rFonts w:ascii="Cascadia Mono" w:hAnsi="Cascadia Mono" w:cs="Cascadia Mono"/>
          <w:color w:val="000000"/>
          <w:sz w:val="19"/>
          <w:szCs w:val="19"/>
          <w:lang w:val="en-GB"/>
        </w:rPr>
        <w:t>UnitManager</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GetAllEnemyUnits</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TeamId</w:t>
      </w:r>
      <w:proofErr w:type="spellEnd"/>
      <w:r>
        <w:rPr>
          <w:rFonts w:ascii="Cascadia Mono" w:hAnsi="Cascadia Mono" w:cs="Cascadia Mono"/>
          <w:color w:val="000000"/>
          <w:sz w:val="19"/>
          <w:szCs w:val="19"/>
          <w:lang w:val="en-GB"/>
        </w:rPr>
        <w:t>))</w:t>
      </w:r>
    </w:p>
    <w:p w14:paraId="4E91E4FE" w14:textId="50CA456E"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E0AB785" w14:textId="3A5C0A3C" w:rsidR="003D7FB6" w:rsidRDefault="003D7FB6" w:rsidP="00A611FA">
      <w:pPr>
        <w:autoSpaceDE w:val="0"/>
        <w:autoSpaceDN w:val="0"/>
        <w:adjustRightInd w:val="0"/>
        <w:spacing w:before="0" w:after="0" w:line="240" w:lineRule="auto"/>
        <w:ind w:left="720"/>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2B91AF"/>
          <w:sz w:val="19"/>
          <w:szCs w:val="19"/>
          <w:lang w:val="en-GB"/>
        </w:rPr>
        <w:t>FVector</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DistSquared</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Owner</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GetActorLocation</w:t>
      </w:r>
      <w:proofErr w:type="spellEnd"/>
      <w:r>
        <w:rPr>
          <w:rFonts w:ascii="Cascadia Mono" w:hAnsi="Cascadia Mono" w:cs="Cascadia Mono"/>
          <w:color w:val="000000"/>
          <w:sz w:val="19"/>
          <w:szCs w:val="19"/>
          <w:lang w:val="en-GB"/>
        </w:rPr>
        <w:t>(), Actor-&gt;</w:t>
      </w:r>
      <w:proofErr w:type="spellStart"/>
      <w:r>
        <w:rPr>
          <w:rFonts w:ascii="Cascadia Mono" w:hAnsi="Cascadia Mono" w:cs="Cascadia Mono"/>
          <w:color w:val="000000"/>
          <w:sz w:val="19"/>
          <w:szCs w:val="19"/>
          <w:lang w:val="en-GB"/>
        </w:rPr>
        <w:t>GetActorLocation</w:t>
      </w:r>
      <w:proofErr w:type="spellEnd"/>
      <w:r>
        <w:rPr>
          <w:rFonts w:ascii="Cascadia Mono" w:hAnsi="Cascadia Mono" w:cs="Cascadia Mono"/>
          <w:color w:val="000000"/>
          <w:sz w:val="19"/>
          <w:szCs w:val="19"/>
          <w:lang w:val="en-GB"/>
        </w:rPr>
        <w:t>());</w:t>
      </w:r>
    </w:p>
    <w:p w14:paraId="0C2F3B97" w14:textId="0D3B6345"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lt; </w:t>
      </w:r>
      <w:proofErr w:type="spellStart"/>
      <w:r>
        <w:rPr>
          <w:rFonts w:ascii="Cascadia Mono" w:hAnsi="Cascadia Mono" w:cs="Cascadia Mono"/>
          <w:color w:val="000000"/>
          <w:sz w:val="19"/>
          <w:szCs w:val="19"/>
          <w:lang w:val="en-GB"/>
        </w:rPr>
        <w:t>ClosestTargetDistanceSqr</w:t>
      </w:r>
      <w:proofErr w:type="spellEnd"/>
      <w:r>
        <w:rPr>
          <w:rFonts w:ascii="Cascadia Mono" w:hAnsi="Cascadia Mono" w:cs="Cascadia Mono"/>
          <w:color w:val="000000"/>
          <w:sz w:val="19"/>
          <w:szCs w:val="19"/>
          <w:lang w:val="en-GB"/>
        </w:rPr>
        <w:t>)</w:t>
      </w:r>
    </w:p>
    <w:p w14:paraId="0B0DD445" w14:textId="7801742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950853" w14:textId="6AD25D5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ClosestTarget</w:t>
      </w:r>
      <w:proofErr w:type="spellEnd"/>
      <w:r>
        <w:rPr>
          <w:rFonts w:ascii="Cascadia Mono" w:hAnsi="Cascadia Mono" w:cs="Cascadia Mono"/>
          <w:color w:val="000000"/>
          <w:sz w:val="19"/>
          <w:szCs w:val="19"/>
          <w:lang w:val="en-GB"/>
        </w:rPr>
        <w:t xml:space="preserve"> = Actor;</w:t>
      </w:r>
    </w:p>
    <w:p w14:paraId="6C6D26E6" w14:textId="235332E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ClosestTargetDistanceSqr</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w:t>
      </w:r>
    </w:p>
    <w:p w14:paraId="327A4216" w14:textId="49D4F4ED"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17461BA3" w14:textId="09C5119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779F074A" w14:textId="6840EAD4"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p>
    <w:p w14:paraId="2AE7A23D" w14:textId="1D7DB576"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ClosestTargetDistanceSqr</w:t>
      </w:r>
      <w:proofErr w:type="spellEnd"/>
      <w:r>
        <w:rPr>
          <w:rFonts w:ascii="Cascadia Mono" w:hAnsi="Cascadia Mono" w:cs="Cascadia Mono"/>
          <w:color w:val="000000"/>
          <w:sz w:val="19"/>
          <w:szCs w:val="19"/>
          <w:lang w:val="en-GB"/>
        </w:rPr>
        <w:t xml:space="preserve">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1347B77C" w14:textId="7AA73FA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156C1CD" w14:textId="7D4247C1"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3855A054" w14:textId="72C79FA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ClosestTargetDistanceSqr</w:t>
      </w:r>
      <w:proofErr w:type="spellEnd"/>
      <w:r>
        <w:rPr>
          <w:rFonts w:ascii="Cascadia Mono" w:hAnsi="Cascadia Mono" w:cs="Cascadia Mono"/>
          <w:color w:val="000000"/>
          <w:sz w:val="19"/>
          <w:szCs w:val="19"/>
          <w:lang w:val="en-GB"/>
        </w:rPr>
        <w:t xml:space="preserve"> = 0;</w:t>
      </w:r>
    </w:p>
    <w:p w14:paraId="47F47B99" w14:textId="6F441909"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ClosestTarget</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0000FF"/>
          <w:sz w:val="19"/>
          <w:szCs w:val="19"/>
          <w:lang w:val="en-GB"/>
        </w:rPr>
        <w:t>nullptr</w:t>
      </w:r>
      <w:proofErr w:type="spellEnd"/>
      <w:r>
        <w:rPr>
          <w:rFonts w:ascii="Cascadia Mono" w:hAnsi="Cascadia Mono" w:cs="Cascadia Mono"/>
          <w:color w:val="000000"/>
          <w:sz w:val="19"/>
          <w:szCs w:val="19"/>
          <w:lang w:val="en-GB"/>
        </w:rPr>
        <w:t>;</w:t>
      </w:r>
    </w:p>
    <w:p w14:paraId="4A75FA85" w14:textId="228172F8" w:rsidR="00BF5191" w:rsidRDefault="003D7FB6" w:rsidP="003D7FB6">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1353169" w14:textId="7F6E7675" w:rsidR="00A611FA" w:rsidRDefault="00A611FA" w:rsidP="00A611FA">
      <w:pPr>
        <w:pStyle w:val="Caption"/>
      </w:pPr>
      <w:bookmarkStart w:id="32" w:name="_Ref156039435"/>
      <w:bookmarkStart w:id="33" w:name="_Ref156039480"/>
      <w:bookmarkStart w:id="34" w:name="_Toc156137255"/>
      <w:r>
        <w:t xml:space="preserve">Code snippet </w:t>
      </w:r>
      <w:fldSimple w:instr=" SEQ Code_snippet \* ARABIC ">
        <w:r w:rsidR="00E151CA">
          <w:rPr>
            <w:noProof/>
          </w:rPr>
          <w:t>1</w:t>
        </w:r>
      </w:fldSimple>
      <w:bookmarkEnd w:id="32"/>
      <w:r>
        <w:t>: Acquiring the closest target</w:t>
      </w:r>
      <w:bookmarkEnd w:id="33"/>
      <w:bookmarkEnd w:id="34"/>
    </w:p>
    <w:p w14:paraId="75B5BE31" w14:textId="77777777" w:rsidR="006413DC" w:rsidRPr="00BF5191" w:rsidRDefault="006413DC" w:rsidP="00BF5191"/>
    <w:p w14:paraId="75C33215" w14:textId="4CBDB309" w:rsidR="00F5228D" w:rsidRPr="005862A8" w:rsidRDefault="0075011F" w:rsidP="00980A73">
      <w:pPr>
        <w:pStyle w:val="Heading4"/>
      </w:pPr>
      <w:r w:rsidRPr="005862A8">
        <w:lastRenderedPageBreak/>
        <w:t>Move</w:t>
      </w:r>
      <w:r w:rsidR="00980A73">
        <w:t xml:space="preserve"> </w:t>
      </w:r>
      <w:r w:rsidRPr="005862A8">
        <w:t>Component</w:t>
      </w:r>
    </w:p>
    <w:p w14:paraId="2008342F" w14:textId="211EE0A9"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w:t>
      </w:r>
      <w:r w:rsidR="00A350A0">
        <w:t xml:space="preserve">. If we use the </w:t>
      </w:r>
      <w:proofErr w:type="spellStart"/>
      <w:r w:rsidR="00A350A0">
        <w:t>AIcontroller</w:t>
      </w:r>
      <w:proofErr w:type="spellEnd"/>
      <w:r w:rsidR="00A350A0">
        <w:t xml:space="preserve"> </w:t>
      </w:r>
      <w:proofErr w:type="spellStart"/>
      <w:r w:rsidR="00A350A0">
        <w:t>MoveTo</w:t>
      </w:r>
      <w:proofErr w:type="spellEnd"/>
      <w:r w:rsidR="00A350A0">
        <w:t xml:space="preserve"> functions, it will </w:t>
      </w:r>
      <w:r>
        <w:t>follow a path on the nav</w:t>
      </w:r>
      <w:r w:rsidR="006E149C">
        <w:t xml:space="preserve">igation </w:t>
      </w:r>
      <w:r>
        <w:t>mesh.</w:t>
      </w:r>
      <w:r>
        <w:br/>
        <w:t>Otherwise, stop all movement.</w:t>
      </w:r>
    </w:p>
    <w:p w14:paraId="2D5BADB5" w14:textId="5CD70D3D" w:rsidR="007F2D32" w:rsidRPr="007F2D32" w:rsidRDefault="007F2D32" w:rsidP="007F2D32"/>
    <w:p w14:paraId="64848ED0" w14:textId="0E3C8A88" w:rsidR="00350C2B" w:rsidRPr="00980A73" w:rsidRDefault="00F5228D" w:rsidP="00980A73">
      <w:pPr>
        <w:pStyle w:val="Heading4"/>
      </w:pPr>
      <w:r w:rsidRPr="00980A73">
        <w:t>Health</w:t>
      </w:r>
      <w:r w:rsidR="00980A73" w:rsidRPr="00980A73">
        <w:t xml:space="preserve"> </w:t>
      </w:r>
      <w:r w:rsidRPr="00980A73">
        <w:t>Component</w:t>
      </w:r>
    </w:p>
    <w:p w14:paraId="62E06FAA" w14:textId="29BBC746" w:rsidR="00F5228D" w:rsidRDefault="00F5228D" w:rsidP="00350C2B">
      <w:r>
        <w:t>Holds the current health amount.</w:t>
      </w:r>
      <w:r>
        <w:br/>
        <w:t>Has a function that subtracts health, and broadcasts a delegate event when health reaches zero or below.</w:t>
      </w:r>
      <w:r w:rsidR="005A2FA6">
        <w:t xml:space="preserve"> This delegate is used to disable tick on all the components of the actor.</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7A4C1788" w14:textId="77777777" w:rsidR="007F2D32" w:rsidRDefault="007F2D32" w:rsidP="007F2D32">
      <w:pPr>
        <w:keepNext/>
      </w:pPr>
      <w:r w:rsidRPr="007F2D32">
        <w:rPr>
          <w:noProof/>
        </w:rPr>
        <w:drawing>
          <wp:inline distT="0" distB="0" distL="0" distR="0" wp14:anchorId="44135743" wp14:editId="4179AAB7">
            <wp:extent cx="3794760" cy="2342221"/>
            <wp:effectExtent l="0" t="0" r="0" b="1270"/>
            <wp:docPr id="9075592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59274" name="Picture 1" descr="A screenshot of a computer&#10;&#10;Description automatically generated"/>
                    <pic:cNvPicPr/>
                  </pic:nvPicPr>
                  <pic:blipFill>
                    <a:blip r:embed="rId23"/>
                    <a:stretch>
                      <a:fillRect/>
                    </a:stretch>
                  </pic:blipFill>
                  <pic:spPr>
                    <a:xfrm>
                      <a:off x="0" y="0"/>
                      <a:ext cx="3806751" cy="2349622"/>
                    </a:xfrm>
                    <a:prstGeom prst="rect">
                      <a:avLst/>
                    </a:prstGeom>
                  </pic:spPr>
                </pic:pic>
              </a:graphicData>
            </a:graphic>
          </wp:inline>
        </w:drawing>
      </w:r>
    </w:p>
    <w:p w14:paraId="542FC1C7" w14:textId="72BF8B22" w:rsidR="007F2D32" w:rsidRDefault="007F2D32" w:rsidP="007F2D32">
      <w:pPr>
        <w:pStyle w:val="Caption"/>
      </w:pPr>
      <w:bookmarkStart w:id="35" w:name="_Toc156137241"/>
      <w:r>
        <w:t xml:space="preserve">Figure </w:t>
      </w:r>
      <w:fldSimple w:instr=" SEQ Figure \* ARABIC ">
        <w:r w:rsidR="00E151CA">
          <w:rPr>
            <w:noProof/>
          </w:rPr>
          <w:t>5</w:t>
        </w:r>
      </w:fldSimple>
      <w:r>
        <w:t>: Disabling component tick in the actor blueprint</w:t>
      </w:r>
      <w:bookmarkEnd w:id="35"/>
    </w:p>
    <w:p w14:paraId="51A25E2E" w14:textId="195D0758" w:rsidR="00F5228D" w:rsidRPr="00980A73" w:rsidRDefault="00F5228D" w:rsidP="00980A73">
      <w:pPr>
        <w:pStyle w:val="Heading4"/>
      </w:pPr>
      <w:r w:rsidRPr="00980A73">
        <w:t>Attack</w:t>
      </w:r>
      <w:r w:rsidR="00980A73" w:rsidRPr="00980A73">
        <w:t xml:space="preserve"> </w:t>
      </w:r>
      <w:r w:rsidRPr="00980A73">
        <w:t>Component</w:t>
      </w:r>
    </w:p>
    <w:p w14:paraId="7E1FA8F1" w14:textId="5F66D2D3" w:rsidR="00F5228D" w:rsidRDefault="00F5228D" w:rsidP="00350C2B">
      <w:r>
        <w:t>Holds data regarding attacking (damage, attack interva</w:t>
      </w:r>
      <w:r w:rsidR="005862A8">
        <w:t>l, attack interval timer</w:t>
      </w:r>
      <w:r>
        <w:t>)</w:t>
      </w:r>
      <w:r w:rsidR="002101CA">
        <w:t>.</w:t>
      </w:r>
    </w:p>
    <w:p w14:paraId="7D84B017" w14:textId="0218B980"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30B66C7A" w14:textId="38F5367E" w:rsidR="00E765FC" w:rsidRDefault="00E765FC">
      <w:r>
        <w:br w:type="page"/>
      </w:r>
    </w:p>
    <w:p w14:paraId="528F73D9" w14:textId="77777777" w:rsidR="008B3BCA" w:rsidRDefault="00E572D2" w:rsidP="008B3BCA">
      <w:pPr>
        <w:pStyle w:val="Heading4"/>
        <w:numPr>
          <w:ilvl w:val="2"/>
          <w:numId w:val="40"/>
        </w:numPr>
      </w:pPr>
      <w:r>
        <w:lastRenderedPageBreak/>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4"/>
                    <a:stretch>
                      <a:fillRect/>
                    </a:stretch>
                  </pic:blipFill>
                  <pic:spPr>
                    <a:xfrm>
                      <a:off x="0" y="0"/>
                      <a:ext cx="5943600" cy="2914650"/>
                    </a:xfrm>
                    <a:prstGeom prst="rect">
                      <a:avLst/>
                    </a:prstGeom>
                  </pic:spPr>
                </pic:pic>
              </a:graphicData>
            </a:graphic>
          </wp:inline>
        </w:drawing>
      </w:r>
    </w:p>
    <w:p w14:paraId="6D33438D" w14:textId="046DE978" w:rsidR="00790F54" w:rsidRDefault="00980A73" w:rsidP="00980A73">
      <w:pPr>
        <w:pStyle w:val="Caption"/>
      </w:pPr>
      <w:bookmarkStart w:id="36" w:name="_Toc156137242"/>
      <w:r>
        <w:t xml:space="preserve">Figure </w:t>
      </w:r>
      <w:fldSimple w:instr=" SEQ Figure \* ARABIC ">
        <w:r w:rsidR="00E151CA">
          <w:rPr>
            <w:noProof/>
          </w:rPr>
          <w:t>6</w:t>
        </w:r>
      </w:fldSimple>
      <w:r>
        <w:t>: Simple battle simulator animation state graph</w:t>
      </w:r>
      <w:bookmarkEnd w:id="36"/>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7264F997" w14:textId="2C0068A6" w:rsidR="00804DFE" w:rsidRDefault="008B3BCA" w:rsidP="00790F54">
      <w:r>
        <w:t>We don’t change many project settings, except for changing the global illumination method from lumen to none</w:t>
      </w:r>
      <w:r w:rsidR="0010532E">
        <w:t>.</w:t>
      </w:r>
      <w:r w:rsidR="0010532E">
        <w:br/>
      </w:r>
      <w:r w:rsidR="002146BA">
        <w:t>T</w:t>
      </w:r>
      <w:r>
        <w:t xml:space="preserve">he anti-aliasing method </w:t>
      </w:r>
      <w:r w:rsidR="00A27B32">
        <w:t xml:space="preserve">is kept at </w:t>
      </w:r>
      <w:r>
        <w:t xml:space="preserve">the default Temporal Super Resolution, </w:t>
      </w:r>
      <w:r w:rsidR="00804DFE">
        <w:t>because other methods look noticeably worse in t</w:t>
      </w:r>
      <w:r w:rsidR="00790F54">
        <w:t>his</w:t>
      </w:r>
      <w:r w:rsidR="00804DFE">
        <w:t xml:space="preserve"> project.</w:t>
      </w:r>
      <w:r w:rsidR="0010532E">
        <w:br/>
      </w:r>
      <w:r>
        <w:t>We leave the shadow map method to virtual shadow maps</w:t>
      </w:r>
      <w:r w:rsidR="00CC25BC">
        <w:t>.</w:t>
      </w:r>
    </w:p>
    <w:p w14:paraId="2427DAFB" w14:textId="77777777" w:rsidR="007C3610" w:rsidRPr="008B3BCA" w:rsidRDefault="007C3610" w:rsidP="00790F54"/>
    <w:p w14:paraId="575FBBB5" w14:textId="77777777" w:rsidR="00E43D2A" w:rsidRDefault="00CF42AA" w:rsidP="00E43D2A">
      <w:pPr>
        <w:pStyle w:val="Heading3"/>
        <w:numPr>
          <w:ilvl w:val="1"/>
          <w:numId w:val="40"/>
        </w:numPr>
      </w:pPr>
      <w:bookmarkStart w:id="37" w:name="_Toc156137217"/>
      <w:r>
        <w:t>Mass battle Simulator</w:t>
      </w:r>
      <w:bookmarkEnd w:id="37"/>
    </w:p>
    <w:p w14:paraId="5DE57E8D" w14:textId="3B66D04F" w:rsidR="00E43D2A" w:rsidRDefault="00E43D2A" w:rsidP="00E43D2A">
      <w:r>
        <w:t xml:space="preserve">For the battle simulator made with Mass we have to first include the required plugins, these include </w:t>
      </w:r>
      <w:proofErr w:type="spellStart"/>
      <w:r>
        <w:t>MassEntity</w:t>
      </w:r>
      <w:proofErr w:type="spellEnd"/>
      <w:r>
        <w:t xml:space="preserve"> (for all base Mass functionality) and </w:t>
      </w:r>
      <w:proofErr w:type="spellStart"/>
      <w:r>
        <w:t>MassAI</w:t>
      </w:r>
      <w:proofErr w:type="spellEnd"/>
      <w:r>
        <w:t xml:space="preserve">, </w:t>
      </w:r>
      <w:proofErr w:type="spellStart"/>
      <w:r>
        <w:t>MassGameplay</w:t>
      </w:r>
      <w:proofErr w:type="spellEnd"/>
      <w:r>
        <w:t xml:space="preserve"> and </w:t>
      </w:r>
      <w:proofErr w:type="spellStart"/>
      <w:r>
        <w:t>MassCrowd</w:t>
      </w:r>
      <w:proofErr w:type="spellEnd"/>
      <w:r>
        <w:t xml:space="preserve">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lastRenderedPageBreak/>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25"/>
                    <a:stretch>
                      <a:fillRect/>
                    </a:stretch>
                  </pic:blipFill>
                  <pic:spPr>
                    <a:xfrm>
                      <a:off x="0" y="0"/>
                      <a:ext cx="5943600" cy="1836420"/>
                    </a:xfrm>
                    <a:prstGeom prst="rect">
                      <a:avLst/>
                    </a:prstGeom>
                  </pic:spPr>
                </pic:pic>
              </a:graphicData>
            </a:graphic>
          </wp:inline>
        </w:drawing>
      </w:r>
    </w:p>
    <w:p w14:paraId="2B5F225F" w14:textId="585B1634" w:rsidR="00790F54" w:rsidRDefault="00980A73" w:rsidP="00980A73">
      <w:pPr>
        <w:pStyle w:val="Caption"/>
      </w:pPr>
      <w:bookmarkStart w:id="38" w:name="_Toc156137243"/>
      <w:r>
        <w:t xml:space="preserve">Figure </w:t>
      </w:r>
      <w:fldSimple w:instr=" SEQ Figure \* ARABIC ">
        <w:r w:rsidR="00E151CA">
          <w:rPr>
            <w:noProof/>
          </w:rPr>
          <w:t>7</w:t>
        </w:r>
      </w:fldSimple>
      <w:r>
        <w:t>: P</w:t>
      </w:r>
      <w:r w:rsidR="00BF7A31">
        <w:t>l</w:t>
      </w:r>
      <w:r>
        <w:t>ugins required for using Mass in Unreal Engine 5</w:t>
      </w:r>
      <w:bookmarkEnd w:id="38"/>
    </w:p>
    <w:p w14:paraId="64A0ABAA" w14:textId="77777777" w:rsidR="002942B4" w:rsidRPr="002942B4" w:rsidRDefault="002942B4" w:rsidP="002942B4"/>
    <w:p w14:paraId="19D4A992" w14:textId="5E1A572E"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 xml:space="preserve">tructor, </w:t>
      </w:r>
      <w:proofErr w:type="spellStart"/>
      <w:r>
        <w:t>ConfigureQueries</w:t>
      </w:r>
      <w:proofErr w:type="spellEnd"/>
      <w:r>
        <w:t xml:space="preserve"> and Execute.</w:t>
      </w:r>
      <w:r>
        <w:br/>
        <w:t>In the constructor, we define the initial value of some variables, like whether the processor will automatically register itself</w:t>
      </w:r>
      <w:r w:rsidR="0052080F">
        <w:t xml:space="preserve"> at the start of the game</w:t>
      </w:r>
      <w:r>
        <w:t xml:space="preserve">, or if we want to do that at another time through our own code. We can also configure </w:t>
      </w:r>
      <w:r w:rsidR="00E13ED2">
        <w:t xml:space="preserve">during </w:t>
      </w:r>
      <w:r>
        <w:t>which tick phase we want our processor to execut</w:t>
      </w:r>
      <w:r w:rsidR="00E13ED2">
        <w:t>e</w:t>
      </w:r>
      <w:r>
        <w:t xml:space="preserve">, and there </w:t>
      </w:r>
      <w:r w:rsidR="003627D5">
        <w:t xml:space="preserve">other options as well. </w:t>
      </w:r>
      <w:proofErr w:type="spellStart"/>
      <w:r w:rsidR="009B78AD">
        <w:t>ConfigureQueries</w:t>
      </w:r>
      <w:proofErr w:type="spellEnd"/>
      <w:r w:rsidR="009B78AD">
        <w:t xml:space="preserve"> is used for configuring which archetypes the processor will operate on, you can define which fragments and/or tags the archetype needs to have or not have.</w:t>
      </w:r>
    </w:p>
    <w:p w14:paraId="3B8D5EDD" w14:textId="49075F56" w:rsidR="00851B49" w:rsidRDefault="009B78AD">
      <w:r>
        <w:t>In the Execute function, you can program the operations that the processor needs to perform on each entity chunk. Chunks are entities grouped by archetype.</w:t>
      </w:r>
    </w:p>
    <w:p w14:paraId="04BFB114" w14:textId="32D93DCA" w:rsidR="00A80A6E" w:rsidRDefault="00A80A6E">
      <w:r>
        <w:t xml:space="preserve">A </w:t>
      </w:r>
      <w:r w:rsidR="000E6175">
        <w:t>good</w:t>
      </w:r>
      <w:r>
        <w:t xml:space="preserve"> example of </w:t>
      </w:r>
      <w:r w:rsidR="000E6175">
        <w:t>these functions</w:t>
      </w:r>
      <w:r>
        <w:t xml:space="preserve"> is</w:t>
      </w:r>
      <w:r w:rsidR="000E6175">
        <w:t xml:space="preserve"> shown in</w:t>
      </w:r>
      <w:r w:rsidR="003B13DF">
        <w:t xml:space="preserve"> </w:t>
      </w:r>
      <w:r w:rsidR="003B13DF">
        <w:fldChar w:fldCharType="begin"/>
      </w:r>
      <w:r w:rsidR="003B13DF">
        <w:instrText xml:space="preserve"> REF _Ref156039735 \h </w:instrText>
      </w:r>
      <w:r w:rsidR="003B13DF">
        <w:fldChar w:fldCharType="separate"/>
      </w:r>
      <w:r w:rsidR="00E151CA">
        <w:t xml:space="preserve">Code snippet </w:t>
      </w:r>
      <w:r w:rsidR="00E151CA">
        <w:rPr>
          <w:noProof/>
        </w:rPr>
        <w:t>6</w:t>
      </w:r>
      <w:r w:rsidR="00E151CA">
        <w:t xml:space="preserve">: </w:t>
      </w:r>
      <w:proofErr w:type="spellStart"/>
      <w:r w:rsidR="00E151CA">
        <w:t>DestroyEntitiesProcessor’s</w:t>
      </w:r>
      <w:proofErr w:type="spellEnd"/>
      <w:r w:rsidR="00E151CA">
        <w:t xml:space="preserve"> three main functions</w:t>
      </w:r>
      <w:r w:rsidR="003B13DF">
        <w:fldChar w:fldCharType="end"/>
      </w:r>
      <w:r w:rsidR="003B13DF">
        <w:t>.</w:t>
      </w:r>
    </w:p>
    <w:p w14:paraId="798048B8" w14:textId="4A14F200" w:rsidR="002716E0" w:rsidRPr="002716E0" w:rsidRDefault="002716E0" w:rsidP="002716E0"/>
    <w:p w14:paraId="3E4C7048" w14:textId="5B135233" w:rsidR="00E43D2A" w:rsidRPr="00E43D2A" w:rsidRDefault="00E43D2A" w:rsidP="00E43D2A">
      <w:pPr>
        <w:pStyle w:val="Heading4"/>
        <w:numPr>
          <w:ilvl w:val="2"/>
          <w:numId w:val="40"/>
        </w:numPr>
      </w:pPr>
      <w:r w:rsidRPr="00E43D2A">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w:t>
      </w:r>
      <w:proofErr w:type="spellStart"/>
      <w:r>
        <w:t>EntityConfig</w:t>
      </w:r>
      <w:proofErr w:type="spellEnd"/>
      <w:r>
        <w:t xml:space="preserve">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 xml:space="preserve">The </w:t>
      </w:r>
      <w:proofErr w:type="spellStart"/>
      <w:r>
        <w:t>EntityConfig</w:t>
      </w:r>
      <w:proofErr w:type="spellEnd"/>
      <w:r>
        <w:t xml:space="preserve"> asset can be used to define which traits, so in turn, which fragments will be part of the spawned entities.</w:t>
      </w:r>
    </w:p>
    <w:p w14:paraId="03ADBB50" w14:textId="77777777" w:rsidR="00980A73" w:rsidRDefault="00BB753F" w:rsidP="00980A73">
      <w:pPr>
        <w:keepNext/>
      </w:pPr>
      <w:r w:rsidRPr="00BB753F">
        <w:rPr>
          <w:noProof/>
        </w:rPr>
        <w:lastRenderedPageBreak/>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26"/>
                    <a:stretch>
                      <a:fillRect/>
                    </a:stretch>
                  </pic:blipFill>
                  <pic:spPr>
                    <a:xfrm>
                      <a:off x="0" y="0"/>
                      <a:ext cx="4503810" cy="3749365"/>
                    </a:xfrm>
                    <a:prstGeom prst="rect">
                      <a:avLst/>
                    </a:prstGeom>
                  </pic:spPr>
                </pic:pic>
              </a:graphicData>
            </a:graphic>
          </wp:inline>
        </w:drawing>
      </w:r>
    </w:p>
    <w:p w14:paraId="03C9584E" w14:textId="6C6B1458" w:rsidR="00D712BD" w:rsidRDefault="00980A73" w:rsidP="00980A73">
      <w:pPr>
        <w:pStyle w:val="Caption"/>
      </w:pPr>
      <w:bookmarkStart w:id="39" w:name="_Toc156137244"/>
      <w:r>
        <w:t xml:space="preserve">Figure </w:t>
      </w:r>
      <w:fldSimple w:instr=" SEQ Figure \* ARABIC ">
        <w:r w:rsidR="00E151CA">
          <w:rPr>
            <w:noProof/>
          </w:rPr>
          <w:t>8</w:t>
        </w:r>
      </w:fldSimple>
      <w:r>
        <w:t xml:space="preserve">: Example of a </w:t>
      </w:r>
      <w:r w:rsidR="00B20168">
        <w:t>m</w:t>
      </w:r>
      <w:r>
        <w:t>ass spawner configuration</w:t>
      </w:r>
      <w:bookmarkEnd w:id="39"/>
    </w:p>
    <w:p w14:paraId="57BC2EFF" w14:textId="77777777" w:rsidR="00980A73" w:rsidRDefault="000E5A88" w:rsidP="00980A73">
      <w:pPr>
        <w:keepNext/>
      </w:pPr>
      <w:r w:rsidRPr="000E5A88">
        <w:rPr>
          <w:noProof/>
        </w:rPr>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27"/>
                    <a:stretch>
                      <a:fillRect/>
                    </a:stretch>
                  </pic:blipFill>
                  <pic:spPr>
                    <a:xfrm>
                      <a:off x="0" y="0"/>
                      <a:ext cx="5943600" cy="2595880"/>
                    </a:xfrm>
                    <a:prstGeom prst="rect">
                      <a:avLst/>
                    </a:prstGeom>
                  </pic:spPr>
                </pic:pic>
              </a:graphicData>
            </a:graphic>
          </wp:inline>
        </w:drawing>
      </w:r>
    </w:p>
    <w:p w14:paraId="3EC42E36" w14:textId="06F4525A" w:rsidR="00BB753F" w:rsidRDefault="00980A73" w:rsidP="00980A73">
      <w:pPr>
        <w:pStyle w:val="Caption"/>
      </w:pPr>
      <w:bookmarkStart w:id="40" w:name="_Toc156137245"/>
      <w:r>
        <w:t xml:space="preserve">Figure </w:t>
      </w:r>
      <w:fldSimple w:instr=" SEQ Figure \* ARABIC ">
        <w:r w:rsidR="00E151CA">
          <w:rPr>
            <w:noProof/>
          </w:rPr>
          <w:t>9</w:t>
        </w:r>
      </w:fldSimple>
      <w:r>
        <w:t xml:space="preserve">: Example of an </w:t>
      </w:r>
      <w:proofErr w:type="spellStart"/>
      <w:r>
        <w:t>EntityConfig</w:t>
      </w:r>
      <w:proofErr w:type="spellEnd"/>
      <w:r>
        <w:t xml:space="preserve"> data asset configuration</w:t>
      </w:r>
      <w:bookmarkEnd w:id="40"/>
    </w:p>
    <w:p w14:paraId="066994D3" w14:textId="6DC5CFDC" w:rsidR="00861DFF" w:rsidRDefault="00861DFF">
      <w:r>
        <w:br w:type="page"/>
      </w:r>
    </w:p>
    <w:p w14:paraId="19D02D27" w14:textId="73D5DC86" w:rsidR="00E43D2A" w:rsidRDefault="00E43D2A" w:rsidP="009B7DF4">
      <w:pPr>
        <w:pStyle w:val="Heading4"/>
        <w:ind w:firstLine="720"/>
      </w:pPr>
      <w:r>
        <w:lastRenderedPageBreak/>
        <w:t>Target Acquisition</w:t>
      </w:r>
    </w:p>
    <w:p w14:paraId="041AF907" w14:textId="35783539" w:rsidR="00E43D2A" w:rsidRDefault="00424491" w:rsidP="00E43D2A">
      <w:r>
        <w:t>For the target acquisition, we first need to be able to associate every entity with a certain army</w:t>
      </w:r>
      <w:r w:rsidR="00E712D2">
        <w:t>.</w:t>
      </w:r>
      <w:r w:rsidR="000007CE">
        <w:t xml:space="preserve"> </w:t>
      </w:r>
      <w:r w:rsidR="00E712D2">
        <w:t>F</w:t>
      </w:r>
      <w:r w:rsidR="000007CE">
        <w:t xml:space="preserve">or that, we add an </w:t>
      </w:r>
      <w:r w:rsidR="00560779">
        <w:t>a</w:t>
      </w:r>
      <w:r w:rsidR="009336F7">
        <w:t>rmy</w:t>
      </w:r>
      <w:r w:rsidR="00560779">
        <w:t xml:space="preserve"> ID f</w:t>
      </w:r>
      <w:r w:rsidR="009336F7">
        <w:t xml:space="preserve">ragment, </w:t>
      </w:r>
      <w:r w:rsidR="00EC4948">
        <w:t>which</w:t>
      </w:r>
      <w:r w:rsidR="009336F7">
        <w:t xml:space="preserve"> just holds an integer value that represents the army this entity belongs to.</w:t>
      </w:r>
      <w:r w:rsidR="00861DFF">
        <w:t xml:space="preserve"> You can see this in</w:t>
      </w:r>
      <w:r w:rsidR="00844CBB">
        <w:t xml:space="preserve"> </w:t>
      </w:r>
      <w:r w:rsidR="00844CBB">
        <w:fldChar w:fldCharType="begin"/>
      </w:r>
      <w:r w:rsidR="00844CBB">
        <w:instrText xml:space="preserve"> REF _Ref156039502 \h </w:instrText>
      </w:r>
      <w:r w:rsidR="00844CBB">
        <w:fldChar w:fldCharType="separate"/>
      </w:r>
      <w:r w:rsidR="00E151CA" w:rsidRPr="00464AFF">
        <w:rPr>
          <w:lang w:val="en-GB"/>
        </w:rPr>
        <w:t xml:space="preserve">Code snippet </w:t>
      </w:r>
      <w:r w:rsidR="00E151CA">
        <w:rPr>
          <w:noProof/>
          <w:lang w:val="en-GB"/>
        </w:rPr>
        <w:t>2</w:t>
      </w:r>
      <w:r w:rsidR="00E151CA" w:rsidRPr="00464AFF">
        <w:rPr>
          <w:lang w:val="en-GB"/>
        </w:rPr>
        <w:t xml:space="preserve">: </w:t>
      </w:r>
      <w:proofErr w:type="spellStart"/>
      <w:r w:rsidR="00E151CA" w:rsidRPr="00464AFF">
        <w:rPr>
          <w:lang w:val="en-GB"/>
        </w:rPr>
        <w:t>FArmyIdFragment</w:t>
      </w:r>
      <w:proofErr w:type="spellEnd"/>
      <w:r w:rsidR="00E151CA" w:rsidRPr="00464AFF">
        <w:rPr>
          <w:lang w:val="en-GB"/>
        </w:rPr>
        <w:t xml:space="preserve"> definition. </w:t>
      </w:r>
      <w:r w:rsidR="00E151CA" w:rsidRPr="002A061C">
        <w:rPr>
          <w:lang w:val="en-GB"/>
        </w:rPr>
        <w:t>This is a simple example of how to define a</w:t>
      </w:r>
      <w:r w:rsidR="00E151CA">
        <w:rPr>
          <w:lang w:val="en-GB"/>
        </w:rPr>
        <w:t xml:space="preserve"> fragment</w:t>
      </w:r>
      <w:r w:rsidR="00844CBB">
        <w:fldChar w:fldCharType="end"/>
      </w:r>
      <w:r w:rsidR="00861DFF">
        <w:t>.</w:t>
      </w:r>
    </w:p>
    <w:p w14:paraId="28F3129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101C1647"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ArmyIdFragment</w:t>
      </w:r>
      <w:proofErr w:type="spellEnd"/>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Fragment</w:t>
      </w:r>
      <w:proofErr w:type="spellEnd"/>
    </w:p>
    <w:p w14:paraId="208F4DDA"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4AA768B"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0A927DE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p>
    <w:p w14:paraId="30F3C9E0"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n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rmyId</w:t>
      </w:r>
      <w:proofErr w:type="spellEnd"/>
      <w:r>
        <w:rPr>
          <w:rFonts w:ascii="Cascadia Mono" w:hAnsi="Cascadia Mono" w:cs="Cascadia Mono"/>
          <w:color w:val="000000"/>
          <w:sz w:val="19"/>
          <w:szCs w:val="19"/>
          <w:lang w:val="en-GB"/>
        </w:rPr>
        <w:t xml:space="preserve"> = 0;</w:t>
      </w:r>
    </w:p>
    <w:p w14:paraId="3CB8EF1C" w14:textId="13946581" w:rsidR="00980A73" w:rsidRDefault="001B0FD0" w:rsidP="001B0FD0">
      <w:pPr>
        <w:keepNext/>
      </w:pPr>
      <w:r>
        <w:rPr>
          <w:rFonts w:ascii="Cascadia Mono" w:hAnsi="Cascadia Mono" w:cs="Cascadia Mono"/>
          <w:color w:val="000000"/>
          <w:sz w:val="19"/>
          <w:szCs w:val="19"/>
          <w:lang w:val="en-GB"/>
        </w:rPr>
        <w:t>};</w:t>
      </w:r>
    </w:p>
    <w:p w14:paraId="506B70DF" w14:textId="00ACE08C" w:rsidR="008E311D" w:rsidRPr="002A061C" w:rsidRDefault="00980A73" w:rsidP="00980A73">
      <w:pPr>
        <w:pStyle w:val="Caption"/>
        <w:rPr>
          <w:lang w:val="en-GB"/>
        </w:rPr>
      </w:pPr>
      <w:bookmarkStart w:id="41" w:name="_Ref156039369"/>
      <w:bookmarkStart w:id="42" w:name="_Ref156039502"/>
      <w:bookmarkStart w:id="43" w:name="_Toc156137256"/>
      <w:r w:rsidRPr="00464AFF">
        <w:rPr>
          <w:lang w:val="en-GB"/>
        </w:rPr>
        <w:t xml:space="preserve">Code snippet </w:t>
      </w:r>
      <w:r>
        <w:fldChar w:fldCharType="begin"/>
      </w:r>
      <w:r w:rsidRPr="00464AFF">
        <w:rPr>
          <w:lang w:val="en-GB"/>
        </w:rPr>
        <w:instrText xml:space="preserve"> SEQ Code_snippet \* ARABIC </w:instrText>
      </w:r>
      <w:r>
        <w:fldChar w:fldCharType="separate"/>
      </w:r>
      <w:r w:rsidR="00E151CA">
        <w:rPr>
          <w:noProof/>
          <w:lang w:val="en-GB"/>
        </w:rPr>
        <w:t>2</w:t>
      </w:r>
      <w:r>
        <w:rPr>
          <w:noProof/>
        </w:rPr>
        <w:fldChar w:fldCharType="end"/>
      </w:r>
      <w:bookmarkEnd w:id="41"/>
      <w:r w:rsidRPr="00464AFF">
        <w:rPr>
          <w:lang w:val="en-GB"/>
        </w:rPr>
        <w:t xml:space="preserve">: </w:t>
      </w:r>
      <w:proofErr w:type="spellStart"/>
      <w:r w:rsidRPr="00464AFF">
        <w:rPr>
          <w:lang w:val="en-GB"/>
        </w:rPr>
        <w:t>FArmyIdFragment</w:t>
      </w:r>
      <w:proofErr w:type="spellEnd"/>
      <w:r w:rsidRPr="00464AFF">
        <w:rPr>
          <w:lang w:val="en-GB"/>
        </w:rPr>
        <w:t xml:space="preserve"> definition</w:t>
      </w:r>
      <w:r w:rsidR="002A061C" w:rsidRPr="00464AFF">
        <w:rPr>
          <w:lang w:val="en-GB"/>
        </w:rPr>
        <w:t xml:space="preserve">. </w:t>
      </w:r>
      <w:r w:rsidR="002A061C" w:rsidRPr="002A061C">
        <w:rPr>
          <w:lang w:val="en-GB"/>
        </w:rPr>
        <w:t>This is a simple example of how to define a</w:t>
      </w:r>
      <w:r w:rsidR="002A061C">
        <w:rPr>
          <w:lang w:val="en-GB"/>
        </w:rPr>
        <w:t xml:space="preserve"> fragment</w:t>
      </w:r>
      <w:bookmarkEnd w:id="42"/>
      <w:bookmarkEnd w:id="43"/>
    </w:p>
    <w:p w14:paraId="3608DCE9" w14:textId="77777777" w:rsidR="00CE0916" w:rsidRPr="002A061C" w:rsidRDefault="00CE0916" w:rsidP="00CE0916">
      <w:pPr>
        <w:rPr>
          <w:lang w:val="en-GB"/>
        </w:rPr>
      </w:pPr>
    </w:p>
    <w:p w14:paraId="7461071C" w14:textId="4C7F5E84" w:rsidR="00115DEC" w:rsidRPr="00E920EC" w:rsidRDefault="009336F7" w:rsidP="00E920EC">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w:t>
      </w:r>
      <w:r w:rsidR="002942FE">
        <w:t>.</w:t>
      </w:r>
      <w:r w:rsidR="00D712BD">
        <w:t xml:space="preserve"> </w:t>
      </w:r>
      <w:r w:rsidR="002942FE">
        <w:t xml:space="preserve">Here </w:t>
      </w:r>
      <w:r w:rsidR="00D712BD">
        <w:t>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proofErr w:type="spellStart"/>
      <w:r w:rsidR="00D712BD" w:rsidRPr="00D712BD">
        <w:t>UMassSpawnLocationProcessor</w:t>
      </w:r>
      <w:proofErr w:type="spellEnd"/>
      <w:r w:rsidR="00D712BD">
        <w:t xml:space="preserve"> that sets up all spawned entities with the correct  spawn transforms, we again just add the army ID.</w:t>
      </w:r>
    </w:p>
    <w:p w14:paraId="714924B3" w14:textId="3523F60F" w:rsidR="00321BC4"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r w:rsidR="002B2C46">
        <w:br/>
      </w:r>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r w:rsidR="002B2C46">
        <w:br/>
      </w:r>
      <w:r w:rsidR="00321BC4">
        <w:t xml:space="preserve">We then create a </w:t>
      </w:r>
      <w:r w:rsidR="00B73BB7">
        <w:t>t</w:t>
      </w:r>
      <w:r w:rsidR="00321BC4">
        <w:t>arget</w:t>
      </w:r>
      <w:r w:rsidR="00B73BB7">
        <w:t xml:space="preserve"> a</w:t>
      </w:r>
      <w:r w:rsidR="00321BC4">
        <w:t>cquisition</w:t>
      </w:r>
      <w:r w:rsidR="00B73BB7">
        <w:t xml:space="preserve"> p</w:t>
      </w:r>
      <w:r w:rsidR="00321BC4">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r w:rsidR="00844CBB">
        <w:t xml:space="preserve"> The code can be seen </w:t>
      </w:r>
      <w:r w:rsidR="00844CBB">
        <w:fldChar w:fldCharType="begin"/>
      </w:r>
      <w:r w:rsidR="00844CBB">
        <w:instrText xml:space="preserve"> REF _Ref156039530 \p \h </w:instrText>
      </w:r>
      <w:r w:rsidR="00844CBB">
        <w:fldChar w:fldCharType="separate"/>
      </w:r>
      <w:r w:rsidR="00E151CA">
        <w:t>below</w:t>
      </w:r>
      <w:r w:rsidR="00844CBB">
        <w:fldChar w:fldCharType="end"/>
      </w:r>
      <w:r w:rsidR="00844CBB">
        <w:t>.</w:t>
      </w:r>
    </w:p>
    <w:p w14:paraId="062922BF"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EntityQuery.ForEachEntityChunk</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808080"/>
          <w:sz w:val="19"/>
          <w:szCs w:val="19"/>
          <w:lang w:val="en-GB"/>
        </w:rPr>
        <w:t>EntityManager</w:t>
      </w:r>
      <w:proofErr w:type="spellEnd"/>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proofErr w:type="spellStart"/>
      <w:r>
        <w:rPr>
          <w:rFonts w:ascii="Cascadia Mono" w:hAnsi="Cascadia Mono" w:cs="Cascadia Mono"/>
          <w:color w:val="2B91AF"/>
          <w:sz w:val="19"/>
          <w:szCs w:val="19"/>
          <w:lang w:val="en-GB"/>
        </w:rPr>
        <w:t>FMassExecutionContext</w:t>
      </w:r>
      <w:proofErr w:type="spellEnd"/>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269A34" w14:textId="5584108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F6AC29" w14:textId="18717C3C" w:rsid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en-GB"/>
        </w:rPr>
      </w:pP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TArrayView</w:t>
      </w:r>
      <w:proofErr w:type="spellEnd"/>
      <w:r>
        <w:rPr>
          <w:rFonts w:ascii="Cascadia Mono" w:hAnsi="Cascadia Mono" w:cs="Cascadia Mono"/>
          <w:color w:val="000000"/>
          <w:sz w:val="19"/>
          <w:szCs w:val="19"/>
          <w:lang w:val="en-GB"/>
        </w:rPr>
        <w:t>&lt;</w:t>
      </w:r>
      <w:proofErr w:type="spellStart"/>
      <w:r>
        <w:rPr>
          <w:rFonts w:ascii="Cascadia Mono" w:hAnsi="Cascadia Mono" w:cs="Cascadia Mono"/>
          <w:color w:val="2B91AF"/>
          <w:sz w:val="19"/>
          <w:szCs w:val="19"/>
          <w:lang w:val="en-GB"/>
        </w:rPr>
        <w:t>FArmyIdFragment</w:t>
      </w:r>
      <w:proofErr w:type="spellEnd"/>
      <w:r>
        <w:rPr>
          <w:rFonts w:ascii="Cascadia Mono" w:hAnsi="Cascadia Mono" w:cs="Cascadia Mono"/>
          <w:color w:val="000000"/>
          <w:sz w:val="19"/>
          <w:szCs w:val="19"/>
          <w:lang w:val="en-GB"/>
        </w:rPr>
        <w:t xml:space="preserve">&gt; </w:t>
      </w:r>
      <w:proofErr w:type="spellStart"/>
      <w:r>
        <w:rPr>
          <w:rFonts w:ascii="Cascadia Mono" w:hAnsi="Cascadia Mono" w:cs="Cascadia Mono"/>
          <w:color w:val="000000"/>
          <w:sz w:val="19"/>
          <w:szCs w:val="19"/>
          <w:lang w:val="en-GB"/>
        </w:rPr>
        <w:t>ArmyIdList</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MutableFragmentView</w:t>
      </w:r>
      <w:proofErr w:type="spellEnd"/>
      <w:r>
        <w:rPr>
          <w:rFonts w:ascii="Cascadia Mono" w:hAnsi="Cascadia Mono" w:cs="Cascadia Mono"/>
          <w:color w:val="000000"/>
          <w:sz w:val="19"/>
          <w:szCs w:val="19"/>
          <w:lang w:val="en-GB"/>
        </w:rPr>
        <w:t>&lt;</w:t>
      </w:r>
      <w:proofErr w:type="spellStart"/>
      <w:r>
        <w:rPr>
          <w:rFonts w:ascii="Cascadia Mono" w:hAnsi="Cascadia Mono" w:cs="Cascadia Mono"/>
          <w:color w:val="2B91AF"/>
          <w:sz w:val="19"/>
          <w:szCs w:val="19"/>
          <w:lang w:val="en-GB"/>
        </w:rPr>
        <w:t>FArmyIdFragment</w:t>
      </w:r>
      <w:proofErr w:type="spellEnd"/>
      <w:r>
        <w:rPr>
          <w:rFonts w:ascii="Cascadia Mono" w:hAnsi="Cascadia Mono" w:cs="Cascadia Mono"/>
          <w:color w:val="000000"/>
          <w:sz w:val="19"/>
          <w:szCs w:val="19"/>
          <w:lang w:val="en-GB"/>
        </w:rPr>
        <w:t>&gt;();</w:t>
      </w:r>
    </w:p>
    <w:p w14:paraId="543770B1" w14:textId="28F04C13"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proofErr w:type="spellStart"/>
      <w:r w:rsidRPr="001172CA">
        <w:rPr>
          <w:rFonts w:ascii="Cascadia Mono" w:hAnsi="Cascadia Mono" w:cs="Cascadia Mono"/>
          <w:color w:val="0000FF"/>
          <w:sz w:val="19"/>
          <w:szCs w:val="19"/>
          <w:lang w:val="fr-BE"/>
        </w:rPr>
        <w:t>const</w:t>
      </w:r>
      <w:proofErr w:type="spellEnd"/>
      <w:r w:rsidRPr="001172CA">
        <w:rPr>
          <w:rFonts w:ascii="Cascadia Mono" w:hAnsi="Cascadia Mono" w:cs="Cascadia Mono"/>
          <w:color w:val="000000"/>
          <w:sz w:val="19"/>
          <w:szCs w:val="19"/>
          <w:lang w:val="fr-BE"/>
        </w:rPr>
        <w:t xml:space="preserve"> </w:t>
      </w:r>
      <w:proofErr w:type="spellStart"/>
      <w:r w:rsidRPr="001172CA">
        <w:rPr>
          <w:rFonts w:ascii="Cascadia Mono" w:hAnsi="Cascadia Mono" w:cs="Cascadia Mono"/>
          <w:color w:val="2B91AF"/>
          <w:sz w:val="19"/>
          <w:szCs w:val="19"/>
          <w:lang w:val="fr-BE"/>
        </w:rPr>
        <w:t>TArrayView</w:t>
      </w:r>
      <w:proofErr w:type="spellEnd"/>
      <w:r w:rsidRPr="001172CA">
        <w:rPr>
          <w:rFonts w:ascii="Cascadia Mono" w:hAnsi="Cascadia Mono" w:cs="Cascadia Mono"/>
          <w:color w:val="000000"/>
          <w:sz w:val="19"/>
          <w:szCs w:val="19"/>
          <w:lang w:val="fr-BE"/>
        </w:rPr>
        <w:t>&lt;</w:t>
      </w:r>
      <w:proofErr w:type="spellStart"/>
      <w:r w:rsidRPr="001172CA">
        <w:rPr>
          <w:rFonts w:ascii="Cascadia Mono" w:hAnsi="Cascadia Mono" w:cs="Cascadia Mono"/>
          <w:color w:val="2B91AF"/>
          <w:sz w:val="19"/>
          <w:szCs w:val="19"/>
          <w:lang w:val="fr-BE"/>
        </w:rPr>
        <w:t>FUnitTargetAcquisitionFragment</w:t>
      </w:r>
      <w:proofErr w:type="spellEnd"/>
      <w:r w:rsidRPr="001172CA">
        <w:rPr>
          <w:rFonts w:ascii="Cascadia Mono" w:hAnsi="Cascadia Mono" w:cs="Cascadia Mono"/>
          <w:color w:val="000000"/>
          <w:sz w:val="19"/>
          <w:szCs w:val="19"/>
          <w:lang w:val="fr-BE"/>
        </w:rPr>
        <w:t xml:space="preserve">&gt; </w:t>
      </w:r>
      <w:proofErr w:type="spellStart"/>
      <w:r w:rsidRPr="001172CA">
        <w:rPr>
          <w:rFonts w:ascii="Cascadia Mono" w:hAnsi="Cascadia Mono" w:cs="Cascadia Mono"/>
          <w:color w:val="000000"/>
          <w:sz w:val="19"/>
          <w:szCs w:val="19"/>
          <w:lang w:val="fr-BE"/>
        </w:rPr>
        <w:t>TargetAcquisitionList</w:t>
      </w:r>
      <w:proofErr w:type="spellEnd"/>
      <w:r w:rsidRPr="001172CA">
        <w:rPr>
          <w:rFonts w:ascii="Cascadia Mono" w:hAnsi="Cascadia Mono" w:cs="Cascadia Mono"/>
          <w:color w:val="000000"/>
          <w:sz w:val="19"/>
          <w:szCs w:val="19"/>
          <w:lang w:val="fr-BE"/>
        </w:rPr>
        <w:t xml:space="preserve">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MutableFragmentView&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gt;();</w:t>
      </w:r>
    </w:p>
    <w:p w14:paraId="6DEB214C" w14:textId="050DC0D4"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proofErr w:type="spellStart"/>
      <w:r w:rsidRPr="001172CA">
        <w:rPr>
          <w:rFonts w:ascii="Cascadia Mono" w:hAnsi="Cascadia Mono" w:cs="Cascadia Mono"/>
          <w:color w:val="0000FF"/>
          <w:sz w:val="19"/>
          <w:szCs w:val="19"/>
          <w:lang w:val="fr-BE"/>
        </w:rPr>
        <w:t>const</w:t>
      </w:r>
      <w:proofErr w:type="spellEnd"/>
      <w:r w:rsidRPr="001172CA">
        <w:rPr>
          <w:rFonts w:ascii="Cascadia Mono" w:hAnsi="Cascadia Mono" w:cs="Cascadia Mono"/>
          <w:color w:val="000000"/>
          <w:sz w:val="19"/>
          <w:szCs w:val="19"/>
          <w:lang w:val="fr-BE"/>
        </w:rPr>
        <w:t xml:space="preserve"> </w:t>
      </w:r>
      <w:proofErr w:type="spellStart"/>
      <w:r w:rsidRPr="001172CA">
        <w:rPr>
          <w:rFonts w:ascii="Cascadia Mono" w:hAnsi="Cascadia Mono" w:cs="Cascadia Mono"/>
          <w:color w:val="2B91AF"/>
          <w:sz w:val="19"/>
          <w:szCs w:val="19"/>
          <w:lang w:val="fr-BE"/>
        </w:rPr>
        <w:t>TConstArrayView</w:t>
      </w:r>
      <w:proofErr w:type="spellEnd"/>
      <w:r w:rsidRPr="001172CA">
        <w:rPr>
          <w:rFonts w:ascii="Cascadia Mono" w:hAnsi="Cascadia Mono" w:cs="Cascadia Mono"/>
          <w:color w:val="000000"/>
          <w:sz w:val="19"/>
          <w:szCs w:val="19"/>
          <w:lang w:val="fr-BE"/>
        </w:rPr>
        <w:t>&lt;</w:t>
      </w:r>
      <w:proofErr w:type="spellStart"/>
      <w:r w:rsidRPr="001172CA">
        <w:rPr>
          <w:rFonts w:ascii="Cascadia Mono" w:hAnsi="Cascadia Mono" w:cs="Cascadia Mono"/>
          <w:color w:val="2B91AF"/>
          <w:sz w:val="19"/>
          <w:szCs w:val="19"/>
          <w:lang w:val="fr-BE"/>
        </w:rPr>
        <w:t>FTransformFragment</w:t>
      </w:r>
      <w:proofErr w:type="spellEnd"/>
      <w:r w:rsidRPr="001172CA">
        <w:rPr>
          <w:rFonts w:ascii="Cascadia Mono" w:hAnsi="Cascadia Mono" w:cs="Cascadia Mono"/>
          <w:color w:val="000000"/>
          <w:sz w:val="19"/>
          <w:szCs w:val="19"/>
          <w:lang w:val="fr-BE"/>
        </w:rPr>
        <w:t xml:space="preserve">&gt; </w:t>
      </w:r>
      <w:proofErr w:type="spellStart"/>
      <w:r w:rsidRPr="001172CA">
        <w:rPr>
          <w:rFonts w:ascii="Cascadia Mono" w:hAnsi="Cascadia Mono" w:cs="Cascadia Mono"/>
          <w:color w:val="000000"/>
          <w:sz w:val="19"/>
          <w:szCs w:val="19"/>
          <w:lang w:val="fr-BE"/>
        </w:rPr>
        <w:t>TransformList</w:t>
      </w:r>
      <w:proofErr w:type="spellEnd"/>
      <w:r w:rsidRPr="001172CA">
        <w:rPr>
          <w:rFonts w:ascii="Cascadia Mono" w:hAnsi="Cascadia Mono" w:cs="Cascadia Mono"/>
          <w:color w:val="000000"/>
          <w:sz w:val="19"/>
          <w:szCs w:val="19"/>
          <w:lang w:val="fr-BE"/>
        </w:rPr>
        <w:t xml:space="preserve"> = </w:t>
      </w:r>
      <w:proofErr w:type="spellStart"/>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FragmentView</w:t>
      </w:r>
      <w:proofErr w:type="spellEnd"/>
      <w:r w:rsidRPr="001172CA">
        <w:rPr>
          <w:rFonts w:ascii="Cascadia Mono" w:hAnsi="Cascadia Mono" w:cs="Cascadia Mono"/>
          <w:color w:val="000000"/>
          <w:sz w:val="19"/>
          <w:szCs w:val="19"/>
          <w:lang w:val="fr-BE"/>
        </w:rPr>
        <w:t>&lt;</w:t>
      </w:r>
      <w:proofErr w:type="spellStart"/>
      <w:r w:rsidRPr="001172CA">
        <w:rPr>
          <w:rFonts w:ascii="Cascadia Mono" w:hAnsi="Cascadia Mono" w:cs="Cascadia Mono"/>
          <w:color w:val="2B91AF"/>
          <w:sz w:val="19"/>
          <w:szCs w:val="19"/>
          <w:lang w:val="fr-BE"/>
        </w:rPr>
        <w:t>FTransformFragment</w:t>
      </w:r>
      <w:proofErr w:type="spellEnd"/>
      <w:r w:rsidRPr="001172CA">
        <w:rPr>
          <w:rFonts w:ascii="Cascadia Mono" w:hAnsi="Cascadia Mono" w:cs="Cascadia Mono"/>
          <w:color w:val="000000"/>
          <w:sz w:val="19"/>
          <w:szCs w:val="19"/>
          <w:lang w:val="fr-BE"/>
        </w:rPr>
        <w:t>&gt;();</w:t>
      </w:r>
    </w:p>
    <w:p w14:paraId="70694922"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p>
    <w:p w14:paraId="1227862E" w14:textId="732FE51B"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for</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int32</w:t>
      </w:r>
      <w:r w:rsidRPr="001172CA">
        <w:rPr>
          <w:rFonts w:ascii="Cascadia Mono" w:hAnsi="Cascadia Mono" w:cs="Cascadia Mono"/>
          <w:color w:val="000000"/>
          <w:sz w:val="19"/>
          <w:szCs w:val="19"/>
          <w:lang w:val="fr-BE"/>
        </w:rPr>
        <w:t xml:space="preserve"> </w:t>
      </w:r>
      <w:proofErr w:type="spellStart"/>
      <w:r w:rsidRPr="001172CA">
        <w:rPr>
          <w:rFonts w:ascii="Cascadia Mono" w:hAnsi="Cascadia Mono" w:cs="Cascadia Mono"/>
          <w:color w:val="000000"/>
          <w:sz w:val="19"/>
          <w:szCs w:val="19"/>
          <w:lang w:val="fr-BE"/>
        </w:rPr>
        <w:t>EntityIndex</w:t>
      </w:r>
      <w:proofErr w:type="spellEnd"/>
      <w:r w:rsidRPr="001172CA">
        <w:rPr>
          <w:rFonts w:ascii="Cascadia Mono" w:hAnsi="Cascadia Mono" w:cs="Cascadia Mono"/>
          <w:color w:val="000000"/>
          <w:sz w:val="19"/>
          <w:szCs w:val="19"/>
          <w:lang w:val="fr-BE"/>
        </w:rPr>
        <w:t xml:space="preserve"> = 0; </w:t>
      </w:r>
      <w:proofErr w:type="spellStart"/>
      <w:r w:rsidRPr="001172CA">
        <w:rPr>
          <w:rFonts w:ascii="Cascadia Mono" w:hAnsi="Cascadia Mono" w:cs="Cascadia Mono"/>
          <w:color w:val="000000"/>
          <w:sz w:val="19"/>
          <w:szCs w:val="19"/>
          <w:lang w:val="fr-BE"/>
        </w:rPr>
        <w:t>EntityIndex</w:t>
      </w:r>
      <w:proofErr w:type="spellEnd"/>
      <w:r w:rsidRPr="001172CA">
        <w:rPr>
          <w:rFonts w:ascii="Cascadia Mono" w:hAnsi="Cascadia Mono" w:cs="Cascadia Mono"/>
          <w:color w:val="000000"/>
          <w:sz w:val="19"/>
          <w:szCs w:val="19"/>
          <w:lang w:val="fr-BE"/>
        </w:rPr>
        <w:t xml:space="preserve"> &lt; </w:t>
      </w:r>
      <w:proofErr w:type="spellStart"/>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NumEntities</w:t>
      </w:r>
      <w:proofErr w:type="spellEnd"/>
      <w:r w:rsidRPr="001172CA">
        <w:rPr>
          <w:rFonts w:ascii="Cascadia Mono" w:hAnsi="Cascadia Mono" w:cs="Cascadia Mono"/>
          <w:color w:val="000000"/>
          <w:sz w:val="19"/>
          <w:szCs w:val="19"/>
          <w:lang w:val="fr-BE"/>
        </w:rPr>
        <w:t>(); ++</w:t>
      </w:r>
      <w:proofErr w:type="spellStart"/>
      <w:r w:rsidRPr="001172CA">
        <w:rPr>
          <w:rFonts w:ascii="Cascadia Mono" w:hAnsi="Cascadia Mono" w:cs="Cascadia Mono"/>
          <w:color w:val="000000"/>
          <w:sz w:val="19"/>
          <w:szCs w:val="19"/>
          <w:lang w:val="fr-BE"/>
        </w:rPr>
        <w:t>EntityIndex</w:t>
      </w:r>
      <w:proofErr w:type="spellEnd"/>
      <w:r w:rsidRPr="001172CA">
        <w:rPr>
          <w:rFonts w:ascii="Cascadia Mono" w:hAnsi="Cascadia Mono" w:cs="Cascadia Mono"/>
          <w:color w:val="000000"/>
          <w:sz w:val="19"/>
          <w:szCs w:val="19"/>
          <w:lang w:val="fr-BE"/>
        </w:rPr>
        <w:t>)</w:t>
      </w:r>
    </w:p>
    <w:p w14:paraId="11534AB0" w14:textId="0F753286"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t>{</w:t>
      </w:r>
    </w:p>
    <w:p w14:paraId="4364E95A" w14:textId="1E1FFFF2"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8000"/>
          <w:sz w:val="19"/>
          <w:szCs w:val="19"/>
          <w:lang w:val="fr-BE"/>
        </w:rPr>
        <w:t>//</w:t>
      </w:r>
      <w:proofErr w:type="spellStart"/>
      <w:r w:rsidRPr="001172CA">
        <w:rPr>
          <w:rFonts w:ascii="Cascadia Mono" w:hAnsi="Cascadia Mono" w:cs="Cascadia Mono"/>
          <w:color w:val="008000"/>
          <w:sz w:val="19"/>
          <w:szCs w:val="19"/>
          <w:lang w:val="fr-BE"/>
        </w:rPr>
        <w:t>Acquire</w:t>
      </w:r>
      <w:proofErr w:type="spellEnd"/>
      <w:r w:rsidRPr="001172CA">
        <w:rPr>
          <w:rFonts w:ascii="Cascadia Mono" w:hAnsi="Cascadia Mono" w:cs="Cascadia Mono"/>
          <w:color w:val="008000"/>
          <w:sz w:val="19"/>
          <w:szCs w:val="19"/>
          <w:lang w:val="fr-BE"/>
        </w:rPr>
        <w:t xml:space="preserve"> </w:t>
      </w:r>
      <w:proofErr w:type="spellStart"/>
      <w:r w:rsidRPr="001172CA">
        <w:rPr>
          <w:rFonts w:ascii="Cascadia Mono" w:hAnsi="Cascadia Mono" w:cs="Cascadia Mono"/>
          <w:color w:val="008000"/>
          <w:sz w:val="19"/>
          <w:szCs w:val="19"/>
          <w:lang w:val="fr-BE"/>
        </w:rPr>
        <w:t>target</w:t>
      </w:r>
      <w:proofErr w:type="spellEnd"/>
    </w:p>
    <w:p w14:paraId="1158EA01" w14:textId="6F71E53F" w:rsidR="001172CA" w:rsidRPr="00464AFF"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fr-BE"/>
        </w:rPr>
      </w:pPr>
      <w:proofErr w:type="spellStart"/>
      <w:r w:rsidRPr="00464AFF">
        <w:rPr>
          <w:rFonts w:ascii="Cascadia Mono" w:hAnsi="Cascadia Mono" w:cs="Cascadia Mono"/>
          <w:color w:val="0000FF"/>
          <w:sz w:val="19"/>
          <w:szCs w:val="19"/>
          <w:lang w:val="fr-BE"/>
        </w:rPr>
        <w:t>float</w:t>
      </w:r>
      <w:proofErr w:type="spellEnd"/>
      <w:r w:rsidRPr="00464AFF">
        <w:rPr>
          <w:rFonts w:ascii="Cascadia Mono" w:hAnsi="Cascadia Mono" w:cs="Cascadia Mono"/>
          <w:color w:val="000000"/>
          <w:sz w:val="19"/>
          <w:szCs w:val="19"/>
          <w:lang w:val="fr-BE"/>
        </w:rPr>
        <w:t xml:space="preserve">&amp; </w:t>
      </w:r>
      <w:proofErr w:type="spellStart"/>
      <w:r w:rsidRPr="00464AFF">
        <w:rPr>
          <w:rFonts w:ascii="Cascadia Mono" w:hAnsi="Cascadia Mono" w:cs="Cascadia Mono"/>
          <w:color w:val="000000"/>
          <w:sz w:val="19"/>
          <w:szCs w:val="19"/>
          <w:lang w:val="fr-BE"/>
        </w:rPr>
        <w:t>ClosestDistanceSqr</w:t>
      </w:r>
      <w:proofErr w:type="spellEnd"/>
      <w:r w:rsidRPr="00464AFF">
        <w:rPr>
          <w:rFonts w:ascii="Cascadia Mono" w:hAnsi="Cascadia Mono" w:cs="Cascadia Mono"/>
          <w:color w:val="000000"/>
          <w:sz w:val="19"/>
          <w:szCs w:val="19"/>
          <w:lang w:val="fr-BE"/>
        </w:rPr>
        <w:t xml:space="preserve"> = </w:t>
      </w:r>
      <w:proofErr w:type="spellStart"/>
      <w:r w:rsidRPr="00464AFF">
        <w:rPr>
          <w:rFonts w:ascii="Cascadia Mono" w:hAnsi="Cascadia Mono" w:cs="Cascadia Mono"/>
          <w:color w:val="000000"/>
          <w:sz w:val="19"/>
          <w:szCs w:val="19"/>
          <w:lang w:val="fr-BE"/>
        </w:rPr>
        <w:t>TargetAcquisitionList</w:t>
      </w:r>
      <w:proofErr w:type="spellEnd"/>
      <w:r w:rsidRPr="00464AFF">
        <w:rPr>
          <w:rFonts w:ascii="Cascadia Mono" w:hAnsi="Cascadia Mono" w:cs="Cascadia Mono"/>
          <w:color w:val="008080"/>
          <w:sz w:val="19"/>
          <w:szCs w:val="19"/>
          <w:lang w:val="fr-BE"/>
        </w:rPr>
        <w:t>[</w:t>
      </w:r>
      <w:proofErr w:type="spellStart"/>
      <w:r w:rsidRPr="00464AFF">
        <w:rPr>
          <w:rFonts w:ascii="Cascadia Mono" w:hAnsi="Cascadia Mono" w:cs="Cascadia Mono"/>
          <w:color w:val="000000"/>
          <w:sz w:val="19"/>
          <w:szCs w:val="19"/>
          <w:lang w:val="fr-BE"/>
        </w:rPr>
        <w:t>EntityIndex</w:t>
      </w:r>
      <w:proofErr w:type="spellEnd"/>
      <w:r w:rsidRPr="00464AFF">
        <w:rPr>
          <w:rFonts w:ascii="Cascadia Mono" w:hAnsi="Cascadia Mono" w:cs="Cascadia Mono"/>
          <w:color w:val="008080"/>
          <w:sz w:val="19"/>
          <w:szCs w:val="19"/>
          <w:lang w:val="fr-BE"/>
        </w:rPr>
        <w:t>]</w:t>
      </w:r>
      <w:r w:rsidRPr="00464AFF">
        <w:rPr>
          <w:rFonts w:ascii="Cascadia Mono" w:hAnsi="Cascadia Mono" w:cs="Cascadia Mono"/>
          <w:color w:val="000000"/>
          <w:sz w:val="19"/>
          <w:szCs w:val="19"/>
          <w:lang w:val="fr-BE"/>
        </w:rPr>
        <w:t>.</w:t>
      </w:r>
      <w:proofErr w:type="spellStart"/>
      <w:r w:rsidRPr="00464AFF">
        <w:rPr>
          <w:rFonts w:ascii="Cascadia Mono" w:hAnsi="Cascadia Mono" w:cs="Cascadia Mono"/>
          <w:color w:val="000000"/>
          <w:sz w:val="19"/>
          <w:szCs w:val="19"/>
          <w:lang w:val="fr-BE"/>
        </w:rPr>
        <w:t>ClosestTargetDistanceSqr</w:t>
      </w:r>
      <w:proofErr w:type="spellEnd"/>
      <w:r w:rsidRPr="00464AFF">
        <w:rPr>
          <w:rFonts w:ascii="Cascadia Mono" w:hAnsi="Cascadia Mono" w:cs="Cascadia Mono"/>
          <w:color w:val="000000"/>
          <w:sz w:val="19"/>
          <w:szCs w:val="19"/>
          <w:lang w:val="fr-BE"/>
        </w:rPr>
        <w:t>;</w:t>
      </w:r>
    </w:p>
    <w:p w14:paraId="1B15E6B5" w14:textId="7F749AD1" w:rsidR="001172CA" w:rsidRPr="00464AFF"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proofErr w:type="spellStart"/>
      <w:r w:rsidRPr="00464AFF">
        <w:rPr>
          <w:rFonts w:ascii="Cascadia Mono" w:hAnsi="Cascadia Mono" w:cs="Cascadia Mono"/>
          <w:color w:val="000000"/>
          <w:sz w:val="19"/>
          <w:szCs w:val="19"/>
          <w:lang w:val="fr-BE"/>
        </w:rPr>
        <w:t>ClosestDistanceSqr</w:t>
      </w:r>
      <w:proofErr w:type="spellEnd"/>
      <w:r w:rsidRPr="00464AFF">
        <w:rPr>
          <w:rFonts w:ascii="Cascadia Mono" w:hAnsi="Cascadia Mono" w:cs="Cascadia Mono"/>
          <w:color w:val="000000"/>
          <w:sz w:val="19"/>
          <w:szCs w:val="19"/>
          <w:lang w:val="fr-BE"/>
        </w:rPr>
        <w:t xml:space="preserve"> = </w:t>
      </w:r>
      <w:r w:rsidRPr="00464AFF">
        <w:rPr>
          <w:rFonts w:ascii="Cascadia Mono" w:hAnsi="Cascadia Mono" w:cs="Cascadia Mono"/>
          <w:color w:val="6F008A"/>
          <w:sz w:val="19"/>
          <w:szCs w:val="19"/>
          <w:lang w:val="fr-BE"/>
        </w:rPr>
        <w:t>FLT_MAX</w:t>
      </w:r>
      <w:r w:rsidRPr="00464AFF">
        <w:rPr>
          <w:rFonts w:ascii="Cascadia Mono" w:hAnsi="Cascadia Mono" w:cs="Cascadia Mono"/>
          <w:color w:val="000000"/>
          <w:sz w:val="19"/>
          <w:szCs w:val="19"/>
          <w:lang w:val="fr-BE"/>
        </w:rPr>
        <w:t>;</w:t>
      </w:r>
    </w:p>
    <w:p w14:paraId="32406607" w14:textId="77777777" w:rsidR="001172CA" w:rsidRPr="00464AFF"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p>
    <w:p w14:paraId="6B96DDD4" w14:textId="37644AB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r>
        <w:rPr>
          <w:rFonts w:ascii="Cascadia Mono" w:hAnsi="Cascadia Mono" w:cs="Cascadia Mono"/>
          <w:color w:val="008000"/>
          <w:sz w:val="19"/>
          <w:szCs w:val="19"/>
          <w:lang w:val="en-GB"/>
        </w:rPr>
        <w:t xml:space="preserve">//Loop over all entities in </w:t>
      </w:r>
      <w:proofErr w:type="spellStart"/>
      <w:r>
        <w:rPr>
          <w:rFonts w:ascii="Cascadia Mono" w:hAnsi="Cascadia Mono" w:cs="Cascadia Mono"/>
          <w:color w:val="008000"/>
          <w:sz w:val="19"/>
          <w:szCs w:val="19"/>
          <w:lang w:val="en-GB"/>
        </w:rPr>
        <w:t>TargetAcquisitionSubsystem</w:t>
      </w:r>
      <w:proofErr w:type="spellEnd"/>
    </w:p>
    <w:p w14:paraId="15C8EC34" w14:textId="27CF8D51"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 xml:space="preserve">&amp; </w:t>
      </w:r>
      <w:proofErr w:type="spellStart"/>
      <w:r>
        <w:rPr>
          <w:rFonts w:ascii="Cascadia Mono" w:hAnsi="Cascadia Mono" w:cs="Cascadia Mono"/>
          <w:color w:val="000000"/>
          <w:sz w:val="19"/>
          <w:szCs w:val="19"/>
          <w:lang w:val="en-GB"/>
        </w:rPr>
        <w:t>EntitiesArrays</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000000"/>
          <w:sz w:val="19"/>
          <w:szCs w:val="19"/>
          <w:lang w:val="en-GB"/>
        </w:rPr>
        <w:t>TargetAcquisitionSubsystem</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GetPossibleTargetEntities</w:t>
      </w:r>
      <w:proofErr w:type="spellEnd"/>
      <w:r>
        <w:rPr>
          <w:rFonts w:ascii="Cascadia Mono" w:hAnsi="Cascadia Mono" w:cs="Cascadia Mono"/>
          <w:color w:val="000000"/>
          <w:sz w:val="19"/>
          <w:szCs w:val="19"/>
          <w:lang w:val="en-GB"/>
        </w:rPr>
        <w:t>();</w:t>
      </w:r>
    </w:p>
    <w:p w14:paraId="581A46CE" w14:textId="54A5CFF7"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rrayIndex</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rrayIndex</w:t>
      </w:r>
      <w:proofErr w:type="spellEnd"/>
      <w:r>
        <w:rPr>
          <w:rFonts w:ascii="Cascadia Mono" w:hAnsi="Cascadia Mono" w:cs="Cascadia Mono"/>
          <w:color w:val="000000"/>
          <w:sz w:val="19"/>
          <w:szCs w:val="19"/>
          <w:lang w:val="en-GB"/>
        </w:rPr>
        <w:t xml:space="preserve"> &lt; </w:t>
      </w:r>
      <w:proofErr w:type="spellStart"/>
      <w:r>
        <w:rPr>
          <w:rFonts w:ascii="Cascadia Mono" w:hAnsi="Cascadia Mono" w:cs="Cascadia Mono"/>
          <w:color w:val="000000"/>
          <w:sz w:val="19"/>
          <w:szCs w:val="19"/>
          <w:lang w:val="en-GB"/>
        </w:rPr>
        <w:t>EntitiesArrays.Num</w:t>
      </w:r>
      <w:proofErr w:type="spellEnd"/>
      <w:r>
        <w:rPr>
          <w:rFonts w:ascii="Cascadia Mono" w:hAnsi="Cascadia Mono" w:cs="Cascadia Mono"/>
          <w:color w:val="000000"/>
          <w:sz w:val="19"/>
          <w:szCs w:val="19"/>
          <w:lang w:val="en-GB"/>
        </w:rPr>
        <w:t>(); ++</w:t>
      </w:r>
      <w:proofErr w:type="spellStart"/>
      <w:r>
        <w:rPr>
          <w:rFonts w:ascii="Cascadia Mono" w:hAnsi="Cascadia Mono" w:cs="Cascadia Mono"/>
          <w:color w:val="000000"/>
          <w:sz w:val="19"/>
          <w:szCs w:val="19"/>
          <w:lang w:val="en-GB"/>
        </w:rPr>
        <w:t>ArrayIndex</w:t>
      </w:r>
      <w:proofErr w:type="spellEnd"/>
      <w:r>
        <w:rPr>
          <w:rFonts w:ascii="Cascadia Mono" w:hAnsi="Cascadia Mono" w:cs="Cascadia Mono"/>
          <w:color w:val="000000"/>
          <w:sz w:val="19"/>
          <w:szCs w:val="19"/>
          <w:lang w:val="en-GB"/>
        </w:rPr>
        <w:t>)</w:t>
      </w:r>
    </w:p>
    <w:p w14:paraId="031B245B" w14:textId="7828247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34E7087" w14:textId="370D205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333FD119" w14:textId="0D9D606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rrayIndex</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000000"/>
          <w:sz w:val="19"/>
          <w:szCs w:val="19"/>
          <w:lang w:val="en-GB"/>
        </w:rPr>
        <w:t>ArmyId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ArmyId</w:t>
      </w:r>
      <w:proofErr w:type="spellEnd"/>
      <w:r>
        <w:rPr>
          <w:rFonts w:ascii="Cascadia Mono" w:hAnsi="Cascadia Mono" w:cs="Cascadia Mono"/>
          <w:color w:val="000000"/>
          <w:sz w:val="19"/>
          <w:szCs w:val="19"/>
          <w:lang w:val="en-GB"/>
        </w:rPr>
        <w:t>)</w:t>
      </w:r>
    </w:p>
    <w:p w14:paraId="324585B3" w14:textId="6988F46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26E0CC" w14:textId="46145C0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E8AB17F" w14:textId="161C094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9C8489B"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3961243" w14:textId="4C9CEF9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Find closest entity</w:t>
      </w:r>
    </w:p>
    <w:p w14:paraId="0F4777C6" w14:textId="195DC40C"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EntityHandle</w:t>
      </w:r>
      <w:proofErr w:type="spellEnd"/>
      <w:r>
        <w:rPr>
          <w:rFonts w:ascii="Cascadia Mono" w:hAnsi="Cascadia Mono" w:cs="Cascadia Mono"/>
          <w:color w:val="000000"/>
          <w:sz w:val="19"/>
          <w:szCs w:val="19"/>
          <w:lang w:val="en-GB"/>
        </w:rPr>
        <w:t xml:space="preserve">&amp; Handle : </w:t>
      </w:r>
      <w:proofErr w:type="spellStart"/>
      <w:r>
        <w:rPr>
          <w:rFonts w:ascii="Cascadia Mono" w:hAnsi="Cascadia Mono" w:cs="Cascadia Mono"/>
          <w:color w:val="000000"/>
          <w:sz w:val="19"/>
          <w:szCs w:val="19"/>
          <w:lang w:val="en-GB"/>
        </w:rPr>
        <w:t>EntitiesArrays</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Arra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
    <w:p w14:paraId="43CA9BD4" w14:textId="3D36C452"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EC8F6FF" w14:textId="79164DF6"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sEntityValid</w:t>
      </w:r>
      <w:proofErr w:type="spellEnd"/>
      <w:r>
        <w:rPr>
          <w:rFonts w:ascii="Cascadia Mono" w:hAnsi="Cascadia Mono" w:cs="Cascadia Mono"/>
          <w:color w:val="000000"/>
          <w:sz w:val="19"/>
          <w:szCs w:val="19"/>
          <w:lang w:val="en-GB"/>
        </w:rPr>
        <w:t xml:space="preserve">(Handle)) </w:t>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0EB86C75"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5425737C" w14:textId="5BB4DB76"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HandleTransform</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GetFragmentDataStruct</w:t>
      </w:r>
      <w:proofErr w:type="spellEnd"/>
      <w:r>
        <w:rPr>
          <w:rFonts w:ascii="Cascadia Mono" w:hAnsi="Cascadia Mono" w:cs="Cascadia Mono"/>
          <w:color w:val="000000"/>
          <w:sz w:val="19"/>
          <w:szCs w:val="19"/>
          <w:lang w:val="en-GB"/>
        </w:rPr>
        <w:t xml:space="preserve">(Handle, </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StaticStruct</w:t>
      </w:r>
      <w:proofErr w:type="spellEnd"/>
      <w:r>
        <w:rPr>
          <w:rFonts w:ascii="Cascadia Mono" w:hAnsi="Cascadia Mono" w:cs="Cascadia Mono"/>
          <w:color w:val="000000"/>
          <w:sz w:val="19"/>
          <w:szCs w:val="19"/>
          <w:lang w:val="en-GB"/>
        </w:rPr>
        <w:t>()).Get&lt;</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gt;();</w:t>
      </w:r>
    </w:p>
    <w:p w14:paraId="3BCC319E" w14:textId="6CAD836D"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GetTransform().GetLocation(), </w:t>
      </w:r>
      <w:proofErr w:type="spellStart"/>
      <w:r>
        <w:rPr>
          <w:rFonts w:ascii="Cascadia Mono" w:hAnsi="Cascadia Mono" w:cs="Cascadia Mono"/>
          <w:color w:val="000000"/>
          <w:sz w:val="19"/>
          <w:szCs w:val="19"/>
          <w:lang w:val="en-GB"/>
        </w:rPr>
        <w:t>HandleTransform.GetTransform</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Location</w:t>
      </w:r>
      <w:proofErr w:type="spellEnd"/>
      <w:r>
        <w:rPr>
          <w:rFonts w:ascii="Cascadia Mono" w:hAnsi="Cascadia Mono" w:cs="Cascadia Mono"/>
          <w:color w:val="000000"/>
          <w:sz w:val="19"/>
          <w:szCs w:val="19"/>
          <w:lang w:val="en-GB"/>
        </w:rPr>
        <w:t>());</w:t>
      </w:r>
    </w:p>
    <w:p w14:paraId="23983E83" w14:textId="5797EA54"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lt; ClosestDistanceSqr)</w:t>
      </w:r>
    </w:p>
    <w:p w14:paraId="22A2DF57" w14:textId="7A056A8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D5EC579" w14:textId="169665C8" w:rsidR="001172CA" w:rsidRDefault="001172CA" w:rsidP="001172CA">
      <w:pPr>
        <w:autoSpaceDE w:val="0"/>
        <w:autoSpaceDN w:val="0"/>
        <w:adjustRightInd w:val="0"/>
        <w:spacing w:before="0" w:after="0" w:line="240" w:lineRule="auto"/>
        <w:ind w:left="4320"/>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TargetAcquisition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urrentTarget</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17CAADFE" w14:textId="22CB7855"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 xml:space="preserve">ClosestDistanceSqr =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w:t>
      </w:r>
    </w:p>
    <w:p w14:paraId="5581A67D" w14:textId="72D4241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9DCF29B" w14:textId="4F78ECE1"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C542569" w14:textId="6D2456DE"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232C05B6"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AE3E56A" w14:textId="2625686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43E50C98" w14:textId="042304A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20EB13" w14:textId="4E76F86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1AE71929" w14:textId="4523561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0;</w:t>
      </w:r>
    </w:p>
    <w:p w14:paraId="2EBD0AE5" w14:textId="6220E4C7"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TargetAcquisition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urrentTarget</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nvalidEntity</w:t>
      </w:r>
      <w:proofErr w:type="spellEnd"/>
      <w:r>
        <w:rPr>
          <w:rFonts w:ascii="Cascadia Mono" w:hAnsi="Cascadia Mono" w:cs="Cascadia Mono"/>
          <w:color w:val="000000"/>
          <w:sz w:val="19"/>
          <w:szCs w:val="19"/>
          <w:lang w:val="en-GB"/>
        </w:rPr>
        <w:t>;</w:t>
      </w:r>
    </w:p>
    <w:p w14:paraId="2557B43B" w14:textId="22F590D8"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AA0863" w14:textId="41C26D2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r>
        <w:rPr>
          <w:rFonts w:ascii="Cascadia Mono" w:hAnsi="Cascadia Mono" w:cs="Cascadia Mono"/>
          <w:color w:val="000000"/>
          <w:sz w:val="19"/>
          <w:szCs w:val="19"/>
          <w:lang w:val="en-GB"/>
        </w:rPr>
        <w:tab/>
      </w:r>
    </w:p>
    <w:p w14:paraId="3D560C72" w14:textId="5AE37F30" w:rsidR="00380DEB" w:rsidRDefault="001172CA" w:rsidP="001172CA">
      <w:pPr>
        <w:keepNext/>
      </w:pPr>
      <w:r>
        <w:rPr>
          <w:rFonts w:ascii="Cascadia Mono" w:hAnsi="Cascadia Mono" w:cs="Cascadia Mono"/>
          <w:color w:val="000000"/>
          <w:sz w:val="19"/>
          <w:szCs w:val="19"/>
          <w:lang w:val="en-GB"/>
        </w:rPr>
        <w:tab/>
        <w:t>}));</w:t>
      </w:r>
    </w:p>
    <w:p w14:paraId="40A4F68E" w14:textId="2553BF0B" w:rsidR="00E43D2A" w:rsidRDefault="00380DEB" w:rsidP="00380DEB">
      <w:pPr>
        <w:pStyle w:val="Caption"/>
      </w:pPr>
      <w:bookmarkStart w:id="44" w:name="_Ref156039530"/>
      <w:bookmarkStart w:id="45" w:name="_Toc156137257"/>
      <w:r>
        <w:t xml:space="preserve">Code snippet </w:t>
      </w:r>
      <w:fldSimple w:instr=" SEQ Code_snippet \* ARABIC ">
        <w:r w:rsidR="00E151CA">
          <w:rPr>
            <w:noProof/>
          </w:rPr>
          <w:t>3</w:t>
        </w:r>
      </w:fldSimple>
      <w:r>
        <w:t xml:space="preserve">: </w:t>
      </w:r>
      <w:proofErr w:type="spellStart"/>
      <w:r>
        <w:t>TargetAcquisitionProcessor</w:t>
      </w:r>
      <w:proofErr w:type="spellEnd"/>
      <w:r>
        <w:t xml:space="preserve"> Execute functionality</w:t>
      </w:r>
      <w:r w:rsidR="00B16373">
        <w:t>. A more complex example of a processor</w:t>
      </w:r>
      <w:bookmarkEnd w:id="44"/>
      <w:bookmarkEnd w:id="45"/>
    </w:p>
    <w:p w14:paraId="2568D102" w14:textId="2843138B" w:rsidR="009630AD" w:rsidRDefault="009630AD">
      <w:r>
        <w:br w:type="page"/>
      </w:r>
    </w:p>
    <w:p w14:paraId="75EA21BD" w14:textId="3D61AE91" w:rsidR="00E43D2A" w:rsidRDefault="00E43D2A" w:rsidP="00E43D2A">
      <w:pPr>
        <w:pStyle w:val="Heading4"/>
        <w:ind w:firstLine="720"/>
      </w:pPr>
      <w:r w:rsidRPr="00E43D2A">
        <w:lastRenderedPageBreak/>
        <w:t>Movement</w:t>
      </w:r>
    </w:p>
    <w:p w14:paraId="4977F1D0" w14:textId="77777777" w:rsidR="00B341C8" w:rsidRDefault="000A2FDF" w:rsidP="00E43D2A">
      <w:r>
        <w:t xml:space="preserve">For movement, we will use the Steering, Avoidance, Movement and </w:t>
      </w:r>
      <w:proofErr w:type="spellStart"/>
      <w:r>
        <w:t>SmoothRotation</w:t>
      </w:r>
      <w:proofErr w:type="spellEnd"/>
      <w:r>
        <w:t xml:space="preserve">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r w:rsidR="00B341C8">
        <w:br/>
      </w:r>
      <w:r w:rsidR="002153C7">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50E80E2B" w14:textId="29B23D79" w:rsidR="00E43D2A" w:rsidRDefault="008712D3" w:rsidP="00E43D2A">
      <w:r>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w:t>
      </w:r>
      <w:proofErr w:type="spellStart"/>
      <w:r w:rsidRPr="008712D3">
        <w:t>FindPathSync</w:t>
      </w:r>
      <w:proofErr w:type="spellEnd"/>
      <w:r w:rsidR="000F4A51">
        <w:t xml:space="preserve"> function</w:t>
      </w:r>
      <w:r>
        <w:t xml:space="preserve"> to do so</w:t>
      </w:r>
      <w:r w:rsidR="005A2BCC">
        <w:t xml:space="preserve">, as seen in </w:t>
      </w:r>
      <w:r w:rsidR="005A2BCC">
        <w:fldChar w:fldCharType="begin"/>
      </w:r>
      <w:r w:rsidR="005A2BCC">
        <w:instrText xml:space="preserve"> REF _Ref156039335 \h </w:instrText>
      </w:r>
      <w:r w:rsidR="005A2BCC">
        <w:fldChar w:fldCharType="separate"/>
      </w:r>
      <w:r w:rsidR="00E151CA">
        <w:t xml:space="preserve">Code snippet </w:t>
      </w:r>
      <w:r w:rsidR="00E151CA">
        <w:rPr>
          <w:noProof/>
        </w:rPr>
        <w:t>4</w:t>
      </w:r>
      <w:r w:rsidR="005A2BCC">
        <w:fldChar w:fldCharType="end"/>
      </w:r>
      <w:r>
        <w:t>.</w:t>
      </w:r>
      <w:r w:rsidR="00B341C8">
        <w:br/>
      </w:r>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182DA46" w14:textId="2AE4C8C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onfigure path query params</w:t>
      </w:r>
    </w:p>
    <w:p w14:paraId="53FC799C" w14:textId="2379442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2B91AF"/>
          <w:sz w:val="19"/>
          <w:szCs w:val="19"/>
          <w:lang w:val="en-GB"/>
        </w:rPr>
        <w:t>FNavAgentProperties</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AgentProperties</w:t>
      </w:r>
      <w:proofErr w:type="spellEnd"/>
      <w:r>
        <w:rPr>
          <w:rFonts w:ascii="Cascadia Mono" w:hAnsi="Cascadia Mono" w:cs="Cascadia Mono"/>
          <w:color w:val="000000"/>
          <w:sz w:val="19"/>
          <w:szCs w:val="19"/>
          <w:lang w:val="en-GB"/>
        </w:rPr>
        <w:t>{};</w:t>
      </w:r>
    </w:p>
    <w:p w14:paraId="17D228C5" w14:textId="06E42228"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2B91AF"/>
          <w:sz w:val="19"/>
          <w:szCs w:val="19"/>
          <w:lang w:val="en-GB"/>
        </w:rPr>
        <w:t>FPathFindingQuery</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Params</w:t>
      </w:r>
      <w:proofErr w:type="spellEnd"/>
      <w:r>
        <w:rPr>
          <w:rFonts w:ascii="Cascadia Mono" w:hAnsi="Cascadia Mono" w:cs="Cascadia Mono"/>
          <w:color w:val="000000"/>
          <w:sz w:val="19"/>
          <w:szCs w:val="19"/>
          <w:lang w:val="en-GB"/>
        </w:rPr>
        <w:t>{};</w:t>
      </w:r>
    </w:p>
    <w:p w14:paraId="7472D1E6" w14:textId="3C2A949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NavParams.NavData</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igationSystem</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MainNavData</w:t>
      </w:r>
      <w:proofErr w:type="spellEnd"/>
      <w:r>
        <w:rPr>
          <w:rFonts w:ascii="Cascadia Mono" w:hAnsi="Cascadia Mono" w:cs="Cascadia Mono"/>
          <w:color w:val="000000"/>
          <w:sz w:val="19"/>
          <w:szCs w:val="19"/>
          <w:lang w:val="en-GB"/>
        </w:rPr>
        <w:t>;</w:t>
      </w:r>
    </w:p>
    <w:p w14:paraId="73EB5791" w14:textId="3ECF48CC"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NavParams.QueryFilter</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Params.NavData</w:t>
      </w:r>
      <w:proofErr w:type="spellEnd"/>
      <w:r>
        <w:rPr>
          <w:rFonts w:ascii="Cascadia Mono" w:hAnsi="Cascadia Mono" w:cs="Cascadia Mono"/>
          <w:color w:val="008080"/>
          <w:sz w:val="19"/>
          <w:szCs w:val="19"/>
          <w:lang w:val="en-GB"/>
        </w:rPr>
        <w:t>-&gt;</w:t>
      </w:r>
      <w:proofErr w:type="spellStart"/>
      <w:r>
        <w:rPr>
          <w:rFonts w:ascii="Cascadia Mono" w:hAnsi="Cascadia Mono" w:cs="Cascadia Mono"/>
          <w:color w:val="000000"/>
          <w:sz w:val="19"/>
          <w:szCs w:val="19"/>
          <w:lang w:val="en-GB"/>
        </w:rPr>
        <w:t>GetDefaultQueryFilter</w:t>
      </w:r>
      <w:proofErr w:type="spellEnd"/>
      <w:r>
        <w:rPr>
          <w:rFonts w:ascii="Cascadia Mono" w:hAnsi="Cascadia Mono" w:cs="Cascadia Mono"/>
          <w:color w:val="000000"/>
          <w:sz w:val="19"/>
          <w:szCs w:val="19"/>
          <w:lang w:val="en-GB"/>
        </w:rPr>
        <w:t>();</w:t>
      </w:r>
    </w:p>
    <w:p w14:paraId="268B4EFD" w14:textId="058439E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NavParams.StartLocation</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Transform.GetLocation</w:t>
      </w:r>
      <w:proofErr w:type="spellEnd"/>
      <w:r>
        <w:rPr>
          <w:rFonts w:ascii="Cascadia Mono" w:hAnsi="Cascadia Mono" w:cs="Cascadia Mono"/>
          <w:color w:val="000000"/>
          <w:sz w:val="19"/>
          <w:szCs w:val="19"/>
          <w:lang w:val="en-GB"/>
        </w:rPr>
        <w:t>();</w:t>
      </w:r>
    </w:p>
    <w:p w14:paraId="4961F662" w14:textId="2B75F9A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NavParams.EndLocation</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TargetEntityLocation</w:t>
      </w:r>
      <w:proofErr w:type="spellEnd"/>
      <w:r>
        <w:rPr>
          <w:rFonts w:ascii="Cascadia Mono" w:hAnsi="Cascadia Mono" w:cs="Cascadia Mono"/>
          <w:color w:val="000000"/>
          <w:sz w:val="19"/>
          <w:szCs w:val="19"/>
          <w:lang w:val="en-GB"/>
        </w:rPr>
        <w:t>;</w:t>
      </w:r>
    </w:p>
    <w:p w14:paraId="7E82634D"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054A483C" w14:textId="3FA9DBE9"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Find path</w:t>
      </w:r>
    </w:p>
    <w:p w14:paraId="0DC1DCA6" w14:textId="6078404D"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roofErr w:type="spellStart"/>
      <w:r>
        <w:rPr>
          <w:rFonts w:ascii="Cascadia Mono" w:hAnsi="Cascadia Mono" w:cs="Cascadia Mono"/>
          <w:color w:val="2B91AF"/>
          <w:sz w:val="19"/>
          <w:szCs w:val="19"/>
          <w:lang w:val="en-GB"/>
        </w:rPr>
        <w:t>FPathFindingResult</w:t>
      </w:r>
      <w:proofErr w:type="spellEnd"/>
      <w:r>
        <w:rPr>
          <w:rFonts w:ascii="Cascadia Mono" w:hAnsi="Cascadia Mono" w:cs="Cascadia Mono"/>
          <w:color w:val="000000"/>
          <w:sz w:val="19"/>
          <w:szCs w:val="19"/>
          <w:lang w:val="en-GB"/>
        </w:rPr>
        <w:t xml:space="preserve"> Result = </w:t>
      </w:r>
      <w:proofErr w:type="spellStart"/>
      <w:r>
        <w:rPr>
          <w:rFonts w:ascii="Cascadia Mono" w:hAnsi="Cascadia Mono" w:cs="Cascadia Mono"/>
          <w:color w:val="000000"/>
          <w:sz w:val="19"/>
          <w:szCs w:val="19"/>
          <w:lang w:val="en-GB"/>
        </w:rPr>
        <w:t>NavigationSystem</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FindPathSync</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NavAgentProperties</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Params</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EPathFindingMode</w:t>
      </w:r>
      <w:proofErr w:type="spellEnd"/>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Regular</w:t>
      </w:r>
      <w:r>
        <w:rPr>
          <w:rFonts w:ascii="Cascadia Mono" w:hAnsi="Cascadia Mono" w:cs="Cascadia Mono"/>
          <w:color w:val="000000"/>
          <w:sz w:val="19"/>
          <w:szCs w:val="19"/>
          <w:lang w:val="en-GB"/>
        </w:rPr>
        <w:t>);</w:t>
      </w:r>
    </w:p>
    <w:p w14:paraId="613A7E48"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1C0B6FEB" w14:textId="6EBFE1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Result.IsSuccessful</w:t>
      </w:r>
      <w:proofErr w:type="spellEnd"/>
      <w:r>
        <w:rPr>
          <w:rFonts w:ascii="Cascadia Mono" w:hAnsi="Cascadia Mono" w:cs="Cascadia Mono"/>
          <w:color w:val="000000"/>
          <w:sz w:val="19"/>
          <w:szCs w:val="19"/>
          <w:lang w:val="en-GB"/>
        </w:rPr>
        <w:t xml:space="preserve">() &amp;&amp; </w:t>
      </w:r>
      <w:proofErr w:type="spellStart"/>
      <w:r>
        <w:rPr>
          <w:rFonts w:ascii="Cascadia Mono" w:hAnsi="Cascadia Mono" w:cs="Cascadia Mono"/>
          <w:color w:val="000000"/>
          <w:sz w:val="19"/>
          <w:szCs w:val="19"/>
          <w:lang w:val="en-GB"/>
        </w:rPr>
        <w:t>Result.Path</w:t>
      </w:r>
      <w:proofErr w:type="spellEnd"/>
      <w:r>
        <w:rPr>
          <w:rFonts w:ascii="Cascadia Mono" w:hAnsi="Cascadia Mono" w:cs="Cascadia Mono"/>
          <w:color w:val="008080"/>
          <w:sz w:val="19"/>
          <w:szCs w:val="19"/>
          <w:lang w:val="en-GB"/>
        </w:rPr>
        <w:t>-&gt;</w:t>
      </w:r>
      <w:proofErr w:type="spellStart"/>
      <w:r>
        <w:rPr>
          <w:rFonts w:ascii="Cascadia Mono" w:hAnsi="Cascadia Mono" w:cs="Cascadia Mono"/>
          <w:color w:val="000000"/>
          <w:sz w:val="19"/>
          <w:szCs w:val="19"/>
          <w:lang w:val="en-GB"/>
        </w:rPr>
        <w:t>GetPathPoints</w:t>
      </w:r>
      <w:proofErr w:type="spellEnd"/>
      <w:r>
        <w:rPr>
          <w:rFonts w:ascii="Cascadia Mono" w:hAnsi="Cascadia Mono" w:cs="Cascadia Mono"/>
          <w:color w:val="000000"/>
          <w:sz w:val="19"/>
          <w:szCs w:val="19"/>
          <w:lang w:val="en-GB"/>
        </w:rPr>
        <w:t>().Num() &gt;= 2)</w:t>
      </w:r>
    </w:p>
    <w:p w14:paraId="7DD14317" w14:textId="34F80E3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007B673" w14:textId="51C94995" w:rsidR="006323B4" w:rsidRDefault="006323B4" w:rsidP="006323B4">
      <w:pPr>
        <w:autoSpaceDE w:val="0"/>
        <w:autoSpaceDN w:val="0"/>
        <w:adjustRightInd w:val="0"/>
        <w:spacing w:before="0" w:after="0" w:line="240" w:lineRule="auto"/>
        <w:ind w:left="720"/>
        <w:rPr>
          <w:rFonts w:ascii="Cascadia Mono" w:hAnsi="Cascadia Mono" w:cs="Cascadia Mono"/>
          <w:color w:val="000000"/>
          <w:sz w:val="19"/>
          <w:szCs w:val="19"/>
          <w:lang w:val="en-GB"/>
        </w:rPr>
      </w:pP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Vector</w:t>
      </w:r>
      <w:proofErr w:type="spellEnd"/>
      <w:r>
        <w:rPr>
          <w:rFonts w:ascii="Cascadia Mono" w:hAnsi="Cascadia Mono" w:cs="Cascadia Mono"/>
          <w:color w:val="000000"/>
          <w:sz w:val="19"/>
          <w:szCs w:val="19"/>
          <w:lang w:val="en-GB"/>
        </w:rPr>
        <w:t xml:space="preserve">&amp; Target = </w:t>
      </w:r>
      <w:proofErr w:type="spellStart"/>
      <w:r>
        <w:rPr>
          <w:rFonts w:ascii="Cascadia Mono" w:hAnsi="Cascadia Mono" w:cs="Cascadia Mono"/>
          <w:color w:val="000000"/>
          <w:sz w:val="19"/>
          <w:szCs w:val="19"/>
          <w:lang w:val="en-GB"/>
        </w:rPr>
        <w:t>Result.Path</w:t>
      </w:r>
      <w:proofErr w:type="spellEnd"/>
      <w:r>
        <w:rPr>
          <w:rFonts w:ascii="Cascadia Mono" w:hAnsi="Cascadia Mono" w:cs="Cascadia Mono"/>
          <w:color w:val="008080"/>
          <w:sz w:val="19"/>
          <w:szCs w:val="19"/>
          <w:lang w:val="en-GB"/>
        </w:rPr>
        <w:t>-&gt;</w:t>
      </w:r>
      <w:proofErr w:type="spellStart"/>
      <w:r>
        <w:rPr>
          <w:rFonts w:ascii="Cascadia Mono" w:hAnsi="Cascadia Mono" w:cs="Cascadia Mono"/>
          <w:color w:val="000000"/>
          <w:sz w:val="19"/>
          <w:szCs w:val="19"/>
          <w:lang w:val="en-GB"/>
        </w:rPr>
        <w:t>GetPathPoints</w:t>
      </w:r>
      <w:proofErr w:type="spellEnd"/>
      <w:r>
        <w:rPr>
          <w:rFonts w:ascii="Cascadia Mono" w:hAnsi="Cascadia Mono" w:cs="Cascadia Mono"/>
          <w:color w:val="000000"/>
          <w:sz w:val="19"/>
          <w:szCs w:val="19"/>
          <w:lang w:val="en-GB"/>
        </w:rPr>
        <w: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1</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xml:space="preserve">//Take point after starting point of path </w:t>
      </w:r>
    </w:p>
    <w:p w14:paraId="22EF459A" w14:textId="2B18994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MoveTarget.Center</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w:t>
      </w:r>
    </w:p>
    <w:p w14:paraId="504DE708" w14:textId="0D742D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7A4FFB0" w14:textId="32C1171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else</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xml:space="preserve">//We are outside </w:t>
      </w:r>
      <w:proofErr w:type="spellStart"/>
      <w:r>
        <w:rPr>
          <w:rFonts w:ascii="Cascadia Mono" w:hAnsi="Cascadia Mono" w:cs="Cascadia Mono"/>
          <w:color w:val="008000"/>
          <w:sz w:val="19"/>
          <w:szCs w:val="19"/>
          <w:lang w:val="en-GB"/>
        </w:rPr>
        <w:t>navmesh</w:t>
      </w:r>
      <w:proofErr w:type="spellEnd"/>
      <w:r>
        <w:rPr>
          <w:rFonts w:ascii="Cascadia Mono" w:hAnsi="Cascadia Mono" w:cs="Cascadia Mono"/>
          <w:color w:val="008000"/>
          <w:sz w:val="19"/>
          <w:szCs w:val="19"/>
          <w:lang w:val="en-GB"/>
        </w:rPr>
        <w:t>, try to get back</w:t>
      </w:r>
    </w:p>
    <w:p w14:paraId="6FF1DE59" w14:textId="38535FB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CEBED40" w14:textId="0207257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2B91AF"/>
          <w:sz w:val="19"/>
          <w:szCs w:val="19"/>
          <w:lang w:val="en-GB"/>
        </w:rPr>
        <w:t>FNavLocation</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Location</w:t>
      </w:r>
      <w:proofErr w:type="spellEnd"/>
      <w:r>
        <w:rPr>
          <w:rFonts w:ascii="Cascadia Mono" w:hAnsi="Cascadia Mono" w:cs="Cascadia Mono"/>
          <w:color w:val="000000"/>
          <w:sz w:val="19"/>
          <w:szCs w:val="19"/>
          <w:lang w:val="en-GB"/>
        </w:rPr>
        <w:t>{};</w:t>
      </w:r>
    </w:p>
    <w:p w14:paraId="71F97FE5" w14:textId="7E3E2FF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NavigationSystem-&gt;ProjectPointToNavigation(Transform.GetLocation(), </w:t>
      </w:r>
      <w:proofErr w:type="spellStart"/>
      <w:r>
        <w:rPr>
          <w:rFonts w:ascii="Cascadia Mono" w:hAnsi="Cascadia Mono" w:cs="Cascadia Mono"/>
          <w:color w:val="000000"/>
          <w:sz w:val="19"/>
          <w:szCs w:val="19"/>
          <w:lang w:val="en-GB"/>
        </w:rPr>
        <w:t>NavLocation</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Vector</w:t>
      </w:r>
      <w:proofErr w:type="spellEnd"/>
      <w:r>
        <w:rPr>
          <w:rFonts w:ascii="Cascadia Mono" w:hAnsi="Cascadia Mono" w:cs="Cascadia Mono"/>
          <w:color w:val="000000"/>
          <w:sz w:val="19"/>
          <w:szCs w:val="19"/>
          <w:lang w:val="en-GB"/>
        </w:rPr>
        <w:t>(1000, 1000, 1000));</w:t>
      </w:r>
    </w:p>
    <w:p w14:paraId="0BAC779F" w14:textId="10FA2471"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MoveTarget.Center</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NavLocation.Location</w:t>
      </w:r>
      <w:proofErr w:type="spellEnd"/>
      <w:r>
        <w:rPr>
          <w:rFonts w:ascii="Cascadia Mono" w:hAnsi="Cascadia Mono" w:cs="Cascadia Mono"/>
          <w:color w:val="000000"/>
          <w:sz w:val="19"/>
          <w:szCs w:val="19"/>
          <w:lang w:val="en-GB"/>
        </w:rPr>
        <w:t>;</w:t>
      </w:r>
    </w:p>
    <w:p w14:paraId="02959663" w14:textId="383D4ABA" w:rsidR="006323B4" w:rsidRDefault="006323B4" w:rsidP="006323B4">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587FA2F" w14:textId="5584A42D" w:rsidR="00931751" w:rsidRDefault="00931751" w:rsidP="00931751">
      <w:pPr>
        <w:pStyle w:val="Caption"/>
        <w:rPr>
          <w:rFonts w:ascii="Cascadia Mono" w:hAnsi="Cascadia Mono" w:cs="Cascadia Mono"/>
          <w:color w:val="000000"/>
          <w:sz w:val="19"/>
          <w:szCs w:val="19"/>
          <w:lang w:val="en-GB"/>
        </w:rPr>
      </w:pPr>
      <w:bookmarkStart w:id="46" w:name="_Ref156039335"/>
      <w:bookmarkStart w:id="47" w:name="_Toc156137258"/>
      <w:r>
        <w:t xml:space="preserve">Code snippet </w:t>
      </w:r>
      <w:fldSimple w:instr=" SEQ Code_snippet \* ARABIC ">
        <w:r w:rsidR="00E151CA">
          <w:rPr>
            <w:noProof/>
          </w:rPr>
          <w:t>4</w:t>
        </w:r>
      </w:fldSimple>
      <w:bookmarkEnd w:id="46"/>
      <w:r>
        <w:t>: Navigation mesh pathfinding in the navigation processor Execute function</w:t>
      </w:r>
      <w:bookmarkEnd w:id="47"/>
    </w:p>
    <w:p w14:paraId="3218B10E" w14:textId="1DECAA53" w:rsidR="00AB7BDD" w:rsidRDefault="00AB7BDD">
      <w:r>
        <w:br w:type="page"/>
      </w:r>
    </w:p>
    <w:p w14:paraId="1CB130AA" w14:textId="5E2A7FE7" w:rsidR="00E43D2A" w:rsidRDefault="00E43D2A" w:rsidP="00E43D2A">
      <w:pPr>
        <w:pStyle w:val="Heading4"/>
        <w:ind w:firstLine="720"/>
      </w:pPr>
      <w:r>
        <w:lastRenderedPageBreak/>
        <w:t>Attacking</w:t>
      </w:r>
    </w:p>
    <w:p w14:paraId="2A80033A" w14:textId="57ADCAB4"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r w:rsidR="00844CBB">
        <w:t xml:space="preserve"> The definition of this shared fragment can be found </w:t>
      </w:r>
      <w:r w:rsidR="00844CBB">
        <w:fldChar w:fldCharType="begin"/>
      </w:r>
      <w:r w:rsidR="00844CBB">
        <w:instrText xml:space="preserve"> REF _Ref156039571 \p \h </w:instrText>
      </w:r>
      <w:r w:rsidR="00844CBB">
        <w:fldChar w:fldCharType="separate"/>
      </w:r>
      <w:r w:rsidR="00E151CA">
        <w:t>below</w:t>
      </w:r>
      <w:r w:rsidR="00844CBB">
        <w:fldChar w:fldCharType="end"/>
      </w:r>
      <w:r w:rsidR="00844CBB">
        <w:t>.</w:t>
      </w:r>
    </w:p>
    <w:p w14:paraId="46063797"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778F70F9"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UnitAttackParameters</w:t>
      </w:r>
      <w:proofErr w:type="spellEnd"/>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SharedFragment</w:t>
      </w:r>
      <w:proofErr w:type="spellEnd"/>
    </w:p>
    <w:p w14:paraId="54EDE77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5D6509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49DEBB2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00BF6CAB"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EditAnywhere</w:t>
      </w:r>
      <w:proofErr w:type="spellEnd"/>
      <w:r>
        <w:rPr>
          <w:rFonts w:ascii="Cascadia Mono" w:hAnsi="Cascadia Mono" w:cs="Cascadia Mono"/>
          <w:color w:val="000000"/>
          <w:sz w:val="19"/>
          <w:szCs w:val="19"/>
          <w:lang w:val="en-GB"/>
        </w:rPr>
        <w:t>)</w:t>
      </w:r>
    </w:p>
    <w:p w14:paraId="4AB87BE4" w14:textId="50D4C39E"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Range = 200.f;</w:t>
      </w:r>
    </w:p>
    <w:p w14:paraId="2275B445"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891833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EditAnywhere</w:t>
      </w:r>
      <w:proofErr w:type="spellEnd"/>
      <w:r>
        <w:rPr>
          <w:rFonts w:ascii="Cascadia Mono" w:hAnsi="Cascadia Mono" w:cs="Cascadia Mono"/>
          <w:color w:val="000000"/>
          <w:sz w:val="19"/>
          <w:szCs w:val="19"/>
          <w:lang w:val="en-GB"/>
        </w:rPr>
        <w:t>)</w:t>
      </w:r>
    </w:p>
    <w:p w14:paraId="2163F87A" w14:textId="0D615A45"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ttackDelay</w:t>
      </w:r>
      <w:proofErr w:type="spellEnd"/>
      <w:r>
        <w:rPr>
          <w:rFonts w:ascii="Cascadia Mono" w:hAnsi="Cascadia Mono" w:cs="Cascadia Mono"/>
          <w:color w:val="000000"/>
          <w:sz w:val="19"/>
          <w:szCs w:val="19"/>
          <w:lang w:val="en-GB"/>
        </w:rPr>
        <w:t xml:space="preserve"> = 1.f;</w:t>
      </w:r>
    </w:p>
    <w:p w14:paraId="134020D6"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E38744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EditAnywhere</w:t>
      </w:r>
      <w:proofErr w:type="spellEnd"/>
      <w:r>
        <w:rPr>
          <w:rFonts w:ascii="Cascadia Mono" w:hAnsi="Cascadia Mono" w:cs="Cascadia Mono"/>
          <w:color w:val="000000"/>
          <w:sz w:val="19"/>
          <w:szCs w:val="19"/>
          <w:lang w:val="en-GB"/>
        </w:rPr>
        <w:t>)</w:t>
      </w:r>
    </w:p>
    <w:p w14:paraId="76D1AD05" w14:textId="6AD0C2AF"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amage = 20.f;</w:t>
      </w:r>
    </w:p>
    <w:p w14:paraId="64E781DD"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206DEE9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EditAnywhere</w:t>
      </w:r>
      <w:proofErr w:type="spellEnd"/>
      <w:r>
        <w:rPr>
          <w:rFonts w:ascii="Cascadia Mono" w:hAnsi="Cascadia Mono" w:cs="Cascadia Mono"/>
          <w:color w:val="000000"/>
          <w:sz w:val="19"/>
          <w:szCs w:val="19"/>
          <w:lang w:val="en-GB"/>
        </w:rPr>
        <w:t>)</w:t>
      </w:r>
    </w:p>
    <w:p w14:paraId="34675254" w14:textId="65C9A790"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AnimationAttackDelay</w:t>
      </w:r>
      <w:proofErr w:type="spellEnd"/>
      <w:r>
        <w:rPr>
          <w:rFonts w:ascii="Cascadia Mono" w:hAnsi="Cascadia Mono" w:cs="Cascadia Mono"/>
          <w:color w:val="000000"/>
          <w:sz w:val="19"/>
          <w:szCs w:val="19"/>
          <w:lang w:val="en-GB"/>
        </w:rPr>
        <w:t>;</w:t>
      </w:r>
    </w:p>
    <w:p w14:paraId="4CB68F3B" w14:textId="7ACE25D2" w:rsidR="00B81921" w:rsidRDefault="00D22104" w:rsidP="00D22104">
      <w:pPr>
        <w:keepNext/>
      </w:pPr>
      <w:r>
        <w:rPr>
          <w:rFonts w:ascii="Cascadia Mono" w:hAnsi="Cascadia Mono" w:cs="Cascadia Mono"/>
          <w:color w:val="000000"/>
          <w:sz w:val="19"/>
          <w:szCs w:val="19"/>
          <w:lang w:val="en-GB"/>
        </w:rPr>
        <w:t>};</w:t>
      </w:r>
    </w:p>
    <w:p w14:paraId="12A1967D" w14:textId="3B09EF16" w:rsidR="00B81921" w:rsidRDefault="00B81921" w:rsidP="00B81921">
      <w:pPr>
        <w:pStyle w:val="Caption"/>
      </w:pPr>
      <w:bookmarkStart w:id="48" w:name="_Ref156039571"/>
      <w:bookmarkStart w:id="49" w:name="_Toc156137259"/>
      <w:r>
        <w:t xml:space="preserve">Code snippet </w:t>
      </w:r>
      <w:fldSimple w:instr=" SEQ Code_snippet \* ARABIC ">
        <w:r w:rsidR="00E151CA">
          <w:rPr>
            <w:noProof/>
          </w:rPr>
          <w:t>5</w:t>
        </w:r>
      </w:fldSimple>
      <w:r>
        <w:t>: Attack parameters shared fragment definition</w:t>
      </w:r>
      <w:bookmarkEnd w:id="48"/>
      <w:bookmarkEnd w:id="49"/>
    </w:p>
    <w:p w14:paraId="585873A7" w14:textId="77777777" w:rsidR="00E62F93" w:rsidRPr="00E62F93" w:rsidRDefault="00E62F93" w:rsidP="00E62F93"/>
    <w:p w14:paraId="063A069F" w14:textId="09EACFE1" w:rsidR="00FE78CF" w:rsidRDefault="00FE78CF" w:rsidP="008712D3">
      <w:r>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2AE22CC6" w14:textId="77777777" w:rsidR="008B46DA" w:rsidRDefault="008B46DA" w:rsidP="008712D3"/>
    <w:p w14:paraId="6B8E36A4" w14:textId="1D1A104B" w:rsidR="00E43D2A" w:rsidRDefault="00E43D2A" w:rsidP="00E43D2A">
      <w:pPr>
        <w:pStyle w:val="Heading4"/>
        <w:ind w:firstLine="720"/>
      </w:pPr>
      <w:r>
        <w:t>Dying</w:t>
      </w:r>
    </w:p>
    <w:p w14:paraId="386104FC" w14:textId="5BFB32C6" w:rsidR="00621184" w:rsidRPr="00621184" w:rsidRDefault="00FE78CF" w:rsidP="00621184">
      <w:r>
        <w:t>Dying will be handled in two separate stages: dying and dead, which will be indicated by the appropriate tag.</w:t>
      </w:r>
      <w:r w:rsidR="002406EF">
        <w:br/>
      </w:r>
      <w:r>
        <w:t>Dying entities are still in the process of dying, they need to play their animation, but no longer be doing any functionality like</w:t>
      </w:r>
      <w:r w:rsidR="00402884">
        <w:t xml:space="preserve"> movement. They also need to be excluded from the target acquisition subsystem.</w:t>
      </w:r>
      <w:r w:rsidR="002406EF">
        <w:br/>
      </w:r>
      <w:r w:rsidR="00402884">
        <w:t xml:space="preserve">The dying fragment will use a timer to indicate how long it takes until it is dead. The processor will go over every entity and count down the timer, once done, it will spawn a new entity, according to </w:t>
      </w:r>
      <w:r w:rsidR="003F3AF1">
        <w:t>an</w:t>
      </w:r>
      <w:r w:rsidR="00402884">
        <w:t xml:space="preserve"> </w:t>
      </w:r>
      <w:proofErr w:type="spellStart"/>
      <w:r w:rsidR="00402884">
        <w:t>EntityConfig</w:t>
      </w:r>
      <w:proofErr w:type="spellEnd"/>
      <w:r w:rsidR="00402884">
        <w:t xml:space="preserve"> asse</w:t>
      </w:r>
      <w:r w:rsidR="001A46DC">
        <w:t>t</w:t>
      </w:r>
      <w:r w:rsidR="00402884">
        <w:t>. This entity will just have a transform and visualization.</w:t>
      </w:r>
    </w:p>
    <w:p w14:paraId="6F1A13E7" w14:textId="3FB98FFB" w:rsidR="00402884" w:rsidRDefault="00402884" w:rsidP="00FE78CF">
      <w:r>
        <w:t xml:space="preserve">We will not immediately destroy the now dead entity, as a good practice is to instead mark it as dead by using a tag, and then using </w:t>
      </w:r>
      <w:proofErr w:type="spellStart"/>
      <w:r>
        <w:t>DestroyEntities</w:t>
      </w:r>
      <w:proofErr w:type="spellEnd"/>
      <w:r>
        <w:t>() to destroy multiple entities at once.</w:t>
      </w:r>
      <w:r w:rsidR="00CE0BA2">
        <w:t xml:space="preserve"> You can find the code for this processor </w:t>
      </w:r>
      <w:r w:rsidR="00CE0BA2">
        <w:fldChar w:fldCharType="begin"/>
      </w:r>
      <w:r w:rsidR="00CE0BA2">
        <w:instrText xml:space="preserve"> REF _Ref156039735 \p \h </w:instrText>
      </w:r>
      <w:r w:rsidR="00CE0BA2">
        <w:fldChar w:fldCharType="separate"/>
      </w:r>
      <w:r w:rsidR="00E151CA">
        <w:t>below</w:t>
      </w:r>
      <w:r w:rsidR="00CE0BA2">
        <w:fldChar w:fldCharType="end"/>
      </w:r>
      <w:r w:rsidR="00CE0BA2">
        <w:t>.</w:t>
      </w:r>
    </w:p>
    <w:p w14:paraId="694757D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lastRenderedPageBreak/>
        <w:t>UDestroyEntitiesProcessor</w:t>
      </w:r>
      <w:r>
        <w:rPr>
          <w:rFonts w:ascii="Cascadia Mono" w:hAnsi="Cascadia Mono" w:cs="Cascadia Mono"/>
          <w:color w:val="000000"/>
          <w:sz w:val="19"/>
          <w:szCs w:val="19"/>
          <w:lang w:val="en-GB"/>
        </w:rPr>
        <w:t>::UDestroyEntitiesProcessor()</w:t>
      </w:r>
    </w:p>
    <w:p w14:paraId="7101848E"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roofErr w:type="spellStart"/>
      <w:r>
        <w:rPr>
          <w:rFonts w:ascii="Cascadia Mono" w:hAnsi="Cascadia Mono" w:cs="Cascadia Mono"/>
          <w:color w:val="000000"/>
          <w:sz w:val="19"/>
          <w:szCs w:val="19"/>
          <w:lang w:val="en-GB"/>
        </w:rPr>
        <w:t>EntityQuery</w:t>
      </w:r>
      <w:proofErr w:type="spellEnd"/>
      <w:r>
        <w:rPr>
          <w:rFonts w:ascii="Cascadia Mono" w:hAnsi="Cascadia Mono" w:cs="Cascadia Mono"/>
          <w:color w:val="000000"/>
          <w:sz w:val="19"/>
          <w:szCs w:val="19"/>
          <w:lang w:val="en-GB"/>
        </w:rPr>
        <w:t>{ *</w:t>
      </w:r>
      <w:r>
        <w:rPr>
          <w:rFonts w:ascii="Cascadia Mono" w:hAnsi="Cascadia Mono" w:cs="Cascadia Mono"/>
          <w:color w:val="0000FF"/>
          <w:sz w:val="19"/>
          <w:szCs w:val="19"/>
          <w:lang w:val="en-GB"/>
        </w:rPr>
        <w:t>this</w:t>
      </w:r>
      <w:r>
        <w:rPr>
          <w:rFonts w:ascii="Cascadia Mono" w:hAnsi="Cascadia Mono" w:cs="Cascadia Mono"/>
          <w:color w:val="000000"/>
          <w:sz w:val="19"/>
          <w:szCs w:val="19"/>
          <w:lang w:val="en-GB"/>
        </w:rPr>
        <w:t xml:space="preserve"> }</w:t>
      </w:r>
    </w:p>
    <w:p w14:paraId="6247374A"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1210DE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bAutoRegisterWithProcessingPhases</w:t>
      </w:r>
      <w:proofErr w:type="spellEnd"/>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true</w:t>
      </w:r>
      <w:r>
        <w:rPr>
          <w:rFonts w:ascii="Cascadia Mono" w:hAnsi="Cascadia Mono" w:cs="Cascadia Mono"/>
          <w:color w:val="000000"/>
          <w:sz w:val="19"/>
          <w:szCs w:val="19"/>
          <w:lang w:val="en-GB"/>
        </w:rPr>
        <w:t>;</w:t>
      </w:r>
    </w:p>
    <w:p w14:paraId="4C1EAEE8"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ProcessingPhase</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2B91AF"/>
          <w:sz w:val="19"/>
          <w:szCs w:val="19"/>
          <w:lang w:val="en-GB"/>
        </w:rPr>
        <w:t>EMassProcessingPhase</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2F4F4F"/>
          <w:sz w:val="19"/>
          <w:szCs w:val="19"/>
          <w:lang w:val="en-GB"/>
        </w:rPr>
        <w:t>FrameEnd</w:t>
      </w:r>
      <w:proofErr w:type="spellEnd"/>
      <w:r>
        <w:rPr>
          <w:rFonts w:ascii="Cascadia Mono" w:hAnsi="Cascadia Mono" w:cs="Cascadia Mono"/>
          <w:color w:val="000000"/>
          <w:sz w:val="19"/>
          <w:szCs w:val="19"/>
          <w:lang w:val="en-GB"/>
        </w:rPr>
        <w:t>;</w:t>
      </w:r>
    </w:p>
    <w:p w14:paraId="5028D44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ExecutionFlags</w:t>
      </w:r>
      <w:proofErr w:type="spellEnd"/>
      <w:r>
        <w:rPr>
          <w:rFonts w:ascii="Cascadia Mono" w:hAnsi="Cascadia Mono" w:cs="Cascadia Mono"/>
          <w:color w:val="000000"/>
          <w:sz w:val="19"/>
          <w:szCs w:val="19"/>
          <w:lang w:val="en-GB"/>
        </w:rPr>
        <w:t xml:space="preserve"> =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w:t>
      </w:r>
      <w:proofErr w:type="spellStart"/>
      <w:r>
        <w:rPr>
          <w:rFonts w:ascii="Cascadia Mono" w:hAnsi="Cascadia Mono" w:cs="Cascadia Mono"/>
          <w:color w:val="2B91AF"/>
          <w:sz w:val="19"/>
          <w:szCs w:val="19"/>
          <w:lang w:val="en-GB"/>
        </w:rPr>
        <w:t>EProcessorExecutionFlags</w:t>
      </w:r>
      <w:proofErr w:type="spellEnd"/>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49643AA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52BCFFF"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1CD7389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onfigureQueries</w:t>
      </w:r>
      <w:proofErr w:type="spellEnd"/>
      <w:r>
        <w:rPr>
          <w:rFonts w:ascii="Cascadia Mono" w:hAnsi="Cascadia Mono" w:cs="Cascadia Mono"/>
          <w:color w:val="000000"/>
          <w:sz w:val="19"/>
          <w:szCs w:val="19"/>
          <w:lang w:val="en-GB"/>
        </w:rPr>
        <w:t>()</w:t>
      </w:r>
    </w:p>
    <w:p w14:paraId="07A3A3C0"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BCD9F8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AddTagRequirement&lt;</w:t>
      </w:r>
      <w:r>
        <w:rPr>
          <w:rFonts w:ascii="Cascadia Mono" w:hAnsi="Cascadia Mono" w:cs="Cascadia Mono"/>
          <w:color w:val="2B91AF"/>
          <w:sz w:val="19"/>
          <w:szCs w:val="19"/>
          <w:lang w:val="en-GB"/>
        </w:rPr>
        <w:t>FDeadTag</w:t>
      </w:r>
      <w:r>
        <w:rPr>
          <w:rFonts w:ascii="Cascadia Mono" w:hAnsi="Cascadia Mono" w:cs="Cascadia Mono"/>
          <w:color w:val="000000"/>
          <w:sz w:val="19"/>
          <w:szCs w:val="19"/>
          <w:lang w:val="en-GB"/>
        </w:rPr>
        <w:t>&gt;(</w:t>
      </w:r>
      <w:r>
        <w:rPr>
          <w:rFonts w:ascii="Cascadia Mono" w:hAnsi="Cascadia Mono" w:cs="Cascadia Mono"/>
          <w:color w:val="2B91AF"/>
          <w:sz w:val="19"/>
          <w:szCs w:val="19"/>
          <w:lang w:val="en-GB"/>
        </w:rPr>
        <w:t>EMassFragmentPresenc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0A6D6F96"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35E7ECC"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7B331F8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Execute(</w:t>
      </w:r>
      <w:proofErr w:type="spellStart"/>
      <w:r>
        <w:rPr>
          <w:rFonts w:ascii="Cascadia Mono" w:hAnsi="Cascadia Mono" w:cs="Cascadia Mono"/>
          <w:color w:val="2B91AF"/>
          <w:sz w:val="19"/>
          <w:szCs w:val="19"/>
          <w:lang w:val="en-GB"/>
        </w:rPr>
        <w:t>FMassEntityManager</w:t>
      </w:r>
      <w:proofErr w:type="spellEnd"/>
      <w:r>
        <w:rPr>
          <w:rFonts w:ascii="Cascadia Mono" w:hAnsi="Cascadia Mono" w:cs="Cascadia Mono"/>
          <w:color w:val="000000"/>
          <w:sz w:val="19"/>
          <w:szCs w:val="19"/>
          <w:lang w:val="en-GB"/>
        </w:rPr>
        <w:t xml:space="preserve">&amp; </w:t>
      </w:r>
      <w:proofErr w:type="spellStart"/>
      <w:r>
        <w:rPr>
          <w:rFonts w:ascii="Cascadia Mono" w:hAnsi="Cascadia Mono" w:cs="Cascadia Mono"/>
          <w:color w:val="808080"/>
          <w:sz w:val="19"/>
          <w:szCs w:val="19"/>
          <w:lang w:val="en-GB"/>
        </w:rPr>
        <w:t>EntityManager</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ExecutionContext</w:t>
      </w:r>
      <w:proofErr w:type="spellEnd"/>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4CE8C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88A6A90" w14:textId="12358128" w:rsidR="002406EF" w:rsidRDefault="002406EF" w:rsidP="008F1B22">
      <w:pPr>
        <w:autoSpaceDE w:val="0"/>
        <w:autoSpaceDN w:val="0"/>
        <w:adjustRightInd w:val="0"/>
        <w:spacing w:before="0" w:after="0" w:line="240" w:lineRule="auto"/>
        <w:ind w:left="720"/>
        <w:rPr>
          <w:rFonts w:ascii="Cascadia Mono" w:hAnsi="Cascadia Mono" w:cs="Cascadia Mono"/>
          <w:color w:val="000000"/>
          <w:sz w:val="19"/>
          <w:szCs w:val="19"/>
          <w:lang w:val="en-GB"/>
        </w:rPr>
      </w:pPr>
      <w:proofErr w:type="spellStart"/>
      <w:r>
        <w:rPr>
          <w:rFonts w:ascii="Cascadia Mono" w:hAnsi="Cascadia Mono" w:cs="Cascadia Mono"/>
          <w:color w:val="000000"/>
          <w:sz w:val="19"/>
          <w:szCs w:val="19"/>
          <w:lang w:val="en-GB"/>
        </w:rPr>
        <w:t>EntityQuery.ForEachEntityChunk</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808080"/>
          <w:sz w:val="19"/>
          <w:szCs w:val="19"/>
          <w:lang w:val="en-GB"/>
        </w:rPr>
        <w:t>EntityManager</w:t>
      </w:r>
      <w:proofErr w:type="spellEnd"/>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proofErr w:type="spellStart"/>
      <w:r>
        <w:rPr>
          <w:rFonts w:ascii="Cascadia Mono" w:hAnsi="Cascadia Mono" w:cs="Cascadia Mono"/>
          <w:color w:val="2B91AF"/>
          <w:sz w:val="19"/>
          <w:szCs w:val="19"/>
          <w:lang w:val="en-GB"/>
        </w:rPr>
        <w:t>FMassExecutionContext</w:t>
      </w:r>
      <w:proofErr w:type="spellEnd"/>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2126FB8B" w14:textId="29A89D78" w:rsidR="002406EF" w:rsidRPr="00464AFF" w:rsidRDefault="002406EF" w:rsidP="002406EF">
      <w:pPr>
        <w:autoSpaceDE w:val="0"/>
        <w:autoSpaceDN w:val="0"/>
        <w:adjustRightInd w:val="0"/>
        <w:spacing w:before="0" w:after="0" w:line="240" w:lineRule="auto"/>
        <w:rPr>
          <w:rFonts w:ascii="Cascadia Mono" w:hAnsi="Cascadia Mono" w:cs="Cascadia Mono"/>
          <w:color w:val="000000"/>
          <w:sz w:val="19"/>
          <w:szCs w:val="19"/>
          <w:lang w:val="fr-BE"/>
        </w:rPr>
      </w:pPr>
      <w:r>
        <w:rPr>
          <w:rFonts w:ascii="Cascadia Mono" w:hAnsi="Cascadia Mono" w:cs="Cascadia Mono"/>
          <w:color w:val="000000"/>
          <w:sz w:val="19"/>
          <w:szCs w:val="19"/>
          <w:lang w:val="en-GB"/>
        </w:rPr>
        <w:tab/>
      </w:r>
      <w:r w:rsidRPr="00464AFF">
        <w:rPr>
          <w:rFonts w:ascii="Cascadia Mono" w:hAnsi="Cascadia Mono" w:cs="Cascadia Mono"/>
          <w:color w:val="000000"/>
          <w:sz w:val="19"/>
          <w:szCs w:val="19"/>
          <w:lang w:val="fr-BE"/>
        </w:rPr>
        <w:t>{</w:t>
      </w:r>
    </w:p>
    <w:p w14:paraId="6F8CC62E" w14:textId="44ADD870" w:rsidR="002406EF" w:rsidRPr="00464AFF" w:rsidRDefault="002406EF" w:rsidP="002406EF">
      <w:pPr>
        <w:autoSpaceDE w:val="0"/>
        <w:autoSpaceDN w:val="0"/>
        <w:adjustRightInd w:val="0"/>
        <w:spacing w:before="0" w:after="0" w:line="240" w:lineRule="auto"/>
        <w:rPr>
          <w:rFonts w:ascii="Cascadia Mono" w:hAnsi="Cascadia Mono" w:cs="Cascadia Mono"/>
          <w:color w:val="000000"/>
          <w:sz w:val="19"/>
          <w:szCs w:val="19"/>
          <w:lang w:val="fr-BE"/>
        </w:rPr>
      </w:pPr>
      <w:r w:rsidRPr="00464AFF">
        <w:rPr>
          <w:rFonts w:ascii="Cascadia Mono" w:hAnsi="Cascadia Mono" w:cs="Cascadia Mono"/>
          <w:color w:val="000000"/>
          <w:sz w:val="19"/>
          <w:szCs w:val="19"/>
          <w:lang w:val="fr-BE"/>
        </w:rPr>
        <w:tab/>
      </w:r>
      <w:r w:rsidRPr="00464AFF">
        <w:rPr>
          <w:rFonts w:ascii="Cascadia Mono" w:hAnsi="Cascadia Mono" w:cs="Cascadia Mono"/>
          <w:color w:val="000000"/>
          <w:sz w:val="19"/>
          <w:szCs w:val="19"/>
          <w:lang w:val="fr-BE"/>
        </w:rPr>
        <w:tab/>
      </w:r>
      <w:proofErr w:type="spellStart"/>
      <w:r w:rsidRPr="00464AFF">
        <w:rPr>
          <w:rFonts w:ascii="Cascadia Mono" w:hAnsi="Cascadia Mono" w:cs="Cascadia Mono"/>
          <w:color w:val="808080"/>
          <w:sz w:val="19"/>
          <w:szCs w:val="19"/>
          <w:lang w:val="fr-BE"/>
        </w:rPr>
        <w:t>EntityManager</w:t>
      </w:r>
      <w:r w:rsidRPr="00464AFF">
        <w:rPr>
          <w:rFonts w:ascii="Cascadia Mono" w:hAnsi="Cascadia Mono" w:cs="Cascadia Mono"/>
          <w:color w:val="000000"/>
          <w:sz w:val="19"/>
          <w:szCs w:val="19"/>
          <w:lang w:val="fr-BE"/>
        </w:rPr>
        <w:t>.Defer</w:t>
      </w:r>
      <w:proofErr w:type="spellEnd"/>
      <w:r w:rsidRPr="00464AFF">
        <w:rPr>
          <w:rFonts w:ascii="Cascadia Mono" w:hAnsi="Cascadia Mono" w:cs="Cascadia Mono"/>
          <w:color w:val="000000"/>
          <w:sz w:val="19"/>
          <w:szCs w:val="19"/>
          <w:lang w:val="fr-BE"/>
        </w:rPr>
        <w:t>().</w:t>
      </w:r>
      <w:proofErr w:type="spellStart"/>
      <w:r w:rsidRPr="00464AFF">
        <w:rPr>
          <w:rFonts w:ascii="Cascadia Mono" w:hAnsi="Cascadia Mono" w:cs="Cascadia Mono"/>
          <w:color w:val="000000"/>
          <w:sz w:val="19"/>
          <w:szCs w:val="19"/>
          <w:lang w:val="fr-BE"/>
        </w:rPr>
        <w:t>DestroyEntities</w:t>
      </w:r>
      <w:proofErr w:type="spellEnd"/>
      <w:r w:rsidRPr="00464AFF">
        <w:rPr>
          <w:rFonts w:ascii="Cascadia Mono" w:hAnsi="Cascadia Mono" w:cs="Cascadia Mono"/>
          <w:color w:val="000000"/>
          <w:sz w:val="19"/>
          <w:szCs w:val="19"/>
          <w:lang w:val="fr-BE"/>
        </w:rPr>
        <w:t>(</w:t>
      </w:r>
      <w:proofErr w:type="spellStart"/>
      <w:r w:rsidRPr="00464AFF">
        <w:rPr>
          <w:rFonts w:ascii="Cascadia Mono" w:hAnsi="Cascadia Mono" w:cs="Cascadia Mono"/>
          <w:color w:val="808080"/>
          <w:sz w:val="19"/>
          <w:szCs w:val="19"/>
          <w:lang w:val="fr-BE"/>
        </w:rPr>
        <w:t>Context</w:t>
      </w:r>
      <w:r w:rsidRPr="00464AFF">
        <w:rPr>
          <w:rFonts w:ascii="Cascadia Mono" w:hAnsi="Cascadia Mono" w:cs="Cascadia Mono"/>
          <w:color w:val="000000"/>
          <w:sz w:val="19"/>
          <w:szCs w:val="19"/>
          <w:lang w:val="fr-BE"/>
        </w:rPr>
        <w:t>.GetEntities</w:t>
      </w:r>
      <w:proofErr w:type="spellEnd"/>
      <w:r w:rsidRPr="00464AFF">
        <w:rPr>
          <w:rFonts w:ascii="Cascadia Mono" w:hAnsi="Cascadia Mono" w:cs="Cascadia Mono"/>
          <w:color w:val="000000"/>
          <w:sz w:val="19"/>
          <w:szCs w:val="19"/>
          <w:lang w:val="fr-BE"/>
        </w:rPr>
        <w:t>());</w:t>
      </w:r>
    </w:p>
    <w:p w14:paraId="069BC5E1" w14:textId="5C55245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sidRPr="00464AFF">
        <w:rPr>
          <w:rFonts w:ascii="Cascadia Mono" w:hAnsi="Cascadia Mono" w:cs="Cascadia Mono"/>
          <w:color w:val="000000"/>
          <w:sz w:val="19"/>
          <w:szCs w:val="19"/>
          <w:lang w:val="fr-BE"/>
        </w:rPr>
        <w:tab/>
      </w:r>
      <w:r>
        <w:rPr>
          <w:rFonts w:ascii="Cascadia Mono" w:hAnsi="Cascadia Mono" w:cs="Cascadia Mono"/>
          <w:color w:val="000000"/>
          <w:sz w:val="19"/>
          <w:szCs w:val="19"/>
          <w:lang w:val="en-GB"/>
        </w:rPr>
        <w:t>}));</w:t>
      </w:r>
    </w:p>
    <w:p w14:paraId="2CE4D57B" w14:textId="21030342" w:rsidR="00B81921" w:rsidRDefault="002406EF" w:rsidP="002406EF">
      <w:pPr>
        <w:keepNext/>
      </w:pPr>
      <w:r>
        <w:rPr>
          <w:rFonts w:ascii="Cascadia Mono" w:hAnsi="Cascadia Mono" w:cs="Cascadia Mono"/>
          <w:color w:val="000000"/>
          <w:sz w:val="19"/>
          <w:szCs w:val="19"/>
          <w:lang w:val="en-GB"/>
        </w:rPr>
        <w:t>}</w:t>
      </w:r>
    </w:p>
    <w:p w14:paraId="63B4A84C" w14:textId="0020F03E" w:rsidR="00E43D2A" w:rsidRDefault="00B81921" w:rsidP="00B81921">
      <w:pPr>
        <w:pStyle w:val="Caption"/>
      </w:pPr>
      <w:bookmarkStart w:id="50" w:name="_Ref156039735"/>
      <w:bookmarkStart w:id="51" w:name="_Toc156137260"/>
      <w:r>
        <w:t xml:space="preserve">Code snippet </w:t>
      </w:r>
      <w:fldSimple w:instr=" SEQ Code_snippet \* ARABIC ">
        <w:r w:rsidR="00E151CA">
          <w:rPr>
            <w:noProof/>
          </w:rPr>
          <w:t>6</w:t>
        </w:r>
      </w:fldSimple>
      <w:r>
        <w:t xml:space="preserve">: </w:t>
      </w:r>
      <w:proofErr w:type="spellStart"/>
      <w:r>
        <w:t>DestroyEntitiesProcessor</w:t>
      </w:r>
      <w:r w:rsidR="003B13DF">
        <w:t>’s</w:t>
      </w:r>
      <w:proofErr w:type="spellEnd"/>
      <w:r w:rsidR="003B13DF">
        <w:t xml:space="preserve"> three main functions</w:t>
      </w:r>
      <w:bookmarkEnd w:id="50"/>
      <w:bookmarkEnd w:id="51"/>
    </w:p>
    <w:p w14:paraId="0E33FD9B" w14:textId="0366D4B2" w:rsidR="00E71176" w:rsidRDefault="00E71176">
      <w:r>
        <w:br w:type="page"/>
      </w:r>
    </w:p>
    <w:p w14:paraId="636D88EA" w14:textId="2D4A4C7C" w:rsidR="008712D3" w:rsidRDefault="00E43D2A" w:rsidP="008712D3">
      <w:pPr>
        <w:pStyle w:val="Heading4"/>
        <w:numPr>
          <w:ilvl w:val="2"/>
          <w:numId w:val="40"/>
        </w:numPr>
      </w:pPr>
      <w:r>
        <w:lastRenderedPageBreak/>
        <w:t>Visualization</w:t>
      </w:r>
    </w:p>
    <w:p w14:paraId="0E8AD54B" w14:textId="77777777" w:rsidR="005946DC" w:rsidRDefault="009B7DF4" w:rsidP="007E02AF">
      <w:r>
        <w:t xml:space="preserve">We will visualize the units by adding the </w:t>
      </w:r>
      <w:proofErr w:type="spellStart"/>
      <w:r>
        <w:t>MassMovableVisualizationTrait</w:t>
      </w:r>
      <w:proofErr w:type="spellEnd"/>
      <w:r>
        <w:t xml:space="preserve">  to the </w:t>
      </w:r>
      <w:proofErr w:type="spellStart"/>
      <w:r>
        <w:t>EntityConfig</w:t>
      </w:r>
      <w:proofErr w:type="spellEnd"/>
      <w:r>
        <w:t xml:space="preserve">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28"/>
                    <a:stretch>
                      <a:fillRect/>
                    </a:stretch>
                  </pic:blipFill>
                  <pic:spPr>
                    <a:xfrm>
                      <a:off x="0" y="0"/>
                      <a:ext cx="5943600" cy="3580765"/>
                    </a:xfrm>
                    <a:prstGeom prst="rect">
                      <a:avLst/>
                    </a:prstGeom>
                  </pic:spPr>
                </pic:pic>
              </a:graphicData>
            </a:graphic>
          </wp:inline>
        </w:drawing>
      </w:r>
    </w:p>
    <w:p w14:paraId="6818CD00" w14:textId="243D5BBB" w:rsidR="00214F0D" w:rsidRDefault="00B81921" w:rsidP="00B81921">
      <w:pPr>
        <w:pStyle w:val="Caption"/>
      </w:pPr>
      <w:bookmarkStart w:id="52" w:name="_Toc156137246"/>
      <w:r>
        <w:t xml:space="preserve">Figure </w:t>
      </w:r>
      <w:fldSimple w:instr=" SEQ Figure \* ARABIC ">
        <w:r w:rsidR="00E151CA">
          <w:rPr>
            <w:noProof/>
          </w:rPr>
          <w:t>10</w:t>
        </w:r>
      </w:fldSimple>
      <w:r>
        <w:t>:</w:t>
      </w:r>
      <w:r>
        <w:rPr>
          <w:noProof/>
        </w:rPr>
        <w:t xml:space="preserve"> Visualization trait configuration</w:t>
      </w:r>
      <w:bookmarkEnd w:id="52"/>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w:t>
      </w:r>
      <w:proofErr w:type="spellStart"/>
      <w:r>
        <w:t>ACharacter</w:t>
      </w:r>
      <w:proofErr w:type="spellEnd"/>
      <w:r>
        <w:t xml:space="preserve">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013D71D0" w14:textId="0E185F85" w:rsidR="004D1A93" w:rsidRDefault="004D1A93" w:rsidP="007E02AF">
      <w:r>
        <w:t xml:space="preserve">We also need to add the </w:t>
      </w:r>
      <w:proofErr w:type="spellStart"/>
      <w:r>
        <w:t>LODCollectorTrait</w:t>
      </w:r>
      <w:proofErr w:type="spellEnd"/>
      <w:r>
        <w: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262D456" w14:textId="14AB5353" w:rsidR="004E7B86" w:rsidRDefault="004E7B86">
      <w:r>
        <w:br w:type="page"/>
      </w:r>
    </w:p>
    <w:p w14:paraId="7142A229" w14:textId="36FC76EB" w:rsidR="008712D3" w:rsidRPr="001B1D78" w:rsidRDefault="008712D3" w:rsidP="008712D3">
      <w:pPr>
        <w:pStyle w:val="Heading4"/>
        <w:numPr>
          <w:ilvl w:val="2"/>
          <w:numId w:val="40"/>
        </w:numPr>
      </w:pPr>
      <w:r>
        <w:lastRenderedPageBreak/>
        <w:t>Animation</w:t>
      </w:r>
    </w:p>
    <w:p w14:paraId="3C570409" w14:textId="6BDB3D5D"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6B12D003" w14:textId="54A424E2" w:rsidR="00C7645D" w:rsidRDefault="002E1107" w:rsidP="00C7645D">
      <w:r>
        <w:t xml:space="preserve">References used for creating the battle simulator with Mass: </w:t>
      </w:r>
      <w:r w:rsidR="00C7645D">
        <w:fldChar w:fldCharType="begin"/>
      </w:r>
      <w:r w:rsidR="00FC6366">
        <w:instrText xml:space="preserve"> ADDIN ZOTERO_ITEM CSL_CITATION {"citationID":"Kay3fYAC","properties":{"formattedCitation":"[9], [13], [14], [15], [16], [17], [47], [48], [49], [50], [51], [52]","plainCitation":"[9], [13], [14], [15], [16], [17], [47], [48], [49], [50], [51], [52]","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rsidR="00C7645D">
        <w:fldChar w:fldCharType="separate"/>
      </w:r>
      <w:r w:rsidR="00FC6366" w:rsidRPr="00FC6366">
        <w:rPr>
          <w:rFonts w:ascii="Calibri" w:hAnsi="Calibri" w:cs="Calibri"/>
        </w:rPr>
        <w:t>[9], [13], [14], [15], [16], [17], [47], [48], [49], [50], [51], [52]</w:t>
      </w:r>
      <w:r w:rsidR="00C7645D">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3" w:name="_Toc156137218"/>
      <w:r w:rsidRPr="002839ED">
        <w:t>Rendering/LODs</w:t>
      </w:r>
      <w:bookmarkEnd w:id="53"/>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29"/>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30"/>
                    <a:stretch>
                      <a:fillRect/>
                    </a:stretch>
                  </pic:blipFill>
                  <pic:spPr>
                    <a:xfrm>
                      <a:off x="0" y="0"/>
                      <a:ext cx="1531754" cy="1546995"/>
                    </a:xfrm>
                    <a:prstGeom prst="rect">
                      <a:avLst/>
                    </a:prstGeom>
                  </pic:spPr>
                </pic:pic>
              </a:graphicData>
            </a:graphic>
          </wp:inline>
        </w:drawing>
      </w:r>
    </w:p>
    <w:p w14:paraId="2ACBA7CB" w14:textId="66DAFAEA" w:rsidR="00542449" w:rsidRDefault="00B81921" w:rsidP="00B81921">
      <w:pPr>
        <w:pStyle w:val="Caption"/>
      </w:pPr>
      <w:bookmarkStart w:id="54" w:name="_Toc156137247"/>
      <w:r>
        <w:t xml:space="preserve">Figure </w:t>
      </w:r>
      <w:fldSimple w:instr=" SEQ Figure \* ARABIC ">
        <w:r w:rsidR="00E151C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E151CA">
          <w:rPr>
            <w:noProof/>
          </w:rPr>
          <w:t>12</w:t>
        </w:r>
      </w:fldSimple>
      <w:r>
        <w:t>:</w:t>
      </w:r>
      <w:r w:rsidRPr="00FE3229">
        <w:t xml:space="preserve"> Draw call amount with </w:t>
      </w:r>
      <w:r>
        <w:t>new</w:t>
      </w:r>
      <w:r w:rsidRPr="00FE3229">
        <w:t xml:space="preserve"> model</w:t>
      </w:r>
      <w:bookmarkEnd w:id="54"/>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lastRenderedPageBreak/>
        <w:drawing>
          <wp:inline distT="0" distB="0" distL="0" distR="0" wp14:anchorId="3E161083" wp14:editId="556C9EF5">
            <wp:extent cx="4236720" cy="3079726"/>
            <wp:effectExtent l="0" t="0" r="0" b="6985"/>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31"/>
                    <a:stretch>
                      <a:fillRect/>
                    </a:stretch>
                  </pic:blipFill>
                  <pic:spPr>
                    <a:xfrm>
                      <a:off x="0" y="0"/>
                      <a:ext cx="4267733" cy="3102269"/>
                    </a:xfrm>
                    <a:prstGeom prst="rect">
                      <a:avLst/>
                    </a:prstGeom>
                  </pic:spPr>
                </pic:pic>
              </a:graphicData>
            </a:graphic>
          </wp:inline>
        </w:drawing>
      </w:r>
    </w:p>
    <w:p w14:paraId="5AF0C30F" w14:textId="55C92AF4" w:rsidR="001B1D78" w:rsidRDefault="00CF321A" w:rsidP="00CF321A">
      <w:pPr>
        <w:pStyle w:val="Caption"/>
      </w:pPr>
      <w:bookmarkStart w:id="55" w:name="_Toc156137248"/>
      <w:r>
        <w:t xml:space="preserve">Figure </w:t>
      </w:r>
      <w:fldSimple w:instr=" SEQ Figure \* ARABIC ">
        <w:r w:rsidR="00E151CA">
          <w:rPr>
            <w:noProof/>
          </w:rPr>
          <w:t>13</w:t>
        </w:r>
      </w:fldSimple>
      <w:r>
        <w:t>: LOD Settings after generating an LOD</w:t>
      </w:r>
      <w:r w:rsidR="008D6209">
        <w:t xml:space="preserve"> s</w:t>
      </w:r>
      <w:r>
        <w:t>ettings asset</w:t>
      </w:r>
      <w:bookmarkEnd w:id="55"/>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6" w:name="_Toc156137219"/>
      <w:r>
        <w:t>Multithreading</w:t>
      </w:r>
      <w:bookmarkEnd w:id="56"/>
    </w:p>
    <w:p w14:paraId="275EB3CF" w14:textId="18E9F176" w:rsidR="00A56DD0" w:rsidRDefault="00A56DD0" w:rsidP="00BC6BAD">
      <w:r>
        <w:t xml:space="preserve">As of </w:t>
      </w:r>
      <w:r w:rsidR="00A413C3">
        <w:t xml:space="preserve">Unreal Engine </w:t>
      </w:r>
      <w:r>
        <w:t>5.1, Mass already does some multithreading by default</w:t>
      </w:r>
      <w:r w:rsidR="00397550">
        <w:t xml:space="preserve"> </w:t>
      </w:r>
      <w:r w:rsidR="00397550">
        <w:fldChar w:fldCharType="begin"/>
      </w:r>
      <w:r w:rsidR="00FC6366">
        <w:instrText xml:space="preserve"> ADDIN ZOTERO_ITEM CSL_CITATION {"citationID":"fIv3NQuy","properties":{"formattedCitation":"[53]","plainCitation":"[53]","noteIndex":0},"citationItems":[{"id":813,"uris":["http://zotero.org/users/12779847/items/HQAUK2QV"],"itemData":{"id":813,"type":"webpage","abstract":"Overview of new and updated features in Unreal Engine 5.1","language":"en-US","title":"Unreal Engine 5.1 Release Notes","URL":"https://docs.unrealengine.com/5.1/en-US/unreal-engine-5.1-release-notes/","accessed":{"date-parts":[["2024",1,13]]}}}],"schema":"https://github.com/citation-style-language/schema/raw/master/csl-citation.json"} </w:instrText>
      </w:r>
      <w:r w:rsidR="00397550">
        <w:fldChar w:fldCharType="separate"/>
      </w:r>
      <w:r w:rsidR="00FC6366" w:rsidRPr="00FC6366">
        <w:rPr>
          <w:rFonts w:ascii="Calibri" w:hAnsi="Calibri" w:cs="Calibri"/>
        </w:rPr>
        <w:t>[53]</w:t>
      </w:r>
      <w:r w:rsidR="00397550">
        <w:fldChar w:fldCharType="end"/>
      </w:r>
      <w:r>
        <w:t>. Every processor will execute on a separate thread, unless</w:t>
      </w:r>
      <w:r w:rsidR="006D2185">
        <w:t xml:space="preserve"> the</w:t>
      </w:r>
      <w:r>
        <w:t xml:space="preserve"> </w:t>
      </w:r>
      <w:proofErr w:type="spellStart"/>
      <w:r w:rsidRPr="00A56DD0">
        <w:t>bRequiresGameThreadExecution</w:t>
      </w:r>
      <w:proofErr w:type="spellEnd"/>
      <w:r w:rsidR="006D2185">
        <w:t xml:space="preserve"> </w:t>
      </w:r>
      <w:proofErr w:type="spellStart"/>
      <w:r w:rsidR="006D2185">
        <w:t>boolean</w:t>
      </w:r>
      <w:proofErr w:type="spellEnd"/>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660770D4"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xml:space="preserve">. The target acquisition processor can easily be multithreaded by just replacing the normal for loop with a </w:t>
      </w:r>
      <w:proofErr w:type="spellStart"/>
      <w:r>
        <w:t>ParallelFor</w:t>
      </w:r>
      <w:proofErr w:type="spellEnd"/>
      <w:r w:rsidR="001F0901">
        <w:t xml:space="preserve">, as seen </w:t>
      </w:r>
      <w:r w:rsidR="001F0901">
        <w:fldChar w:fldCharType="begin"/>
      </w:r>
      <w:r w:rsidR="001F0901">
        <w:instrText xml:space="preserve"> REF _Ref156040059 \p \h </w:instrText>
      </w:r>
      <w:r w:rsidR="001F0901">
        <w:fldChar w:fldCharType="separate"/>
      </w:r>
      <w:r w:rsidR="00E151CA">
        <w:t>below</w:t>
      </w:r>
      <w:r w:rsidR="001F0901">
        <w:fldChar w:fldCharType="end"/>
      </w:r>
      <w:r>
        <w:t>.</w:t>
      </w:r>
    </w:p>
    <w:p w14:paraId="064F30D0"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ifdef</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ENABLE_MULTITHREADING</w:t>
      </w:r>
    </w:p>
    <w:p w14:paraId="271041DA"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ParallelFor</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NumEntities</w:t>
      </w:r>
      <w:proofErr w:type="spellEnd"/>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w:t>
      </w:r>
      <w:proofErr w:type="spellStart"/>
      <w:r>
        <w:rPr>
          <w:rFonts w:ascii="Cascadia Mono" w:hAnsi="Cascadia Mono" w:cs="Cascadia Mono"/>
          <w:color w:val="808080"/>
          <w:sz w:val="19"/>
          <w:szCs w:val="19"/>
          <w:lang w:val="en-GB"/>
        </w:rPr>
        <w:t>EntityIndex</w:t>
      </w:r>
      <w:proofErr w:type="spellEnd"/>
      <w:r>
        <w:rPr>
          <w:rFonts w:ascii="Cascadia Mono" w:hAnsi="Cascadia Mono" w:cs="Cascadia Mono"/>
          <w:color w:val="000000"/>
          <w:sz w:val="19"/>
          <w:szCs w:val="19"/>
          <w:lang w:val="en-GB"/>
        </w:rPr>
        <w:t>)</w:t>
      </w:r>
    </w:p>
    <w:p w14:paraId="35BB1B11"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else</w:t>
      </w:r>
    </w:p>
    <w:p w14:paraId="660A30F7" w14:textId="03522888" w:rsidR="00710480" w:rsidRDefault="00710480" w:rsidP="006D3FFD">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int32 </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0000"/>
          <w:sz w:val="19"/>
          <w:szCs w:val="19"/>
          <w:lang w:val="en-GB"/>
        </w:rPr>
        <w:t xml:space="preserve"> = 0; </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0000"/>
          <w:sz w:val="19"/>
          <w:szCs w:val="19"/>
          <w:lang w:val="en-GB"/>
        </w:rPr>
        <w:t xml:space="preserve"> &lt; </w:t>
      </w:r>
      <w:proofErr w:type="spellStart"/>
      <w:r>
        <w:rPr>
          <w:rFonts w:ascii="Cascadia Mono" w:hAnsi="Cascadia Mono" w:cs="Cascadia Mono"/>
          <w:color w:val="000000"/>
          <w:sz w:val="19"/>
          <w:szCs w:val="19"/>
          <w:lang w:val="en-GB"/>
        </w:rPr>
        <w:t>Context.GetNumEntities</w:t>
      </w:r>
      <w:proofErr w:type="spellEnd"/>
      <w:r>
        <w:rPr>
          <w:rFonts w:ascii="Cascadia Mono" w:hAnsi="Cascadia Mono" w:cs="Cascadia Mono"/>
          <w:color w:val="000000"/>
          <w:sz w:val="19"/>
          <w:szCs w:val="19"/>
          <w:lang w:val="en-GB"/>
        </w:rPr>
        <w:t>(); ++</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0000"/>
          <w:sz w:val="19"/>
          <w:szCs w:val="19"/>
          <w:lang w:val="en-GB"/>
        </w:rPr>
        <w:t>)</w:t>
      </w:r>
    </w:p>
    <w:p w14:paraId="01AD38CF" w14:textId="3005731C" w:rsidR="00CF321A" w:rsidRDefault="00710480" w:rsidP="00710480">
      <w:pPr>
        <w:keepNext/>
      </w:pPr>
      <w:r>
        <w:rPr>
          <w:rFonts w:ascii="Cascadia Mono" w:hAnsi="Cascadia Mono" w:cs="Cascadia Mono"/>
          <w:color w:val="808080"/>
          <w:sz w:val="19"/>
          <w:szCs w:val="19"/>
          <w:lang w:val="en-GB"/>
        </w:rPr>
        <w:t>#endif</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ENABLE_MULTITHREADING</w:t>
      </w:r>
    </w:p>
    <w:p w14:paraId="6D69128C" w14:textId="5579A370" w:rsidR="00CF321A" w:rsidRDefault="00CF321A" w:rsidP="00CF321A">
      <w:pPr>
        <w:pStyle w:val="Caption"/>
      </w:pPr>
      <w:bookmarkStart w:id="57" w:name="_Ref156040059"/>
      <w:bookmarkStart w:id="58" w:name="_Toc156137261"/>
      <w:r>
        <w:t xml:space="preserve">Code snippet </w:t>
      </w:r>
      <w:fldSimple w:instr=" SEQ Code_snippet \* ARABIC ">
        <w:r w:rsidR="00E151CA">
          <w:rPr>
            <w:noProof/>
          </w:rPr>
          <w:t>7</w:t>
        </w:r>
      </w:fldSimple>
      <w:r>
        <w:t xml:space="preserve">: Replacing the normal for loop with a </w:t>
      </w:r>
      <w:proofErr w:type="spellStart"/>
      <w:r>
        <w:t>ParallelFor</w:t>
      </w:r>
      <w:bookmarkEnd w:id="57"/>
      <w:bookmarkEnd w:id="58"/>
      <w:proofErr w:type="spellEnd"/>
    </w:p>
    <w:p w14:paraId="20BEE998" w14:textId="431AFB1D" w:rsidR="00D31436" w:rsidRDefault="00D31436">
      <w:r>
        <w:br w:type="page"/>
      </w:r>
    </w:p>
    <w:p w14:paraId="4B739460" w14:textId="27563B4A" w:rsidR="009726B0" w:rsidRDefault="00E36553" w:rsidP="00350C2B">
      <w:r>
        <w:lastRenderedPageBreak/>
        <w:t>We can do the exact same in our navigation</w:t>
      </w:r>
      <w:r w:rsidR="00DD41F7">
        <w:t xml:space="preserve"> </w:t>
      </w:r>
      <w:r>
        <w:t xml:space="preserve">processor. </w:t>
      </w:r>
      <w:r w:rsidR="003523E0">
        <w:t>Alternatively, we could</w:t>
      </w:r>
      <w:r>
        <w:t xml:space="preserve"> use a normal for loop and </w:t>
      </w:r>
      <w:r w:rsidR="00F32A2C">
        <w:t xml:space="preserve">replace </w:t>
      </w:r>
      <w:proofErr w:type="spellStart"/>
      <w:r w:rsidR="00F32A2C">
        <w:t>FindPathSync</w:t>
      </w:r>
      <w:proofErr w:type="spellEnd"/>
      <w:r w:rsidR="00F32A2C">
        <w:t xml:space="preserve"> with</w:t>
      </w:r>
      <w:r>
        <w:t xml:space="preserve"> </w:t>
      </w:r>
      <w:proofErr w:type="spellStart"/>
      <w:r>
        <w:t>FindPathASync</w:t>
      </w:r>
      <w:proofErr w:type="spellEnd"/>
      <w:r>
        <w:t>, but from</w:t>
      </w:r>
      <w:r w:rsidR="006C61A0">
        <w:t xml:space="preserve"> a quick test</w:t>
      </w:r>
      <w:r w:rsidR="008B78E3">
        <w:t xml:space="preserve">, this </w:t>
      </w:r>
      <w:r w:rsidR="006C61A0">
        <w:t>seems to be</w:t>
      </w:r>
      <w:r w:rsidR="008B78E3">
        <w:t xml:space="preserve"> slower than </w:t>
      </w:r>
      <w:proofErr w:type="spellStart"/>
      <w:r w:rsidR="008B78E3">
        <w:t>FindPathSync</w:t>
      </w:r>
      <w:proofErr w:type="spellEnd"/>
      <w:r w:rsidR="008B78E3">
        <w:t xml:space="preserve"> in a </w:t>
      </w:r>
      <w:proofErr w:type="spellStart"/>
      <w:r w:rsidR="008B78E3">
        <w:t>ParallelFor</w:t>
      </w:r>
      <w:proofErr w:type="spellEnd"/>
      <w:r w:rsidR="008B78E3">
        <w:t>.</w:t>
      </w:r>
      <w:r w:rsidR="004B4C74">
        <w:br/>
      </w:r>
      <w:r w:rsidR="008B78E3">
        <w:t>We also multithreaded the movement and attacking processor</w:t>
      </w:r>
      <w:r w:rsidR="001D1DD5">
        <w:t>s</w:t>
      </w:r>
      <w:r w:rsidR="008B78E3">
        <w:t>, which in hindsight</w:t>
      </w:r>
      <w:r w:rsidR="003C0C4E">
        <w:t>,</w:t>
      </w:r>
      <w:r w:rsidR="008B78E3">
        <w:t xml:space="preserve"> was not needed since they already barely take any frame time at all.</w:t>
      </w:r>
    </w:p>
    <w:p w14:paraId="56887772" w14:textId="7E330369" w:rsidR="008B78E3" w:rsidRDefault="008B78E3" w:rsidP="00350C2B">
      <w:r>
        <w:t>Also make sure to use a mutex (</w:t>
      </w:r>
      <w:proofErr w:type="spellStart"/>
      <w:r>
        <w:t>FCriticalSection</w:t>
      </w:r>
      <w:proofErr w:type="spellEnd"/>
      <w:r>
        <w:t xml:space="preserve"> in Unreal Engine) whenever you don’t want two threads accessing the same section of your code at the same time.</w:t>
      </w:r>
      <w:r w:rsidR="00D34F14">
        <w:t xml:space="preserve"> This can be seen in an example </w:t>
      </w:r>
      <w:r w:rsidR="00D34F14">
        <w:fldChar w:fldCharType="begin"/>
      </w:r>
      <w:r w:rsidR="00D34F14">
        <w:instrText xml:space="preserve"> REF _Ref156040143 \p \h </w:instrText>
      </w:r>
      <w:r w:rsidR="00D34F14">
        <w:fldChar w:fldCharType="separate"/>
      </w:r>
      <w:r w:rsidR="00E151CA">
        <w:t>below</w:t>
      </w:r>
      <w:r w:rsidR="00D34F14">
        <w:fldChar w:fldCharType="end"/>
      </w:r>
      <w:r w:rsidR="004B4C74">
        <w:t>.</w:t>
      </w:r>
    </w:p>
    <w:p w14:paraId="2C35EDF8" w14:textId="77777777"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heck if dead</w:t>
      </w:r>
    </w:p>
    <w:p w14:paraId="2BF708DB" w14:textId="669A140B"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TargetEntityHealth.CurrentHealth</w:t>
      </w:r>
      <w:proofErr w:type="spellEnd"/>
      <w:r>
        <w:rPr>
          <w:rFonts w:ascii="Cascadia Mono" w:hAnsi="Cascadia Mono" w:cs="Cascadia Mono"/>
          <w:color w:val="000000"/>
          <w:sz w:val="19"/>
          <w:szCs w:val="19"/>
          <w:lang w:val="en-GB"/>
        </w:rPr>
        <w:t xml:space="preserve"> &lt;= 0)</w:t>
      </w:r>
    </w:p>
    <w:p w14:paraId="3F1B7128" w14:textId="4D94BDB5"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9B48DED" w14:textId="52481860"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Mutex.Lock</w:t>
      </w:r>
      <w:proofErr w:type="spellEnd"/>
      <w:r>
        <w:rPr>
          <w:rFonts w:ascii="Cascadia Mono" w:hAnsi="Cascadia Mono" w:cs="Cascadia Mono"/>
          <w:color w:val="000000"/>
          <w:sz w:val="19"/>
          <w:szCs w:val="19"/>
          <w:lang w:val="en-GB"/>
        </w:rPr>
        <w:t>();</w:t>
      </w:r>
    </w:p>
    <w:p w14:paraId="7EB59FED" w14:textId="24C89039"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Defer</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AddTag</w:t>
      </w:r>
      <w:proofErr w:type="spellEnd"/>
      <w:r>
        <w:rPr>
          <w:rFonts w:ascii="Cascadia Mono" w:hAnsi="Cascadia Mono" w:cs="Cascadia Mono"/>
          <w:color w:val="000000"/>
          <w:sz w:val="19"/>
          <w:szCs w:val="19"/>
          <w:lang w:val="en-GB"/>
        </w:rPr>
        <w:t>&lt;</w:t>
      </w:r>
      <w:proofErr w:type="spellStart"/>
      <w:r>
        <w:rPr>
          <w:rFonts w:ascii="Cascadia Mono" w:hAnsi="Cascadia Mono" w:cs="Cascadia Mono"/>
          <w:color w:val="2B91AF"/>
          <w:sz w:val="19"/>
          <w:szCs w:val="19"/>
          <w:lang w:val="en-GB"/>
        </w:rPr>
        <w:t>FDyingTag</w:t>
      </w:r>
      <w:proofErr w:type="spellEnd"/>
      <w:r>
        <w:rPr>
          <w:rFonts w:ascii="Cascadia Mono" w:hAnsi="Cascadia Mono" w:cs="Cascadia Mono"/>
          <w:color w:val="000000"/>
          <w:sz w:val="19"/>
          <w:szCs w:val="19"/>
          <w:lang w:val="en-GB"/>
        </w:rPr>
        <w:t>&gt;(</w:t>
      </w:r>
      <w:proofErr w:type="spellStart"/>
      <w:r>
        <w:rPr>
          <w:rFonts w:ascii="Cascadia Mono" w:hAnsi="Cascadia Mono" w:cs="Cascadia Mono"/>
          <w:color w:val="000000"/>
          <w:sz w:val="19"/>
          <w:szCs w:val="19"/>
          <w:lang w:val="en-GB"/>
        </w:rPr>
        <w:t>TargetEntity</w:t>
      </w:r>
      <w:proofErr w:type="spellEnd"/>
      <w:r>
        <w:rPr>
          <w:rFonts w:ascii="Cascadia Mono" w:hAnsi="Cascadia Mono" w:cs="Cascadia Mono"/>
          <w:color w:val="000000"/>
          <w:sz w:val="19"/>
          <w:szCs w:val="19"/>
          <w:lang w:val="en-GB"/>
        </w:rPr>
        <w:t>);</w:t>
      </w:r>
    </w:p>
    <w:p w14:paraId="18C53758" w14:textId="39B30B8F"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Mutex.Unlock</w:t>
      </w:r>
      <w:proofErr w:type="spellEnd"/>
      <w:r>
        <w:rPr>
          <w:rFonts w:ascii="Cascadia Mono" w:hAnsi="Cascadia Mono" w:cs="Cascadia Mono"/>
          <w:color w:val="000000"/>
          <w:sz w:val="19"/>
          <w:szCs w:val="19"/>
          <w:lang w:val="en-GB"/>
        </w:rPr>
        <w:t>();</w:t>
      </w:r>
    </w:p>
    <w:p w14:paraId="656AE7C2" w14:textId="743F1692" w:rsidR="00CF321A" w:rsidRDefault="008D0D72" w:rsidP="008D0D72">
      <w:pPr>
        <w:keepNext/>
      </w:pPr>
      <w:r>
        <w:rPr>
          <w:rFonts w:ascii="Cascadia Mono" w:hAnsi="Cascadia Mono" w:cs="Cascadia Mono"/>
          <w:color w:val="000000"/>
          <w:sz w:val="19"/>
          <w:szCs w:val="19"/>
          <w:lang w:val="en-GB"/>
        </w:rPr>
        <w:t>}</w:t>
      </w:r>
    </w:p>
    <w:p w14:paraId="36E56A3E" w14:textId="3D38459F" w:rsidR="008B78E3" w:rsidRDefault="00CF321A" w:rsidP="00CF321A">
      <w:pPr>
        <w:pStyle w:val="Caption"/>
      </w:pPr>
      <w:bookmarkStart w:id="59" w:name="_Ref156040143"/>
      <w:bookmarkStart w:id="60" w:name="_Toc156137262"/>
      <w:r>
        <w:t xml:space="preserve">Code snippet </w:t>
      </w:r>
      <w:fldSimple w:instr=" SEQ Code_snippet \* ARABIC ">
        <w:r w:rsidR="00E151CA">
          <w:rPr>
            <w:noProof/>
          </w:rPr>
          <w:t>8</w:t>
        </w:r>
      </w:fldSimple>
      <w:r>
        <w:t>: Using a mutex to prevent simultaneous writing to the deferred command buffer</w:t>
      </w:r>
      <w:bookmarkEnd w:id="59"/>
      <w:bookmarkEnd w:id="60"/>
    </w:p>
    <w:p w14:paraId="43C05E77" w14:textId="77777777" w:rsidR="005D602B" w:rsidRPr="005D602B" w:rsidRDefault="005D602B" w:rsidP="005D602B"/>
    <w:p w14:paraId="30A84AB9" w14:textId="7965F068" w:rsidR="00C7645D" w:rsidRDefault="005D602B" w:rsidP="00C7645D">
      <w:r>
        <w:t xml:space="preserve">References used </w:t>
      </w:r>
      <w:r w:rsidR="00742366">
        <w:t>to</w:t>
      </w:r>
      <w:r>
        <w:t xml:space="preserve"> implement multithreading: </w:t>
      </w:r>
      <w:r w:rsidR="00C7645D">
        <w:fldChar w:fldCharType="begin"/>
      </w:r>
      <w:r w:rsidR="004D143D">
        <w:instrText xml:space="preserve"> ADDIN ZOTERO_ITEM CSL_CITATION {"citationID":"oPx6UwNQ","properties":{"formattedCitation":"[22], [54]","plainCitation":"[22], [54]","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label":"page"},{"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rsidR="00C7645D">
        <w:fldChar w:fldCharType="separate"/>
      </w:r>
      <w:r w:rsidR="004D143D" w:rsidRPr="004D143D">
        <w:rPr>
          <w:rFonts w:ascii="Calibri" w:hAnsi="Calibri" w:cs="Calibri"/>
        </w:rPr>
        <w:t>[22], [54]</w:t>
      </w:r>
      <w:r w:rsidR="00C7645D">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1" w:name="_Toc156137220"/>
      <w:r>
        <w:t>Spatial Partitioning</w:t>
      </w:r>
      <w:bookmarkEnd w:id="61"/>
    </w:p>
    <w:p w14:paraId="6E14B080" w14:textId="5FA87631" w:rsidR="008B78E3" w:rsidRDefault="008B78E3" w:rsidP="008B78E3">
      <w:r>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5827F9F"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w:t>
      </w:r>
      <w:r w:rsidR="0011303F">
        <w:t>.</w:t>
      </w:r>
      <w:r w:rsidR="00185F9F">
        <w:t xml:space="preserve"> </w:t>
      </w:r>
      <w:r w:rsidR="0011303F">
        <w:t>A</w:t>
      </w:r>
      <w:r w:rsidR="00185F9F">
        <w:t xml:space="preserve">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1DD9AAC7" w:rsidR="00185F9F" w:rsidRDefault="00185F9F" w:rsidP="008B78E3">
      <w:r>
        <w:t>Luckily, Unreal Engine has some spatial partitioning structures built into the engine, like the hash</w:t>
      </w:r>
      <w:r w:rsidR="00333B95">
        <w:t xml:space="preserve"> </w:t>
      </w:r>
      <w:r>
        <w:t>grid that was used for avoidance. They also have multiple octree implementations, the one we will use is TOctree2</w:t>
      </w:r>
      <w:r w:rsidR="004D0D99">
        <w:t xml:space="preserve"> </w:t>
      </w:r>
      <w:r w:rsidR="004D0D99">
        <w:fldChar w:fldCharType="begin"/>
      </w:r>
      <w:r w:rsidR="004D143D">
        <w:instrText xml:space="preserve"> ADDIN ZOTERO_ITEM CSL_CITATION {"citationID":"b9VmGnhL","properties":{"formattedCitation":"[55]","plainCitation":"[55]","noteIndex":0},"citationItems":[{"id":815,"uris":["http://zotero.org/users/12779847/items/QCASI6AN"],"itemData":{"id":815,"type":"webpage","abstract":"An octree.","language":"en-US","title":"TOctree2","URL":"https://docs.unrealengine.com/5.3/en-US/API/Runtime/Core/Math/TOctree2/","accessed":{"date-parts":[["2024",1,13]]}}}],"schema":"https://github.com/citation-style-language/schema/raw/master/csl-citation.json"} </w:instrText>
      </w:r>
      <w:r w:rsidR="004D0D99">
        <w:fldChar w:fldCharType="separate"/>
      </w:r>
      <w:r w:rsidR="004D143D" w:rsidRPr="004D143D">
        <w:rPr>
          <w:rFonts w:ascii="Calibri" w:hAnsi="Calibri" w:cs="Calibri"/>
        </w:rPr>
        <w:t>[55]</w:t>
      </w:r>
      <w:r w:rsidR="004D0D99">
        <w:fldChar w:fldCharType="end"/>
      </w:r>
      <w:r>
        <w:t xml:space="preserve"> (the original </w:t>
      </w:r>
      <w:proofErr w:type="spellStart"/>
      <w:r>
        <w:t>TOctree</w:t>
      </w:r>
      <w:proofErr w:type="spellEnd"/>
      <w:r>
        <w:t xml:space="preserve"> is deprecated</w:t>
      </w:r>
      <w:r w:rsidR="00AC7753">
        <w:t xml:space="preserve"> </w:t>
      </w:r>
      <w:r w:rsidR="00AC7753">
        <w:fldChar w:fldCharType="begin"/>
      </w:r>
      <w:r w:rsidR="004D143D">
        <w:instrText xml:space="preserve"> ADDIN ZOTERO_ITEM CSL_CITATION {"citationID":"DimmsZuU","properties":{"formattedCitation":"[56]","plainCitation":"[56]","noteIndex":0},"citationItems":[{"id":814,"uris":["http://zotero.org/users/12779847/items/8VE57ITC"],"itemData":{"id":814,"type":"webpage","abstract":"An octree.","language":"en-US","title":"TOctree_DEPRECATED","URL":"https://docs.unrealengine.com/5.3/en-US/API/Runtime/Core/Math/TOctree_DEPRECATED/","accessed":{"date-parts":[["2024",1,13]]}}}],"schema":"https://github.com/citation-style-language/schema/raw/master/csl-citation.json"} </w:instrText>
      </w:r>
      <w:r w:rsidR="00AC7753">
        <w:fldChar w:fldCharType="separate"/>
      </w:r>
      <w:r w:rsidR="004D143D" w:rsidRPr="004D143D">
        <w:rPr>
          <w:rFonts w:ascii="Calibri" w:hAnsi="Calibri" w:cs="Calibri"/>
        </w:rPr>
        <w:t>[56]</w:t>
      </w:r>
      <w:r w:rsidR="00AC7753">
        <w:fldChar w:fldCharType="end"/>
      </w:r>
      <w:r>
        <w:t xml:space="preserve">), since it is the most similar to a classic octree. There is also </w:t>
      </w:r>
      <w:r w:rsidRPr="00185F9F">
        <w:t>FSparseDynamicOctree3</w:t>
      </w:r>
      <w:r w:rsidR="004D0D99">
        <w:t xml:space="preserve"> </w:t>
      </w:r>
      <w:r w:rsidR="004D0D99">
        <w:fldChar w:fldCharType="begin"/>
      </w:r>
      <w:r w:rsidR="004D143D">
        <w:instrText xml:space="preserve"> ADDIN ZOTERO_ITEM CSL_CITATION {"citationID":"iyPAqWiI","properties":{"formattedCitation":"[57]","plainCitation":"[57]","noteIndex":0},"citationItems":[{"id":816,"uris":["http://zotero.org/users/12779847/items/95HP2XKF"],"itemData":{"id":816,"type":"webpage","abstract":"[FSparseDynamicOctree3](API\\Plugins\\GeometricObjects\\Spatial\\FSparseDynamicOctree3) sorts objects with axis-aligned bounding boxes into a dynamic sparse octree of axis-aligned uniform grid cells.","language":"en-US","title":"FSparseDynamicOctree3","URL":"https://docs.unrealengine.com/5.1/en-US/API/Plugins/GeometricObjects/Spatial/FSparseDynamicOctree3/","accessed":{"date-parts":[["2024",1,13]]}}}],"schema":"https://github.com/citation-style-language/schema/raw/master/csl-citation.json"} </w:instrText>
      </w:r>
      <w:r w:rsidR="004D0D99">
        <w:fldChar w:fldCharType="separate"/>
      </w:r>
      <w:r w:rsidR="004D143D" w:rsidRPr="004D143D">
        <w:rPr>
          <w:rFonts w:ascii="Calibri" w:hAnsi="Calibri" w:cs="Calibri"/>
        </w:rPr>
        <w:t>[57]</w:t>
      </w:r>
      <w:r w:rsidR="004D0D99">
        <w:fldChar w:fldCharType="end"/>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lastRenderedPageBreak/>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32"/>
                    <a:stretch>
                      <a:fillRect/>
                    </a:stretch>
                  </pic:blipFill>
                  <pic:spPr>
                    <a:xfrm>
                      <a:off x="0" y="0"/>
                      <a:ext cx="5943600" cy="2924810"/>
                    </a:xfrm>
                    <a:prstGeom prst="rect">
                      <a:avLst/>
                    </a:prstGeom>
                  </pic:spPr>
                </pic:pic>
              </a:graphicData>
            </a:graphic>
          </wp:inline>
        </w:drawing>
      </w:r>
    </w:p>
    <w:p w14:paraId="7A3522FB" w14:textId="76CED4AD" w:rsidR="00B51E82" w:rsidRDefault="00CF321A" w:rsidP="00CF321A">
      <w:pPr>
        <w:pStyle w:val="Caption"/>
        <w:rPr>
          <w:noProof/>
        </w:rPr>
      </w:pPr>
      <w:bookmarkStart w:id="62" w:name="_Toc156137249"/>
      <w:r>
        <w:t xml:space="preserve">Figure </w:t>
      </w:r>
      <w:fldSimple w:instr=" SEQ Figure \* ARABIC ">
        <w:r w:rsidR="00E151CA">
          <w:rPr>
            <w:noProof/>
          </w:rPr>
          <w:t>14</w:t>
        </w:r>
      </w:fldSimple>
      <w:r>
        <w:t>: Visualization of the octree, the blue boxes represent the nodes</w:t>
      </w:r>
      <w:r>
        <w:rPr>
          <w:noProof/>
        </w:rPr>
        <w:t xml:space="preserve"> of the tree</w:t>
      </w:r>
      <w:bookmarkEnd w:id="62"/>
    </w:p>
    <w:p w14:paraId="16D02C8C" w14:textId="77777777" w:rsidR="00616118" w:rsidRPr="00616118" w:rsidRDefault="00616118" w:rsidP="00616118"/>
    <w:p w14:paraId="4C945A60" w14:textId="200F9FF9" w:rsidR="006224BF" w:rsidRDefault="006224BF" w:rsidP="00350C2B">
      <w:r>
        <w:t xml:space="preserve">Next, for finding the closest target in the octree, we don’t have access to all nodes directly, but we have some functions that will help us operate on elements in the nodes. First, we will use </w:t>
      </w:r>
      <w:proofErr w:type="spellStart"/>
      <w:r w:rsidRPr="006224BF">
        <w:t>FindNearbyElements</w:t>
      </w:r>
      <w:proofErr w:type="spellEnd"/>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proofErr w:type="spellStart"/>
      <w:r w:rsidR="009B09B9" w:rsidRPr="009B09B9">
        <w:t>FindElementsWithBoundsTest</w:t>
      </w:r>
      <w:proofErr w:type="spellEnd"/>
      <w:r w:rsidR="009B09B9">
        <w:t xml:space="preserve"> afterwards, with the radius of our bounds equal to the closest distance that we found so far.</w:t>
      </w:r>
      <w:r w:rsidR="00063EE0">
        <w:t xml:space="preserve"> Our implementation is shown </w:t>
      </w:r>
      <w:r w:rsidR="00063EE0">
        <w:fldChar w:fldCharType="begin"/>
      </w:r>
      <w:r w:rsidR="00063EE0">
        <w:instrText xml:space="preserve"> REF _Ref156040977 \p \h </w:instrText>
      </w:r>
      <w:r w:rsidR="00063EE0">
        <w:fldChar w:fldCharType="separate"/>
      </w:r>
      <w:r w:rsidR="00E151CA">
        <w:t>below</w:t>
      </w:r>
      <w:r w:rsidR="00063EE0">
        <w:fldChar w:fldCharType="end"/>
      </w:r>
      <w:r w:rsidR="00063EE0">
        <w:t>.</w:t>
      </w:r>
    </w:p>
    <w:p w14:paraId="0F798E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OctreeIndex{}; OctreeIndex &lt; </w:t>
      </w:r>
      <w:proofErr w:type="spellStart"/>
      <w:r>
        <w:rPr>
          <w:rFonts w:ascii="Cascadia Mono" w:hAnsi="Cascadia Mono" w:cs="Cascadia Mono"/>
          <w:color w:val="000000"/>
          <w:sz w:val="19"/>
          <w:szCs w:val="19"/>
          <w:lang w:val="en-GB"/>
        </w:rPr>
        <w:t>Octrees.Num</w:t>
      </w:r>
      <w:proofErr w:type="spellEnd"/>
      <w:r>
        <w:rPr>
          <w:rFonts w:ascii="Cascadia Mono" w:hAnsi="Cascadia Mono" w:cs="Cascadia Mono"/>
          <w:color w:val="000000"/>
          <w:sz w:val="19"/>
          <w:szCs w:val="19"/>
          <w:lang w:val="en-GB"/>
        </w:rPr>
        <w:t>(); ++OctreeIndex)</w:t>
      </w:r>
    </w:p>
    <w:p w14:paraId="455ED792" w14:textId="7DD72F7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280CAC9" w14:textId="2EC4088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01F07D8E" w14:textId="71CB0990"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OctreeIndex == </w:t>
      </w:r>
      <w:proofErr w:type="spellStart"/>
      <w:r>
        <w:rPr>
          <w:rFonts w:ascii="Cascadia Mono" w:hAnsi="Cascadia Mono" w:cs="Cascadia Mono"/>
          <w:color w:val="000000"/>
          <w:sz w:val="19"/>
          <w:szCs w:val="19"/>
          <w:lang w:val="en-GB"/>
        </w:rPr>
        <w:t>ArmyId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ArmyId</w:t>
      </w:r>
      <w:proofErr w:type="spellEnd"/>
      <w:r>
        <w:rPr>
          <w:rFonts w:ascii="Cascadia Mono" w:hAnsi="Cascadia Mono" w:cs="Cascadia Mono"/>
          <w:color w:val="000000"/>
          <w:sz w:val="19"/>
          <w:szCs w:val="19"/>
          <w:lang w:val="en-GB"/>
        </w:rPr>
        <w:t>)</w:t>
      </w:r>
    </w:p>
    <w:p w14:paraId="020D5FB8" w14:textId="590225B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61DD2FD" w14:textId="710B2D12"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13406C7" w14:textId="1F716E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3F4CE7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71A0B032" w14:textId="1B18789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Check for elements in the same node</w:t>
      </w:r>
    </w:p>
    <w:p w14:paraId="3C9464A0" w14:textId="249DC77B" w:rsidR="00F14856" w:rsidRDefault="00F14856" w:rsidP="00F1485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NearbyElements(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amp;](</w:t>
      </w: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UnitOctreeElement</w:t>
      </w:r>
      <w:proofErr w:type="spellEnd"/>
      <w:r>
        <w:rPr>
          <w:rFonts w:ascii="Cascadia Mono" w:hAnsi="Cascadia Mono" w:cs="Cascadia Mono"/>
          <w:color w:val="000000"/>
          <w:sz w:val="19"/>
          <w:szCs w:val="19"/>
          <w:lang w:val="en-GB"/>
        </w:rPr>
        <w:t xml:space="preserve">&amp; </w:t>
      </w:r>
      <w:proofErr w:type="spellStart"/>
      <w:r>
        <w:rPr>
          <w:rFonts w:ascii="Cascadia Mono" w:hAnsi="Cascadia Mono" w:cs="Cascadia Mono"/>
          <w:color w:val="808080"/>
          <w:sz w:val="19"/>
          <w:szCs w:val="19"/>
          <w:lang w:val="en-GB"/>
        </w:rPr>
        <w:t>OctreeElement</w:t>
      </w:r>
      <w:proofErr w:type="spellEnd"/>
      <w:r>
        <w:rPr>
          <w:rFonts w:ascii="Cascadia Mono" w:hAnsi="Cascadia Mono" w:cs="Cascadia Mono"/>
          <w:color w:val="000000"/>
          <w:sz w:val="19"/>
          <w:szCs w:val="19"/>
          <w:lang w:val="en-GB"/>
        </w:rPr>
        <w:t>)</w:t>
      </w:r>
    </w:p>
    <w:p w14:paraId="23E52EB6" w14:textId="4F1841D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3DB4C4" w14:textId="3307711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EntityHandle</w:t>
      </w:r>
      <w:proofErr w:type="spellEnd"/>
      <w:r>
        <w:rPr>
          <w:rFonts w:ascii="Cascadia Mono" w:hAnsi="Cascadia Mono" w:cs="Cascadia Mono"/>
          <w:color w:val="000000"/>
          <w:sz w:val="19"/>
          <w:szCs w:val="19"/>
          <w:lang w:val="en-GB"/>
        </w:rPr>
        <w:t xml:space="preserve">&amp; Handle = </w:t>
      </w:r>
      <w:proofErr w:type="spellStart"/>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roofErr w:type="spellEnd"/>
      <w:r>
        <w:rPr>
          <w:rFonts w:ascii="Cascadia Mono" w:hAnsi="Cascadia Mono" w:cs="Cascadia Mono"/>
          <w:color w:val="000000"/>
          <w:sz w:val="19"/>
          <w:szCs w:val="19"/>
          <w:lang w:val="en-GB"/>
        </w:rPr>
        <w:t>;</w:t>
      </w:r>
    </w:p>
    <w:p w14:paraId="1C4C82F8"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E492DAC" w14:textId="20F6856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sEntityValid</w:t>
      </w:r>
      <w:proofErr w:type="spellEnd"/>
      <w:r>
        <w:rPr>
          <w:rFonts w:ascii="Cascadia Mono" w:hAnsi="Cascadia Mono" w:cs="Cascadia Mono"/>
          <w:color w:val="000000"/>
          <w:sz w:val="19"/>
          <w:szCs w:val="19"/>
          <w:lang w:val="en-GB"/>
        </w:rPr>
        <w:t xml:space="preserve">(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86A07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6B0DE41" w14:textId="3A99BF77"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HandleTransform</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GetFragmentDataStruct</w:t>
      </w:r>
      <w:proofErr w:type="spellEnd"/>
      <w:r>
        <w:rPr>
          <w:rFonts w:ascii="Cascadia Mono" w:hAnsi="Cascadia Mono" w:cs="Cascadia Mono"/>
          <w:color w:val="000000"/>
          <w:sz w:val="19"/>
          <w:szCs w:val="19"/>
          <w:lang w:val="en-GB"/>
        </w:rPr>
        <w:t xml:space="preserve">(Handle, </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StaticStruct</w:t>
      </w:r>
      <w:proofErr w:type="spellEnd"/>
      <w:r>
        <w:rPr>
          <w:rFonts w:ascii="Cascadia Mono" w:hAnsi="Cascadia Mono" w:cs="Cascadia Mono"/>
          <w:color w:val="000000"/>
          <w:sz w:val="19"/>
          <w:szCs w:val="19"/>
          <w:lang w:val="en-GB"/>
        </w:rPr>
        <w:t>()).Get&lt;</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gt;();</w:t>
      </w:r>
    </w:p>
    <w:p w14:paraId="3A4B2D45" w14:textId="7944396A"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GetTransform().GetLocation(), </w:t>
      </w:r>
      <w:proofErr w:type="spellStart"/>
      <w:r>
        <w:rPr>
          <w:rFonts w:ascii="Cascadia Mono" w:hAnsi="Cascadia Mono" w:cs="Cascadia Mono"/>
          <w:color w:val="000000"/>
          <w:sz w:val="19"/>
          <w:szCs w:val="19"/>
          <w:lang w:val="en-GB"/>
        </w:rPr>
        <w:t>HandleTransform.GetTransform</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Location</w:t>
      </w:r>
      <w:proofErr w:type="spellEnd"/>
      <w:r>
        <w:rPr>
          <w:rFonts w:ascii="Cascadia Mono" w:hAnsi="Cascadia Mono" w:cs="Cascadia Mono"/>
          <w:color w:val="000000"/>
          <w:sz w:val="19"/>
          <w:szCs w:val="19"/>
          <w:lang w:val="en-GB"/>
        </w:rPr>
        <w:t>());</w:t>
      </w:r>
    </w:p>
    <w:p w14:paraId="711478BF" w14:textId="6120DDD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lt; ClosestDistanceSqr)</w:t>
      </w:r>
    </w:p>
    <w:p w14:paraId="39691892" w14:textId="4BDAC4D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FE06325" w14:textId="377F7DF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TargetAcquisition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urrentTarget</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2E484E92" w14:textId="2996BECE"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 xml:space="preserve">ClosestDistanceSqr =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w:t>
      </w:r>
    </w:p>
    <w:p w14:paraId="26FAFF7F" w14:textId="7F69CCC8"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628776B" w14:textId="1118B0B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979F3E6"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19F46FC9" w14:textId="4B647C8D"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8000"/>
          <w:sz w:val="19"/>
          <w:szCs w:val="19"/>
          <w:lang w:val="en-GB"/>
        </w:rPr>
        <w:t>//Do bounds check to see if there's any elements in other nodes that are closer</w:t>
      </w:r>
    </w:p>
    <w:p w14:paraId="51712F03" w14:textId="61E18AFC" w:rsidR="00F14856" w:rsidRDefault="00F14856" w:rsidP="00594F36">
      <w:pPr>
        <w:autoSpaceDE w:val="0"/>
        <w:autoSpaceDN w:val="0"/>
        <w:adjustRightInd w:val="0"/>
        <w:spacing w:before="0" w:after="0" w:line="240" w:lineRule="auto"/>
        <w:ind w:firstLine="72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ClosestDistance</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2B91AF"/>
          <w:sz w:val="19"/>
          <w:szCs w:val="19"/>
          <w:lang w:val="en-GB"/>
        </w:rPr>
        <w:t>FMath</w:t>
      </w:r>
      <w:proofErr w:type="spellEnd"/>
      <w:r>
        <w:rPr>
          <w:rFonts w:ascii="Cascadia Mono" w:hAnsi="Cascadia Mono" w:cs="Cascadia Mono"/>
          <w:color w:val="000000"/>
          <w:sz w:val="19"/>
          <w:szCs w:val="19"/>
          <w:lang w:val="en-GB"/>
        </w:rPr>
        <w:t>::Sqrt(ClosestDistanceSqr);</w:t>
      </w:r>
    </w:p>
    <w:p w14:paraId="7E255A6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2B91AF"/>
          <w:sz w:val="19"/>
          <w:szCs w:val="19"/>
          <w:lang w:val="en-GB"/>
        </w:rPr>
        <w:t>FBoxCenterAndExtent</w:t>
      </w:r>
      <w:proofErr w:type="spellEnd"/>
      <w:r>
        <w:rPr>
          <w:rFonts w:ascii="Cascadia Mono" w:hAnsi="Cascadia Mono" w:cs="Cascadia Mono"/>
          <w:color w:val="000000"/>
          <w:sz w:val="19"/>
          <w:szCs w:val="19"/>
          <w:lang w:val="en-GB"/>
        </w:rPr>
        <w:t xml:space="preserve"> Bounds{</w:t>
      </w:r>
    </w:p>
    <w:p w14:paraId="7A0948B3" w14:textId="0B18FF6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Transform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Transform</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Location</w:t>
      </w:r>
      <w:proofErr w:type="spellEnd"/>
      <w:r>
        <w:rPr>
          <w:rFonts w:ascii="Cascadia Mono" w:hAnsi="Cascadia Mono" w:cs="Cascadia Mono"/>
          <w:color w:val="000000"/>
          <w:sz w:val="19"/>
          <w:szCs w:val="19"/>
          <w:lang w:val="en-GB"/>
        </w:rPr>
        <w:t>(),</w:t>
      </w:r>
    </w:p>
    <w:p w14:paraId="5136F8D5" w14:textId="5A1A851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proofErr w:type="spellStart"/>
      <w:r>
        <w:rPr>
          <w:rFonts w:ascii="Cascadia Mono" w:hAnsi="Cascadia Mono" w:cs="Cascadia Mono"/>
          <w:color w:val="2B91AF"/>
          <w:sz w:val="19"/>
          <w:szCs w:val="19"/>
          <w:lang w:val="en-GB"/>
        </w:rPr>
        <w:t>FVector</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losestDistance,ClosestDistance,ClosestDistance</w:t>
      </w:r>
      <w:proofErr w:type="spellEnd"/>
      <w:r>
        <w:rPr>
          <w:rFonts w:ascii="Cascadia Mono" w:hAnsi="Cascadia Mono" w:cs="Cascadia Mono"/>
          <w:color w:val="000000"/>
          <w:sz w:val="19"/>
          <w:szCs w:val="19"/>
          <w:lang w:val="en-GB"/>
        </w:rPr>
        <w:t>}</w:t>
      </w:r>
    </w:p>
    <w:p w14:paraId="44F4DC52" w14:textId="25562E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00B50092"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AE39F28" w14:textId="690763FA"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FindElementsWithBoundsTest</w:t>
      </w:r>
      <w:proofErr w:type="spellEnd"/>
      <w:r>
        <w:rPr>
          <w:rFonts w:ascii="Cascadia Mono" w:hAnsi="Cascadia Mono" w:cs="Cascadia Mono"/>
          <w:color w:val="000000"/>
          <w:sz w:val="19"/>
          <w:szCs w:val="19"/>
          <w:lang w:val="en-GB"/>
        </w:rPr>
        <w:t>(Bounds, [&amp;](</w:t>
      </w: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UnitOctreeElement</w:t>
      </w:r>
      <w:proofErr w:type="spellEnd"/>
      <w:r>
        <w:rPr>
          <w:rFonts w:ascii="Cascadia Mono" w:hAnsi="Cascadia Mono" w:cs="Cascadia Mono"/>
          <w:color w:val="000000"/>
          <w:sz w:val="19"/>
          <w:szCs w:val="19"/>
          <w:lang w:val="en-GB"/>
        </w:rPr>
        <w:t xml:space="preserve">&amp; </w:t>
      </w:r>
      <w:proofErr w:type="spellStart"/>
      <w:r>
        <w:rPr>
          <w:rFonts w:ascii="Cascadia Mono" w:hAnsi="Cascadia Mono" w:cs="Cascadia Mono"/>
          <w:color w:val="808080"/>
          <w:sz w:val="19"/>
          <w:szCs w:val="19"/>
          <w:lang w:val="en-GB"/>
        </w:rPr>
        <w:t>OctreeElement</w:t>
      </w:r>
      <w:proofErr w:type="spellEnd"/>
      <w:r>
        <w:rPr>
          <w:rFonts w:ascii="Cascadia Mono" w:hAnsi="Cascadia Mono" w:cs="Cascadia Mono"/>
          <w:color w:val="000000"/>
          <w:sz w:val="19"/>
          <w:szCs w:val="19"/>
          <w:lang w:val="en-GB"/>
        </w:rPr>
        <w:t>)</w:t>
      </w:r>
    </w:p>
    <w:p w14:paraId="495D8B43" w14:textId="5E6FAF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B46474" w14:textId="358DAC3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FF"/>
          <w:sz w:val="19"/>
          <w:szCs w:val="19"/>
          <w:lang w:val="en-GB"/>
        </w:rPr>
        <w:t>const</w:t>
      </w:r>
      <w:proofErr w:type="spellEnd"/>
      <w:r>
        <w:rPr>
          <w:rFonts w:ascii="Cascadia Mono" w:hAnsi="Cascadia Mono" w:cs="Cascadia Mono"/>
          <w:color w:val="000000"/>
          <w:sz w:val="19"/>
          <w:szCs w:val="19"/>
          <w:lang w:val="en-GB"/>
        </w:rPr>
        <w:t xml:space="preserve"> </w:t>
      </w:r>
      <w:proofErr w:type="spellStart"/>
      <w:r>
        <w:rPr>
          <w:rFonts w:ascii="Cascadia Mono" w:hAnsi="Cascadia Mono" w:cs="Cascadia Mono"/>
          <w:color w:val="2B91AF"/>
          <w:sz w:val="19"/>
          <w:szCs w:val="19"/>
          <w:lang w:val="en-GB"/>
        </w:rPr>
        <w:t>FMassEntityHandle</w:t>
      </w:r>
      <w:proofErr w:type="spellEnd"/>
      <w:r>
        <w:rPr>
          <w:rFonts w:ascii="Cascadia Mono" w:hAnsi="Cascadia Mono" w:cs="Cascadia Mono"/>
          <w:color w:val="000000"/>
          <w:sz w:val="19"/>
          <w:szCs w:val="19"/>
          <w:lang w:val="en-GB"/>
        </w:rPr>
        <w:t xml:space="preserve">&amp; Handle = </w:t>
      </w:r>
      <w:proofErr w:type="spellStart"/>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roofErr w:type="spellEnd"/>
      <w:r>
        <w:rPr>
          <w:rFonts w:ascii="Cascadia Mono" w:hAnsi="Cascadia Mono" w:cs="Cascadia Mono"/>
          <w:color w:val="000000"/>
          <w:sz w:val="19"/>
          <w:szCs w:val="19"/>
          <w:lang w:val="en-GB"/>
        </w:rPr>
        <w:t>;</w:t>
      </w:r>
    </w:p>
    <w:p w14:paraId="721A0DF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0CAE6A23" w14:textId="37C25D3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sEntityValid</w:t>
      </w:r>
      <w:proofErr w:type="spellEnd"/>
      <w:r>
        <w:rPr>
          <w:rFonts w:ascii="Cascadia Mono" w:hAnsi="Cascadia Mono" w:cs="Cascadia Mono"/>
          <w:color w:val="000000"/>
          <w:sz w:val="19"/>
          <w:szCs w:val="19"/>
          <w:lang w:val="en-GB"/>
        </w:rPr>
        <w:t xml:space="preserve">(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57DE60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68EF1686" w14:textId="19EF5984"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HandleTransform</w:t>
      </w:r>
      <w:proofErr w:type="spellEnd"/>
      <w:r>
        <w:rPr>
          <w:rFonts w:ascii="Cascadia Mono" w:hAnsi="Cascadia Mono" w:cs="Cascadia Mono"/>
          <w:color w:val="000000"/>
          <w:sz w:val="19"/>
          <w:szCs w:val="19"/>
          <w:lang w:val="en-GB"/>
        </w:rPr>
        <w:t xml:space="preserve"> = </w:t>
      </w:r>
      <w:proofErr w:type="spellStart"/>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GetFragmentDataStruct</w:t>
      </w:r>
      <w:proofErr w:type="spellEnd"/>
      <w:r>
        <w:rPr>
          <w:rFonts w:ascii="Cascadia Mono" w:hAnsi="Cascadia Mono" w:cs="Cascadia Mono"/>
          <w:color w:val="000000"/>
          <w:sz w:val="19"/>
          <w:szCs w:val="19"/>
          <w:lang w:val="en-GB"/>
        </w:rPr>
        <w:t xml:space="preserve">(Handle, </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StaticStruct</w:t>
      </w:r>
      <w:proofErr w:type="spellEnd"/>
      <w:r>
        <w:rPr>
          <w:rFonts w:ascii="Cascadia Mono" w:hAnsi="Cascadia Mono" w:cs="Cascadia Mono"/>
          <w:color w:val="000000"/>
          <w:sz w:val="19"/>
          <w:szCs w:val="19"/>
          <w:lang w:val="en-GB"/>
        </w:rPr>
        <w:t>()).Get&lt;</w:t>
      </w:r>
      <w:proofErr w:type="spellStart"/>
      <w:r>
        <w:rPr>
          <w:rFonts w:ascii="Cascadia Mono" w:hAnsi="Cascadia Mono" w:cs="Cascadia Mono"/>
          <w:color w:val="2B91AF"/>
          <w:sz w:val="19"/>
          <w:szCs w:val="19"/>
          <w:lang w:val="en-GB"/>
        </w:rPr>
        <w:t>FTransformFragment</w:t>
      </w:r>
      <w:proofErr w:type="spellEnd"/>
      <w:r>
        <w:rPr>
          <w:rFonts w:ascii="Cascadia Mono" w:hAnsi="Cascadia Mono" w:cs="Cascadia Mono"/>
          <w:color w:val="000000"/>
          <w:sz w:val="19"/>
          <w:szCs w:val="19"/>
          <w:lang w:val="en-GB"/>
        </w:rPr>
        <w:t>&gt;();</w:t>
      </w:r>
    </w:p>
    <w:p w14:paraId="37400000" w14:textId="3F755E25"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GetTransform().GetLocation(), </w:t>
      </w:r>
      <w:proofErr w:type="spellStart"/>
      <w:r>
        <w:rPr>
          <w:rFonts w:ascii="Cascadia Mono" w:hAnsi="Cascadia Mono" w:cs="Cascadia Mono"/>
          <w:color w:val="000000"/>
          <w:sz w:val="19"/>
          <w:szCs w:val="19"/>
          <w:lang w:val="en-GB"/>
        </w:rPr>
        <w:t>HandleTransform.GetTransform</w:t>
      </w:r>
      <w:proofErr w:type="spellEnd"/>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GetLocation</w:t>
      </w:r>
      <w:proofErr w:type="spellEnd"/>
      <w:r>
        <w:rPr>
          <w:rFonts w:ascii="Cascadia Mono" w:hAnsi="Cascadia Mono" w:cs="Cascadia Mono"/>
          <w:color w:val="000000"/>
          <w:sz w:val="19"/>
          <w:szCs w:val="19"/>
          <w:lang w:val="en-GB"/>
        </w:rPr>
        <w:t>());</w:t>
      </w:r>
    </w:p>
    <w:p w14:paraId="2D4CDA5D" w14:textId="5124A7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 xml:space="preserve"> &lt; ClosestDistanceSqr)</w:t>
      </w:r>
    </w:p>
    <w:p w14:paraId="7861FDDE" w14:textId="00E880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25536EA" w14:textId="1CD978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proofErr w:type="spellStart"/>
      <w:r>
        <w:rPr>
          <w:rFonts w:ascii="Cascadia Mono" w:hAnsi="Cascadia Mono" w:cs="Cascadia Mono"/>
          <w:color w:val="000000"/>
          <w:sz w:val="19"/>
          <w:szCs w:val="19"/>
          <w:lang w:val="en-GB"/>
        </w:rPr>
        <w:t>TargetAcquisitionList</w:t>
      </w:r>
      <w:proofErr w:type="spellEnd"/>
      <w:r>
        <w:rPr>
          <w:rFonts w:ascii="Cascadia Mono" w:hAnsi="Cascadia Mono" w:cs="Cascadia Mono"/>
          <w:color w:val="008080"/>
          <w:sz w:val="19"/>
          <w:szCs w:val="19"/>
          <w:lang w:val="en-GB"/>
        </w:rPr>
        <w:t>[</w:t>
      </w:r>
      <w:proofErr w:type="spellStart"/>
      <w:r>
        <w:rPr>
          <w:rFonts w:ascii="Cascadia Mono" w:hAnsi="Cascadia Mono" w:cs="Cascadia Mono"/>
          <w:color w:val="000000"/>
          <w:sz w:val="19"/>
          <w:szCs w:val="19"/>
          <w:lang w:val="en-GB"/>
        </w:rPr>
        <w:t>EntityIndex</w:t>
      </w:r>
      <w:proofErr w:type="spellEnd"/>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roofErr w:type="spellStart"/>
      <w:r>
        <w:rPr>
          <w:rFonts w:ascii="Cascadia Mono" w:hAnsi="Cascadia Mono" w:cs="Cascadia Mono"/>
          <w:color w:val="000000"/>
          <w:sz w:val="19"/>
          <w:szCs w:val="19"/>
          <w:lang w:val="en-GB"/>
        </w:rPr>
        <w:t>CurrentTarget</w:t>
      </w:r>
      <w:proofErr w:type="spellEnd"/>
      <w:r>
        <w:rPr>
          <w:rFonts w:ascii="Cascadia Mono" w:hAnsi="Cascadia Mono" w:cs="Cascadia Mono"/>
          <w:color w:val="000000"/>
          <w:sz w:val="19"/>
          <w:szCs w:val="19"/>
          <w:lang w:val="en-GB"/>
        </w:rPr>
        <w:t xml:space="preserve">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7A28A637" w14:textId="07D2881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 xml:space="preserve">ClosestDistanceSqr = </w:t>
      </w:r>
      <w:proofErr w:type="spellStart"/>
      <w:r>
        <w:rPr>
          <w:rFonts w:ascii="Cascadia Mono" w:hAnsi="Cascadia Mono" w:cs="Cascadia Mono"/>
          <w:color w:val="000000"/>
          <w:sz w:val="19"/>
          <w:szCs w:val="19"/>
          <w:lang w:val="en-GB"/>
        </w:rPr>
        <w:t>DistanceSqr</w:t>
      </w:r>
      <w:proofErr w:type="spellEnd"/>
      <w:r>
        <w:rPr>
          <w:rFonts w:ascii="Cascadia Mono" w:hAnsi="Cascadia Mono" w:cs="Cascadia Mono"/>
          <w:color w:val="000000"/>
          <w:sz w:val="19"/>
          <w:szCs w:val="19"/>
          <w:lang w:val="en-GB"/>
        </w:rPr>
        <w:t>;</w:t>
      </w:r>
    </w:p>
    <w:p w14:paraId="047D8BD0" w14:textId="7F340DF6"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F69598A" w14:textId="2B59DA5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DDD303" w14:textId="4A278433" w:rsidR="00CF321A" w:rsidRDefault="00F14856" w:rsidP="00F14856">
      <w:pPr>
        <w:keepNext/>
      </w:pPr>
      <w:r>
        <w:rPr>
          <w:rFonts w:ascii="Cascadia Mono" w:hAnsi="Cascadia Mono" w:cs="Cascadia Mono"/>
          <w:color w:val="000000"/>
          <w:sz w:val="19"/>
          <w:szCs w:val="19"/>
          <w:lang w:val="en-GB"/>
        </w:rPr>
        <w:t>}</w:t>
      </w:r>
    </w:p>
    <w:p w14:paraId="25BE7953" w14:textId="38755234" w:rsidR="006224BF" w:rsidRDefault="00F14856" w:rsidP="00F14856">
      <w:pPr>
        <w:pStyle w:val="Caption"/>
      </w:pPr>
      <w:bookmarkStart w:id="63" w:name="_Ref156040977"/>
      <w:bookmarkStart w:id="64" w:name="_Toc156137263"/>
      <w:r>
        <w:t xml:space="preserve">Code snippet </w:t>
      </w:r>
      <w:fldSimple w:instr=" SEQ Code_snippet \* ARABIC ">
        <w:r w:rsidR="00E151CA">
          <w:rPr>
            <w:noProof/>
          </w:rPr>
          <w:t>9</w:t>
        </w:r>
      </w:fldSimple>
      <w:r>
        <w:t xml:space="preserve">: </w:t>
      </w:r>
      <w:r w:rsidRPr="00875AB2">
        <w:t xml:space="preserve">Finding the closest target </w:t>
      </w:r>
      <w:r w:rsidR="00BF152E">
        <w:t>with an</w:t>
      </w:r>
      <w:r w:rsidRPr="00875AB2">
        <w:t xml:space="preserve"> octree</w:t>
      </w:r>
      <w:bookmarkEnd w:id="63"/>
      <w:bookmarkEnd w:id="64"/>
    </w:p>
    <w:p w14:paraId="336FCD69" w14:textId="77777777" w:rsidR="00C7645D" w:rsidRDefault="00C7645D" w:rsidP="00C7645D"/>
    <w:p w14:paraId="111BDF02" w14:textId="1B893CEF" w:rsidR="00C7645D" w:rsidRDefault="00D32C45" w:rsidP="00C7645D">
      <w:r>
        <w:t xml:space="preserve">References used to implement spatial partitioning: </w:t>
      </w:r>
      <w:r w:rsidR="00C7645D">
        <w:fldChar w:fldCharType="begin"/>
      </w:r>
      <w:r w:rsidR="00FC6366">
        <w:instrText xml:space="preserve"> ADDIN ZOTERO_ITEM CSL_CITATION {"citationID":"vHvpXbrY","properties":{"formattedCitation":"[18], [19], [20], [21]","plainCitation":"[18], [19], [20], [21]","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C7645D">
        <w:fldChar w:fldCharType="separate"/>
      </w:r>
      <w:r w:rsidR="00FC6366" w:rsidRPr="00FC6366">
        <w:rPr>
          <w:rFonts w:ascii="Calibri" w:hAnsi="Calibri" w:cs="Calibri"/>
        </w:rPr>
        <w:t>[18], [19], [20], [21]</w:t>
      </w:r>
      <w:r w:rsidR="00C7645D">
        <w:fldChar w:fldCharType="end"/>
      </w:r>
    </w:p>
    <w:p w14:paraId="5EB4D11D" w14:textId="76D95D3D" w:rsidR="00CC5FD7" w:rsidRDefault="00CC5FD7">
      <w:r>
        <w:br w:type="page"/>
      </w:r>
    </w:p>
    <w:p w14:paraId="6ACF31A6" w14:textId="0C71DA60" w:rsidR="007371E2" w:rsidRDefault="00CF42AA" w:rsidP="008B3BCA">
      <w:pPr>
        <w:pStyle w:val="Heading3"/>
        <w:numPr>
          <w:ilvl w:val="1"/>
          <w:numId w:val="40"/>
        </w:numPr>
      </w:pPr>
      <w:bookmarkStart w:id="65" w:name="_Toc156137221"/>
      <w:r>
        <w:lastRenderedPageBreak/>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1E7AF69" w:rsidR="00552427" w:rsidRDefault="00CF321A" w:rsidP="00CF321A">
      <w:pPr>
        <w:pStyle w:val="Caption"/>
        <w:rPr>
          <w:noProof/>
        </w:rPr>
      </w:pPr>
      <w:bookmarkStart w:id="66" w:name="_Toc156137250"/>
      <w:r>
        <w:t xml:space="preserve">Figure </w:t>
      </w:r>
      <w:fldSimple w:instr=" SEQ Figure \* ARABIC ">
        <w:r w:rsidR="00E151CA">
          <w:rPr>
            <w:noProof/>
          </w:rPr>
          <w:t>15</w:t>
        </w:r>
      </w:fldSimple>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 xml:space="preserve">To set up the animation sharing manager, we have to first create an instance of the manager in our </w:t>
      </w:r>
      <w:proofErr w:type="spellStart"/>
      <w:r>
        <w:t>gamemode</w:t>
      </w:r>
      <w:proofErr w:type="spellEnd"/>
      <w:r>
        <w:t>.</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34"/>
                    <a:stretch>
                      <a:fillRect/>
                    </a:stretch>
                  </pic:blipFill>
                  <pic:spPr>
                    <a:xfrm>
                      <a:off x="0" y="0"/>
                      <a:ext cx="5943600" cy="1670050"/>
                    </a:xfrm>
                    <a:prstGeom prst="rect">
                      <a:avLst/>
                    </a:prstGeom>
                  </pic:spPr>
                </pic:pic>
              </a:graphicData>
            </a:graphic>
          </wp:inline>
        </w:drawing>
      </w:r>
    </w:p>
    <w:p w14:paraId="57BFAF6C" w14:textId="7BC4FEE8" w:rsidR="00231221" w:rsidRDefault="00CF321A" w:rsidP="00CF321A">
      <w:pPr>
        <w:pStyle w:val="Caption"/>
      </w:pPr>
      <w:bookmarkStart w:id="67" w:name="_Toc156137251"/>
      <w:r>
        <w:t xml:space="preserve">Figure </w:t>
      </w:r>
      <w:fldSimple w:instr=" SEQ Figure \* ARABIC ">
        <w:r w:rsidR="00E151CA">
          <w:rPr>
            <w:noProof/>
          </w:rPr>
          <w:t>16</w:t>
        </w:r>
      </w:fldSimple>
      <w:r>
        <w:t>: Creation of the animation sharing manager</w:t>
      </w:r>
      <w:bookmarkEnd w:id="67"/>
    </w:p>
    <w:p w14:paraId="27A0DD83" w14:textId="1BCCA743" w:rsidR="0034320F" w:rsidRDefault="0034320F">
      <w:r>
        <w:br w:type="page"/>
      </w:r>
    </w:p>
    <w:p w14:paraId="2A09ED72" w14:textId="236BF304" w:rsidR="00231221" w:rsidRDefault="00231221" w:rsidP="00350C2B">
      <w:r>
        <w:lastRenderedPageBreak/>
        <w:t xml:space="preserve">Then, we have to define an </w:t>
      </w:r>
      <w:proofErr w:type="spellStart"/>
      <w:r>
        <w:t>AnimationSharingSetup</w:t>
      </w:r>
      <w:proofErr w:type="spellEnd"/>
      <w:r>
        <w:t xml:space="preserve">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drawing>
          <wp:inline distT="0" distB="0" distL="0" distR="0" wp14:anchorId="3FBD7220" wp14:editId="0E0185C4">
            <wp:extent cx="5699760" cy="3366877"/>
            <wp:effectExtent l="0" t="0" r="0" b="508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35"/>
                    <a:stretch>
                      <a:fillRect/>
                    </a:stretch>
                  </pic:blipFill>
                  <pic:spPr>
                    <a:xfrm>
                      <a:off x="0" y="0"/>
                      <a:ext cx="5702843" cy="3368698"/>
                    </a:xfrm>
                    <a:prstGeom prst="rect">
                      <a:avLst/>
                    </a:prstGeom>
                  </pic:spPr>
                </pic:pic>
              </a:graphicData>
            </a:graphic>
          </wp:inline>
        </w:drawing>
      </w:r>
    </w:p>
    <w:p w14:paraId="08509F04" w14:textId="13340770" w:rsidR="000317F5" w:rsidRDefault="00CF321A" w:rsidP="00CF321A">
      <w:pPr>
        <w:pStyle w:val="Caption"/>
      </w:pPr>
      <w:bookmarkStart w:id="68" w:name="_Toc156137252"/>
      <w:r>
        <w:t xml:space="preserve">Figure </w:t>
      </w:r>
      <w:fldSimple w:instr=" SEQ Figure \* ARABIC ">
        <w:r w:rsidR="00E151CA">
          <w:rPr>
            <w:noProof/>
          </w:rPr>
          <w:t>17</w:t>
        </w:r>
      </w:fldSimple>
      <w:r w:rsidRPr="002F1346">
        <w:t xml:space="preserve">: Configuration of the </w:t>
      </w:r>
      <w:proofErr w:type="spellStart"/>
      <w:r>
        <w:t>AnimationSharingSetup</w:t>
      </w:r>
      <w:proofErr w:type="spellEnd"/>
      <w:r>
        <w:t xml:space="preserve"> asset</w:t>
      </w:r>
      <w:bookmarkEnd w:id="68"/>
    </w:p>
    <w:p w14:paraId="6B2BD34F" w14:textId="77777777" w:rsidR="001A52E4" w:rsidRPr="001A52E4" w:rsidRDefault="001A52E4" w:rsidP="001A52E4"/>
    <w:p w14:paraId="55D89390" w14:textId="17F11F11" w:rsidR="002F3B28" w:rsidRDefault="002F3B28" w:rsidP="00350C2B">
      <w:r>
        <w:t xml:space="preserve">Lastly, we have to register every actor with the animation sharing manager on </w:t>
      </w:r>
      <w:proofErr w:type="spellStart"/>
      <w:r>
        <w:t>BeginPlay</w:t>
      </w:r>
      <w:proofErr w:type="spellEnd"/>
      <w:r>
        <w:t xml:space="preserve">, and unregister on </w:t>
      </w:r>
      <w:proofErr w:type="spellStart"/>
      <w:r>
        <w:t>EndPlay</w:t>
      </w:r>
      <w:proofErr w:type="spellEnd"/>
      <w:r>
        <w:t>.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5656CC78">
            <wp:extent cx="3505200" cy="1420055"/>
            <wp:effectExtent l="0" t="0" r="0" b="889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36"/>
                    <a:stretch>
                      <a:fillRect/>
                    </a:stretch>
                  </pic:blipFill>
                  <pic:spPr>
                    <a:xfrm>
                      <a:off x="0" y="0"/>
                      <a:ext cx="3525404" cy="1428240"/>
                    </a:xfrm>
                    <a:prstGeom prst="rect">
                      <a:avLst/>
                    </a:prstGeom>
                  </pic:spPr>
                </pic:pic>
              </a:graphicData>
            </a:graphic>
          </wp:inline>
        </w:drawing>
      </w:r>
    </w:p>
    <w:p w14:paraId="62860DB3" w14:textId="5B1E9993" w:rsidR="002F3B28" w:rsidRDefault="00CF321A" w:rsidP="00CF321A">
      <w:pPr>
        <w:pStyle w:val="Caption"/>
      </w:pPr>
      <w:bookmarkStart w:id="69" w:name="_Toc156137253"/>
      <w:r>
        <w:t xml:space="preserve">Figure </w:t>
      </w:r>
      <w:fldSimple w:instr=" SEQ Figure \* ARABIC ">
        <w:r w:rsidR="00E151CA">
          <w:rPr>
            <w:noProof/>
          </w:rPr>
          <w:t>18</w:t>
        </w:r>
      </w:fldSimple>
      <w:r>
        <w:t>: Registering and unregistering the actor with the animation sharing manager</w:t>
      </w:r>
      <w:bookmarkEnd w:id="69"/>
    </w:p>
    <w:p w14:paraId="20F06514" w14:textId="77777777" w:rsidR="00C7645D" w:rsidRDefault="00C7645D" w:rsidP="00C7645D"/>
    <w:p w14:paraId="7A2B5891" w14:textId="1A1242A1" w:rsidR="00C7645D" w:rsidRPr="00C7645D" w:rsidRDefault="00644E3B" w:rsidP="00C7645D">
      <w:r>
        <w:t xml:space="preserve">Reference used to implement animation sharing: </w:t>
      </w:r>
      <w:r w:rsidR="00C7645D">
        <w:fldChar w:fldCharType="begin"/>
      </w:r>
      <w:r w:rsidR="00FC6366">
        <w:instrText xml:space="preserve"> ADDIN ZOTERO_ITEM CSL_CITATION {"citationID":"VADUr5E5","properties":{"formattedCitation":"[27]","plainCitation":"[27]","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C7645D">
        <w:fldChar w:fldCharType="separate"/>
      </w:r>
      <w:r w:rsidR="00FC6366" w:rsidRPr="00FC6366">
        <w:rPr>
          <w:rFonts w:ascii="Calibri" w:hAnsi="Calibri" w:cs="Calibri"/>
        </w:rPr>
        <w:t>[27]</w:t>
      </w:r>
      <w:r w:rsidR="00C7645D">
        <w:fldChar w:fldCharType="end"/>
      </w:r>
      <w:r w:rsidR="00A009B9">
        <w:t>.</w:t>
      </w:r>
    </w:p>
    <w:p w14:paraId="24DC491D" w14:textId="5BC5D838" w:rsidR="00EB1279" w:rsidRDefault="006A3E9B" w:rsidP="008B3BCA">
      <w:pPr>
        <w:pStyle w:val="Heading2"/>
        <w:numPr>
          <w:ilvl w:val="0"/>
          <w:numId w:val="40"/>
        </w:numPr>
      </w:pPr>
      <w:bookmarkStart w:id="70" w:name="_Toc156137222"/>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C90A3FA" w14:textId="71AF25D1" w:rsidR="008E022D" w:rsidRDefault="00552427" w:rsidP="000D5C84">
      <w:r>
        <w:t xml:space="preserve">You can find an excel sheet with all the recorded data </w:t>
      </w:r>
      <w:r w:rsidRPr="00D852C2">
        <w:t>here</w:t>
      </w:r>
      <w:r>
        <w:t>:</w:t>
      </w:r>
      <w:r w:rsidR="00D852C2">
        <w:t xml:space="preserve"> </w:t>
      </w:r>
      <w:hyperlink r:id="rId37" w:history="1">
        <w:r w:rsidR="00D852C2" w:rsidRPr="00D852C2">
          <w:rPr>
            <w:rStyle w:val="Hyperlink"/>
          </w:rPr>
          <w:t>https://github.com/SimonSchaep/Research-UE5-Mass/blob/main/Results.xlsx</w:t>
        </w:r>
      </w:hyperlink>
      <w:r w:rsidR="00471070">
        <w:rPr>
          <w:rStyle w:val="Hyperlink"/>
        </w:rPr>
        <w:br/>
      </w:r>
      <w:r w:rsidR="008E022D">
        <w:t>Use the drop-down list in the top right of the master sheet to determine what amount of units you want to see data for.</w:t>
      </w:r>
      <w:r w:rsidR="008248CA">
        <w:br/>
      </w:r>
      <w:r w:rsidR="008E022D">
        <w:t>You can</w:t>
      </w:r>
      <w:r w:rsidR="008248CA">
        <w:t xml:space="preserve"> then</w:t>
      </w:r>
      <w:r w:rsidR="008E022D">
        <w:t xml:space="preserve"> see the </w:t>
      </w:r>
      <w:r w:rsidR="00000D37">
        <w:t>relevant</w:t>
      </w:r>
      <w:r w:rsidR="008E022D">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38"/>
                    <a:stretch>
                      <a:fillRect/>
                    </a:stretch>
                  </pic:blipFill>
                  <pic:spPr>
                    <a:xfrm>
                      <a:off x="0" y="0"/>
                      <a:ext cx="5044877" cy="1691787"/>
                    </a:xfrm>
                    <a:prstGeom prst="rect">
                      <a:avLst/>
                    </a:prstGeom>
                  </pic:spPr>
                </pic:pic>
              </a:graphicData>
            </a:graphic>
          </wp:inline>
        </w:drawing>
      </w:r>
    </w:p>
    <w:p w14:paraId="30696125" w14:textId="15D5A14C" w:rsidR="005853DC" w:rsidRDefault="00CF321A" w:rsidP="00CF321A">
      <w:pPr>
        <w:pStyle w:val="Caption"/>
      </w:pPr>
      <w:bookmarkStart w:id="71" w:name="_Toc156137254"/>
      <w:r>
        <w:t xml:space="preserve">Figure </w:t>
      </w:r>
      <w:fldSimple w:instr=" SEQ Figure \* ARABIC ">
        <w:r w:rsidR="00E151CA">
          <w:rPr>
            <w:noProof/>
          </w:rPr>
          <w:t>19</w:t>
        </w:r>
      </w:fldSimple>
      <w:r>
        <w:t>: Screenshot from within Unreal Insights showing how component ticks are not grouped</w:t>
      </w:r>
      <w:bookmarkEnd w:id="71"/>
    </w:p>
    <w:p w14:paraId="481C373B" w14:textId="77777777" w:rsidR="0096337D" w:rsidRPr="0096337D" w:rsidRDefault="0096337D" w:rsidP="0096337D"/>
    <w:p w14:paraId="586C7B6B" w14:textId="119AE324" w:rsidR="00552427" w:rsidRDefault="005853DC" w:rsidP="000D5C84">
      <w:r>
        <w:t xml:space="preserve">For target acquisition with spatial partitioning, the time required to update the octree is also included in the target acquisition time. </w:t>
      </w:r>
    </w:p>
    <w:p w14:paraId="4711749C" w14:textId="18C36B26" w:rsidR="00C7645D" w:rsidRDefault="006B4DC3" w:rsidP="000D5C84">
      <w:r>
        <w:t>References</w:t>
      </w:r>
      <w:r w:rsidR="002B331E">
        <w:t xml:space="preserve"> that were</w:t>
      </w:r>
      <w:r>
        <w:t xml:space="preserve"> used for measuring: </w:t>
      </w:r>
      <w:r w:rsidR="00C7645D">
        <w:fldChar w:fldCharType="begin"/>
      </w:r>
      <w:r w:rsidR="004D143D">
        <w:instrText xml:space="preserve"> ADDIN ZOTERO_ITEM CSL_CITATION {"citationID":"wcchrr7E","properties":{"formattedCitation":"[23], [24], [46]","plainCitation":"[23], [24], [46]","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rsidR="00C7645D">
        <w:fldChar w:fldCharType="separate"/>
      </w:r>
      <w:r w:rsidR="004D143D" w:rsidRPr="004D143D">
        <w:rPr>
          <w:rFonts w:ascii="Calibri" w:hAnsi="Calibri" w:cs="Calibri"/>
        </w:rPr>
        <w:t>[23], [24], [46]</w:t>
      </w:r>
      <w:r w:rsidR="00C7645D">
        <w:fldChar w:fldCharType="end"/>
      </w:r>
      <w:r>
        <w:t>.</w:t>
      </w:r>
    </w:p>
    <w:p w14:paraId="0B89129D" w14:textId="01B34317"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39"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6137223"/>
      <w:r>
        <w:lastRenderedPageBreak/>
        <w:t>Discussion</w:t>
      </w:r>
      <w:bookmarkEnd w:id="72"/>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proofErr w:type="spellStart"/>
      <w:r w:rsidR="0007434B">
        <w:t>etc</w:t>
      </w:r>
      <w:proofErr w:type="spellEnd"/>
      <w:r w:rsidR="0007434B">
        <w:t>…</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01B8DDCE"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40"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6137224"/>
      <w:r>
        <w:lastRenderedPageBreak/>
        <w:t>Frame Time Over Unit Count</w:t>
      </w:r>
      <w:bookmarkEnd w:id="73"/>
    </w:p>
    <w:p w14:paraId="5D800724" w14:textId="605E9DF7" w:rsidR="005A143E" w:rsidRDefault="005A143E" w:rsidP="005A143E">
      <w:r>
        <w:t>The game thread takes more frame time than the render thread and GPU in all cases</w:t>
      </w:r>
      <w:r w:rsidR="0053548A">
        <w:t>, o</w:t>
      </w:r>
      <w:r>
        <w:t>nce we go past 800 vs 800 units.</w:t>
      </w:r>
      <w:r w:rsidR="0029183F">
        <w:t xml:space="preserve"> </w:t>
      </w:r>
      <w:r w:rsidR="00E65954">
        <w:t>This</w:t>
      </w:r>
      <w:r>
        <w:t xml:space="preserve"> means that our game</w:t>
      </w:r>
      <w:r w:rsidR="00A228A1">
        <w:t xml:space="preserve">play logic </w:t>
      </w:r>
      <w:r>
        <w:t>scales the worst over unit count, it is also our bottleneck and should be the focus of optimizations.</w:t>
      </w:r>
      <w:r w:rsidR="00E65954" w:rsidRPr="00E65954">
        <w:t xml:space="preserve"> </w:t>
      </w:r>
      <w:r w:rsidR="00E65954">
        <w:t xml:space="preserve">We came to this conclusion by comparing </w:t>
      </w:r>
      <w:r w:rsidR="00E65954">
        <w:fldChar w:fldCharType="begin"/>
      </w:r>
      <w:r w:rsidR="00E65954">
        <w:instrText xml:space="preserve"> REF _Ref156052910 \h </w:instrText>
      </w:r>
      <w:r w:rsidR="00E65954">
        <w:fldChar w:fldCharType="separate"/>
      </w:r>
      <w:r w:rsidR="00E151CA">
        <w:t xml:space="preserve">Chart </w:t>
      </w:r>
      <w:r w:rsidR="00E151CA">
        <w:rPr>
          <w:noProof/>
        </w:rPr>
        <w:t>1</w:t>
      </w:r>
      <w:r w:rsidR="00E65954">
        <w:fldChar w:fldCharType="end"/>
      </w:r>
      <w:r w:rsidR="00E65954">
        <w:t xml:space="preserve">, </w:t>
      </w:r>
      <w:r w:rsidR="00E65954">
        <w:fldChar w:fldCharType="begin"/>
      </w:r>
      <w:r w:rsidR="00E65954">
        <w:instrText xml:space="preserve"> REF _Ref156052915 \h </w:instrText>
      </w:r>
      <w:r w:rsidR="00E65954">
        <w:fldChar w:fldCharType="separate"/>
      </w:r>
      <w:r w:rsidR="00E151CA">
        <w:t xml:space="preserve">Chart </w:t>
      </w:r>
      <w:r w:rsidR="00E151CA">
        <w:rPr>
          <w:noProof/>
        </w:rPr>
        <w:t>3</w:t>
      </w:r>
      <w:r w:rsidR="00E65954">
        <w:fldChar w:fldCharType="end"/>
      </w:r>
      <w:r w:rsidR="00E65954">
        <w:t xml:space="preserve"> and </w:t>
      </w:r>
      <w:r w:rsidR="00E65954">
        <w:fldChar w:fldCharType="begin"/>
      </w:r>
      <w:r w:rsidR="00E65954">
        <w:instrText xml:space="preserve"> REF _Ref156052917 \h </w:instrText>
      </w:r>
      <w:r w:rsidR="00E65954">
        <w:fldChar w:fldCharType="separate"/>
      </w:r>
      <w:r w:rsidR="00E151CA">
        <w:t xml:space="preserve">Chart </w:t>
      </w:r>
      <w:r w:rsidR="00E151CA">
        <w:rPr>
          <w:noProof/>
        </w:rPr>
        <w:t>4</w:t>
      </w:r>
      <w:r w:rsidR="00E65954">
        <w:fldChar w:fldCharType="end"/>
      </w:r>
      <w:r w:rsidR="00E65954">
        <w:t>.</w:t>
      </w:r>
    </w:p>
    <w:p w14:paraId="1E19C3FA" w14:textId="0DD81754" w:rsidR="005A143E" w:rsidRPr="005A143E" w:rsidRDefault="00902F52" w:rsidP="005A143E">
      <w:r>
        <w:t xml:space="preserve">On the chart </w:t>
      </w:r>
      <w:r>
        <w:fldChar w:fldCharType="begin"/>
      </w:r>
      <w:r>
        <w:instrText xml:space="preserve"> REF _Ref156053008 \p \h </w:instrText>
      </w:r>
      <w:r>
        <w:fldChar w:fldCharType="separate"/>
      </w:r>
      <w:r w:rsidR="00E151CA">
        <w:t>below</w:t>
      </w:r>
      <w:r>
        <w:fldChar w:fldCharType="end"/>
      </w:r>
      <w:r>
        <w:t xml:space="preserve">, </w:t>
      </w:r>
      <w:r w:rsidR="0036079B">
        <w:t>we can see</w:t>
      </w:r>
      <w:r w:rsidR="005A143E">
        <w:t xml:space="preserve"> that the battle simulator with Mass</w:t>
      </w:r>
      <w:r w:rsidR="004010EC">
        <w:t xml:space="preserve"> unexpectedly</w:t>
      </w:r>
      <w:r w:rsidR="005A143E">
        <w:t xml:space="preserve"> </w:t>
      </w:r>
      <w:r w:rsidR="00BC0BFA">
        <w:t>performs worse than</w:t>
      </w:r>
      <w:r w:rsidR="005A143E">
        <w:t xml:space="preserve"> the simple battle simulator</w:t>
      </w:r>
      <w:r w:rsidR="00BC0BFA">
        <w:t xml:space="preserve"> once we get to 6400 vs 6400 units</w:t>
      </w:r>
      <w:r w:rsidR="005A143E">
        <w:t>.</w:t>
      </w:r>
      <w:r w:rsidR="004F2F91">
        <w:br/>
      </w:r>
      <w:r w:rsidR="005A143E">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05A6DBA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5B1BFD" w14:textId="4586559A" w:rsidR="00E32CF7" w:rsidRDefault="005A143E" w:rsidP="001473F8">
      <w:pPr>
        <w:pStyle w:val="Caption"/>
      </w:pPr>
      <w:bookmarkStart w:id="74" w:name="_Ref156052910"/>
      <w:bookmarkStart w:id="75" w:name="_Ref156053008"/>
      <w:bookmarkStart w:id="76" w:name="_Toc156137264"/>
      <w:r>
        <w:t xml:space="preserve">Chart </w:t>
      </w:r>
      <w:fldSimple w:instr=" SEQ Chart \* ARABIC ">
        <w:r w:rsidR="00E151CA">
          <w:rPr>
            <w:noProof/>
          </w:rPr>
          <w:t>1</w:t>
        </w:r>
      </w:fldSimple>
      <w:bookmarkEnd w:id="74"/>
      <w:r w:rsidRPr="00306CE3">
        <w:t>: Game thread frame time over unit count</w:t>
      </w:r>
      <w:bookmarkEnd w:id="75"/>
      <w:bookmarkEnd w:id="76"/>
    </w:p>
    <w:p w14:paraId="7869BD1D" w14:textId="77777777" w:rsidR="00D93F6A" w:rsidRDefault="00D93F6A"/>
    <w:p w14:paraId="6950CA49" w14:textId="77777777" w:rsidR="00BC0BFA" w:rsidRDefault="00D93F6A" w:rsidP="00BC0BFA">
      <w:pPr>
        <w:keepNext/>
      </w:pPr>
      <w:r>
        <w:rPr>
          <w:noProof/>
        </w:rPr>
        <w:drawing>
          <wp:inline distT="0" distB="0" distL="0" distR="0" wp14:anchorId="1FE408F0" wp14:editId="6D44D288">
            <wp:extent cx="5943600" cy="2659380"/>
            <wp:effectExtent l="0" t="0" r="0" b="7620"/>
            <wp:docPr id="1375589467"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B6D35A6" w14:textId="2E1A443B" w:rsidR="00BC0BFA" w:rsidRDefault="00BC0BFA" w:rsidP="00BC0BFA">
      <w:pPr>
        <w:pStyle w:val="Caption"/>
      </w:pPr>
      <w:bookmarkStart w:id="77" w:name="_Toc156137265"/>
      <w:r>
        <w:t xml:space="preserve">Chart </w:t>
      </w:r>
      <w:fldSimple w:instr=" SEQ Chart \* ARABIC ">
        <w:r w:rsidR="00E151CA">
          <w:rPr>
            <w:noProof/>
          </w:rPr>
          <w:t>2</w:t>
        </w:r>
      </w:fldSimple>
      <w:r w:rsidRPr="00306CE3">
        <w:t>: Game thread frame time over unit count</w:t>
      </w:r>
      <w:r>
        <w:t xml:space="preserve"> (zoomed in)</w:t>
      </w:r>
      <w:bookmarkEnd w:id="77"/>
    </w:p>
    <w:p w14:paraId="7D592E14" w14:textId="7BF84CC6" w:rsidR="005A143E" w:rsidRDefault="005A143E" w:rsidP="005A143E">
      <w:r>
        <w:lastRenderedPageBreak/>
        <w:t xml:space="preserve">In case of the render thread, it seems like </w:t>
      </w:r>
      <w:r w:rsidR="00527A7E">
        <w:t>M</w:t>
      </w:r>
      <w:r>
        <w:t>ass greatly reduces the frame time</w:t>
      </w:r>
      <w:r w:rsidR="005913FF">
        <w:t xml:space="preserve">, as shown on the chart </w:t>
      </w:r>
      <w:r w:rsidR="005913FF">
        <w:fldChar w:fldCharType="begin"/>
      </w:r>
      <w:r w:rsidR="005913FF">
        <w:instrText xml:space="preserve"> REF _Ref156053301 \p \h </w:instrText>
      </w:r>
      <w:r w:rsidR="005913FF">
        <w:fldChar w:fldCharType="separate"/>
      </w:r>
      <w:r w:rsidR="00E151CA">
        <w:t>below</w:t>
      </w:r>
      <w:r w:rsidR="005913FF">
        <w:fldChar w:fldCharType="end"/>
      </w:r>
      <w:r>
        <w:t xml:space="preserve">. </w:t>
      </w:r>
      <w:r w:rsidR="00582504">
        <w:t xml:space="preserve">This is likely </w:t>
      </w:r>
      <w:r w:rsidR="00B66E23">
        <w:t>because</w:t>
      </w:r>
      <w:r>
        <w:t xml:space="preserve"> of the instanced static meshes that are used for rendering at longer distances instead of actors.</w:t>
      </w:r>
      <w:r w:rsidR="005913FF">
        <w:br/>
      </w:r>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044D8ED7">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1C79596" w14:textId="0A5BAAE8" w:rsidR="003D6EE0" w:rsidRDefault="00F36E07" w:rsidP="00F36E07">
      <w:pPr>
        <w:pStyle w:val="Caption"/>
      </w:pPr>
      <w:bookmarkStart w:id="78" w:name="_Ref156052915"/>
      <w:bookmarkStart w:id="79" w:name="_Ref156053301"/>
      <w:bookmarkStart w:id="80" w:name="_Toc156137266"/>
      <w:r>
        <w:t xml:space="preserve">Chart </w:t>
      </w:r>
      <w:fldSimple w:instr=" SEQ Chart \* ARABIC ">
        <w:r w:rsidR="00E151CA">
          <w:rPr>
            <w:noProof/>
          </w:rPr>
          <w:t>3</w:t>
        </w:r>
      </w:fldSimple>
      <w:bookmarkEnd w:id="78"/>
      <w:r>
        <w:t>: Render thread frame time over unit count</w:t>
      </w:r>
      <w:bookmarkEnd w:id="79"/>
      <w:bookmarkEnd w:id="80"/>
    </w:p>
    <w:p w14:paraId="6946B452" w14:textId="77777777" w:rsidR="00EE00A4" w:rsidRDefault="00EE00A4" w:rsidP="00CA24DB"/>
    <w:p w14:paraId="4A92049E" w14:textId="3743CAFF" w:rsidR="005A143E" w:rsidRDefault="006A31D0" w:rsidP="00CA24DB">
      <w:r>
        <w:t xml:space="preserve">We can see on </w:t>
      </w:r>
      <w:r>
        <w:fldChar w:fldCharType="begin"/>
      </w:r>
      <w:r>
        <w:instrText xml:space="preserve"> REF _Ref156052917 \h </w:instrText>
      </w:r>
      <w:r>
        <w:fldChar w:fldCharType="separate"/>
      </w:r>
      <w:r w:rsidR="00E151CA">
        <w:t xml:space="preserve">Chart </w:t>
      </w:r>
      <w:r w:rsidR="00E151CA">
        <w:rPr>
          <w:noProof/>
        </w:rPr>
        <w:t>4</w:t>
      </w:r>
      <w:r>
        <w:fldChar w:fldCharType="end"/>
      </w:r>
      <w:r>
        <w:t xml:space="preserve"> that t</w:t>
      </w:r>
      <w:r w:rsidR="005A143E">
        <w:t xml:space="preserve">he GPU frame time seems to vary a lot, seemingly randomly. </w:t>
      </w:r>
      <w:r>
        <w:t>T</w:t>
      </w:r>
      <w:r w:rsidR="005A143E">
        <w:t>he GPU time</w:t>
      </w:r>
      <w:r>
        <w:t xml:space="preserve"> generally</w:t>
      </w:r>
      <w:r w:rsidR="005A143E">
        <w:t xml:space="preserve"> goes up when there are more units on screen</w:t>
      </w:r>
      <w:r w:rsidR="00032AF5">
        <w:t xml:space="preserve">. We can also see </w:t>
      </w:r>
      <w:r w:rsidR="005A143E">
        <w:t>that Mass, or any other technique</w:t>
      </w:r>
      <w:r w:rsidR="00BE019F">
        <w:t>,</w:t>
      </w:r>
      <w:r w:rsidR="005A143E">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3A4A8037">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0885B33" w14:textId="13F389ED" w:rsidR="00EE00A4" w:rsidRDefault="00F36E07" w:rsidP="00F36E07">
      <w:pPr>
        <w:pStyle w:val="Caption"/>
      </w:pPr>
      <w:bookmarkStart w:id="81" w:name="_Ref156052917"/>
      <w:bookmarkStart w:id="82" w:name="_Toc156137267"/>
      <w:r>
        <w:t xml:space="preserve">Chart </w:t>
      </w:r>
      <w:fldSimple w:instr=" SEQ Chart \* ARABIC ">
        <w:r w:rsidR="00E151CA">
          <w:rPr>
            <w:noProof/>
          </w:rPr>
          <w:t>4</w:t>
        </w:r>
      </w:fldSimple>
      <w:bookmarkEnd w:id="81"/>
      <w:r>
        <w:t>: GPU frame time over unit count</w:t>
      </w:r>
      <w:bookmarkEnd w:id="82"/>
    </w:p>
    <w:p w14:paraId="52394B37" w14:textId="7A0B6DF8" w:rsidR="005A143E" w:rsidRDefault="005A143E" w:rsidP="00CA24DB">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r w:rsidR="00625263">
        <w:br/>
        <w:t xml:space="preserve">We can see in </w:t>
      </w:r>
      <w:r w:rsidR="00625263">
        <w:fldChar w:fldCharType="begin"/>
      </w:r>
      <w:r w:rsidR="00625263">
        <w:instrText xml:space="preserve"> REF _Ref156051448 \h </w:instrText>
      </w:r>
      <w:r w:rsidR="00625263">
        <w:fldChar w:fldCharType="separate"/>
      </w:r>
      <w:r w:rsidR="00E151CA">
        <w:t xml:space="preserve">Chart </w:t>
      </w:r>
      <w:r w:rsidR="00E151CA">
        <w:rPr>
          <w:noProof/>
        </w:rPr>
        <w:t>5</w:t>
      </w:r>
      <w:r w:rsidR="00625263">
        <w:fldChar w:fldCharType="end"/>
      </w:r>
      <w:r w:rsidR="00625263">
        <w:t>, that t</w:t>
      </w:r>
      <w:r>
        <w: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r w:rsidR="000E3541">
        <w:br/>
      </w:r>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r w:rsidR="000E3541">
        <w:br/>
        <w:t xml:space="preserve">In </w:t>
      </w:r>
      <w:r w:rsidR="000C1334">
        <w:fldChar w:fldCharType="begin"/>
      </w:r>
      <w:r w:rsidR="000C1334">
        <w:instrText xml:space="preserve"> REF _Ref156051448 \h </w:instrText>
      </w:r>
      <w:r w:rsidR="000C1334">
        <w:fldChar w:fldCharType="separate"/>
      </w:r>
      <w:r w:rsidR="00E151CA">
        <w:t xml:space="preserve">Chart </w:t>
      </w:r>
      <w:r w:rsidR="00E151CA">
        <w:rPr>
          <w:noProof/>
        </w:rPr>
        <w:t>5</w:t>
      </w:r>
      <w:r w:rsidR="000C1334">
        <w:fldChar w:fldCharType="end"/>
      </w:r>
      <w:r w:rsidR="000E3541">
        <w:t>, the spatial partitioning graph is behind the animation sharing one</w:t>
      </w:r>
      <w:r w:rsidR="000C1334">
        <w:t xml:space="preserve">. For a zoomed in chart, look at </w:t>
      </w:r>
      <w:r w:rsidR="000C1334">
        <w:fldChar w:fldCharType="begin"/>
      </w:r>
      <w:r w:rsidR="000C1334">
        <w:instrText xml:space="preserve"> REF _Ref156051741 \h </w:instrText>
      </w:r>
      <w:r w:rsidR="000C1334">
        <w:fldChar w:fldCharType="separate"/>
      </w:r>
      <w:r w:rsidR="00E151CA">
        <w:t xml:space="preserve">Chart </w:t>
      </w:r>
      <w:r w:rsidR="00E151CA">
        <w:rPr>
          <w:noProof/>
        </w:rPr>
        <w:t>6</w:t>
      </w:r>
      <w:r w:rsidR="000C1334">
        <w:fldChar w:fldCharType="end"/>
      </w:r>
      <w:r w:rsidR="000C1334">
        <w:t>.</w:t>
      </w:r>
    </w:p>
    <w:p w14:paraId="05E1B575" w14:textId="047D07ED" w:rsidR="00F36E07" w:rsidRDefault="00625263" w:rsidP="00F36E07">
      <w:pPr>
        <w:keepNext/>
      </w:pPr>
      <w:r>
        <w:rPr>
          <w:noProof/>
        </w:rPr>
        <w:drawing>
          <wp:inline distT="0" distB="0" distL="0" distR="0" wp14:anchorId="4BA5D4EE" wp14:editId="108EDFBA">
            <wp:extent cx="5943600" cy="2552700"/>
            <wp:effectExtent l="0" t="0" r="0" b="0"/>
            <wp:docPr id="167969144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743A2D" w14:textId="3964BFE9" w:rsidR="00836A11" w:rsidRDefault="00F36E07" w:rsidP="00F36E07">
      <w:pPr>
        <w:pStyle w:val="Caption"/>
      </w:pPr>
      <w:bookmarkStart w:id="83" w:name="_Ref156051448"/>
      <w:bookmarkStart w:id="84" w:name="_Ref156051484"/>
      <w:bookmarkStart w:id="85" w:name="_Toc156137268"/>
      <w:r>
        <w:t xml:space="preserve">Chart </w:t>
      </w:r>
      <w:fldSimple w:instr=" SEQ Chart \* ARABIC ">
        <w:r w:rsidR="00E151CA">
          <w:rPr>
            <w:noProof/>
          </w:rPr>
          <w:t>5</w:t>
        </w:r>
      </w:fldSimple>
      <w:bookmarkEnd w:id="83"/>
      <w:r>
        <w:t>: Target acquisition frame time over unit count</w:t>
      </w:r>
      <w:bookmarkEnd w:id="84"/>
      <w:bookmarkEnd w:id="85"/>
    </w:p>
    <w:p w14:paraId="1FBC2F52" w14:textId="77777777" w:rsidR="00520FFB" w:rsidRDefault="00520FFB" w:rsidP="00520FFB"/>
    <w:p w14:paraId="357CBC17" w14:textId="77777777" w:rsidR="00520FFB" w:rsidRDefault="00520FFB" w:rsidP="00520FFB">
      <w:pPr>
        <w:keepNext/>
      </w:pPr>
      <w:r>
        <w:rPr>
          <w:noProof/>
        </w:rPr>
        <w:drawing>
          <wp:inline distT="0" distB="0" distL="0" distR="0" wp14:anchorId="66D80B8E" wp14:editId="78A24C16">
            <wp:extent cx="5943600" cy="2385060"/>
            <wp:effectExtent l="0" t="0" r="0" b="15240"/>
            <wp:docPr id="1104027235"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517F66B" w14:textId="080BF044" w:rsidR="00520FFB" w:rsidRPr="00520FFB" w:rsidRDefault="00520FFB" w:rsidP="00247712">
      <w:pPr>
        <w:pStyle w:val="Caption"/>
      </w:pPr>
      <w:bookmarkStart w:id="86" w:name="_Ref156051741"/>
      <w:bookmarkStart w:id="87" w:name="_Toc156137269"/>
      <w:r>
        <w:t xml:space="preserve">Chart </w:t>
      </w:r>
      <w:fldSimple w:instr=" SEQ Chart \* ARABIC ">
        <w:r w:rsidR="00E151CA">
          <w:rPr>
            <w:noProof/>
          </w:rPr>
          <w:t>6</w:t>
        </w:r>
      </w:fldSimple>
      <w:bookmarkEnd w:id="86"/>
      <w:r>
        <w:t>:</w:t>
      </w:r>
      <w:r w:rsidRPr="00520FFB">
        <w:t xml:space="preserve"> </w:t>
      </w:r>
      <w:r>
        <w:t xml:space="preserve">Target acquisition frame time over unit count </w:t>
      </w:r>
      <w:r w:rsidR="00D93F6A">
        <w:t>(</w:t>
      </w:r>
      <w:r>
        <w:t>zoomed in</w:t>
      </w:r>
      <w:r w:rsidR="00D93F6A">
        <w:t>)</w:t>
      </w:r>
      <w:r>
        <w:t>.</w:t>
      </w:r>
      <w:bookmarkEnd w:id="87"/>
    </w:p>
    <w:p w14:paraId="6D3EDC09" w14:textId="55D61E01" w:rsidR="009F60E4" w:rsidRDefault="009F60E4" w:rsidP="00CA24DB">
      <w:r>
        <w:lastRenderedPageBreak/>
        <w:t>The navigation frame time of the simple battle simulator was included in target acquisition time, since we couldn’t distinguish those measurements. As a result it is excluded from th</w:t>
      </w:r>
      <w:r w:rsidR="00C85AF4">
        <w:t xml:space="preserve">e chart </w:t>
      </w:r>
      <w:r w:rsidR="00C85AF4">
        <w:fldChar w:fldCharType="begin"/>
      </w:r>
      <w:r w:rsidR="00C85AF4">
        <w:instrText xml:space="preserve"> REF _Ref156051893 \p \h </w:instrText>
      </w:r>
      <w:r w:rsidR="00C85AF4">
        <w:fldChar w:fldCharType="separate"/>
      </w:r>
      <w:r w:rsidR="00E151CA">
        <w:t>below</w:t>
      </w:r>
      <w:r w:rsidR="00C85AF4">
        <w:fldChar w:fldCharType="end"/>
      </w:r>
      <w:r>
        <w:t>.</w:t>
      </w:r>
      <w:r w:rsidR="003934F5">
        <w:br/>
      </w:r>
      <w:r w:rsidR="00FC3247">
        <w:t>On this chart, we can see that n</w:t>
      </w:r>
      <w:r>
        <w:t>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054DEF18">
            <wp:extent cx="5943600" cy="2834640"/>
            <wp:effectExtent l="0" t="0" r="0" b="381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2D6B728" w14:textId="2FD271BF" w:rsidR="00984133" w:rsidRDefault="00F36E07" w:rsidP="00F36E07">
      <w:pPr>
        <w:pStyle w:val="Caption"/>
      </w:pPr>
      <w:bookmarkStart w:id="88" w:name="_Ref156051893"/>
      <w:bookmarkStart w:id="89" w:name="_Toc156137270"/>
      <w:r>
        <w:t xml:space="preserve">Chart </w:t>
      </w:r>
      <w:fldSimple w:instr=" SEQ Chart \* ARABIC ">
        <w:r w:rsidR="00E151CA">
          <w:rPr>
            <w:noProof/>
          </w:rPr>
          <w:t>7</w:t>
        </w:r>
      </w:fldSimple>
      <w:r>
        <w:t>: Navigation frame time over unit count</w:t>
      </w:r>
      <w:bookmarkEnd w:id="88"/>
      <w:bookmarkEnd w:id="89"/>
    </w:p>
    <w:p w14:paraId="7E873B54" w14:textId="2939D734" w:rsidR="00A400E7" w:rsidRDefault="00A400E7">
      <w:r>
        <w:br w:type="page"/>
      </w:r>
    </w:p>
    <w:p w14:paraId="4CC3647A" w14:textId="3F82230B" w:rsidR="009F60E4" w:rsidRDefault="009F60E4" w:rsidP="00CA24DB">
      <w:r>
        <w:lastRenderedPageBreak/>
        <w:t xml:space="preserve">In </w:t>
      </w:r>
      <w:r w:rsidR="00261638">
        <w:fldChar w:fldCharType="begin"/>
      </w:r>
      <w:r w:rsidR="00261638">
        <w:instrText xml:space="preserve"> REF _Ref156051929 \h </w:instrText>
      </w:r>
      <w:r w:rsidR="00261638">
        <w:fldChar w:fldCharType="separate"/>
      </w:r>
      <w:r w:rsidR="00E151CA">
        <w:t xml:space="preserve">Chart </w:t>
      </w:r>
      <w:r w:rsidR="00E151CA">
        <w:rPr>
          <w:noProof/>
        </w:rPr>
        <w:t>8</w:t>
      </w:r>
      <w:r w:rsidR="00261638">
        <w:fldChar w:fldCharType="end"/>
      </w:r>
      <w:r>
        <w:t>, we can see that the character movement component that was used in the simple battle simulator, seems to be very inefficient in general, even with only a few hundred units.</w:t>
      </w:r>
      <w:r w:rsidR="00261638">
        <w:br/>
      </w:r>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r w:rsidR="00261638">
        <w:br/>
      </w:r>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w:t>
      </w:r>
      <w:r w:rsidR="00C206DF">
        <w:t>sufficient</w:t>
      </w:r>
      <w:r>
        <w:t xml:space="preserve"> solution. </w:t>
      </w:r>
    </w:p>
    <w:p w14:paraId="45DAB415" w14:textId="77777777" w:rsidR="00F36E07" w:rsidRDefault="004374EC" w:rsidP="00F36E07">
      <w:pPr>
        <w:keepNext/>
      </w:pPr>
      <w:r>
        <w:rPr>
          <w:noProof/>
        </w:rPr>
        <w:drawing>
          <wp:inline distT="0" distB="0" distL="0" distR="0" wp14:anchorId="24FE0C8B" wp14:editId="47D3F3B9">
            <wp:extent cx="5943600" cy="2606040"/>
            <wp:effectExtent l="0" t="0" r="0" b="381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11A9197" w14:textId="77C15771" w:rsidR="004374EC" w:rsidRDefault="00F36E07" w:rsidP="00F36E07">
      <w:pPr>
        <w:pStyle w:val="Caption"/>
      </w:pPr>
      <w:bookmarkStart w:id="90" w:name="_Ref156051929"/>
      <w:bookmarkStart w:id="91" w:name="_Toc156137271"/>
      <w:r>
        <w:t xml:space="preserve">Chart </w:t>
      </w:r>
      <w:fldSimple w:instr=" SEQ Chart \* ARABIC ">
        <w:r w:rsidR="00E151CA">
          <w:rPr>
            <w:noProof/>
          </w:rPr>
          <w:t>8</w:t>
        </w:r>
      </w:fldSimple>
      <w:bookmarkEnd w:id="90"/>
      <w:r>
        <w:t>: Movement and avoidance frame time over unit count</w:t>
      </w:r>
      <w:bookmarkEnd w:id="91"/>
    </w:p>
    <w:p w14:paraId="25FCB08D" w14:textId="1004A48A" w:rsidR="00243027" w:rsidRDefault="00243027">
      <w:r>
        <w:br w:type="page"/>
      </w:r>
    </w:p>
    <w:p w14:paraId="7A087981" w14:textId="434190EF" w:rsidR="009F60E4" w:rsidRDefault="009F60E4" w:rsidP="00CA24DB">
      <w:r>
        <w:lastRenderedPageBreak/>
        <w:t>The time it takes to translate from Mass to the actors is noticeable enough to be worth analyzing</w:t>
      </w:r>
      <w:r w:rsidR="000C16BA">
        <w:t xml:space="preserve"> it through </w:t>
      </w:r>
      <w:r w:rsidR="000C16BA">
        <w:fldChar w:fldCharType="begin"/>
      </w:r>
      <w:r w:rsidR="000C16BA">
        <w:instrText xml:space="preserve"> REF _Ref156052007 \h </w:instrText>
      </w:r>
      <w:r w:rsidR="000C16BA">
        <w:fldChar w:fldCharType="separate"/>
      </w:r>
      <w:r w:rsidR="00E151CA">
        <w:t xml:space="preserve">Chart </w:t>
      </w:r>
      <w:r w:rsidR="00E151CA">
        <w:rPr>
          <w:noProof/>
        </w:rPr>
        <w:t>9</w:t>
      </w:r>
      <w:r w:rsidR="000C16BA">
        <w:fldChar w:fldCharType="end"/>
      </w:r>
      <w:r>
        <w:t>.</w:t>
      </w:r>
      <w:r w:rsidR="00462CAA">
        <w:t xml:space="preserve"> </w:t>
      </w:r>
      <w:r>
        <w:t>In the first three tests, the frame time seems to steadily grow, after which it stabilizes. This is because at that point, most new units will be spawned outside of the range where actors get used for visualization.</w:t>
      </w:r>
      <w:r w:rsidR="000C16BA">
        <w:br/>
      </w:r>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r w:rsidR="000C16BA">
        <w:br/>
      </w:r>
      <w:r>
        <w:t xml:space="preserve">Multithreading did not improve translation frame time, because we are not able to manipulate actor positions from a thread other than the game thread. </w:t>
      </w:r>
      <w:r w:rsidR="00445649">
        <w:t>This</w:t>
      </w:r>
      <w:r>
        <w:t xml:space="preserve"> means we are not able to multithread this process at all.</w:t>
      </w:r>
      <w:r w:rsidR="000C16BA">
        <w:br/>
      </w:r>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5D0BB3F1">
            <wp:extent cx="5943600" cy="2674620"/>
            <wp:effectExtent l="0" t="0" r="0" b="1143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B250CB0" w14:textId="00CAAB09" w:rsidR="00B34A19" w:rsidRDefault="00F36E07" w:rsidP="00F36E07">
      <w:pPr>
        <w:pStyle w:val="Caption"/>
      </w:pPr>
      <w:bookmarkStart w:id="92" w:name="_Ref156052007"/>
      <w:bookmarkStart w:id="93" w:name="_Toc156137272"/>
      <w:r>
        <w:t xml:space="preserve">Chart </w:t>
      </w:r>
      <w:fldSimple w:instr=" SEQ Chart \* ARABIC ">
        <w:r w:rsidR="00E151CA">
          <w:rPr>
            <w:noProof/>
          </w:rPr>
          <w:t>9</w:t>
        </w:r>
      </w:fldSimple>
      <w:bookmarkEnd w:id="92"/>
      <w:r>
        <w:t>: Mass to actor frame time over unit count</w:t>
      </w:r>
      <w:bookmarkEnd w:id="93"/>
    </w:p>
    <w:p w14:paraId="22B3963A" w14:textId="705A3963" w:rsidR="00F56DD6" w:rsidRDefault="00F56DD6">
      <w:r>
        <w:br w:type="page"/>
      </w:r>
    </w:p>
    <w:p w14:paraId="6FEBADF9" w14:textId="4F583A40" w:rsidR="009F60E4" w:rsidRDefault="00D605D9" w:rsidP="00CA24DB">
      <w:r>
        <w:lastRenderedPageBreak/>
        <w:t xml:space="preserve">In </w:t>
      </w:r>
      <w:r>
        <w:fldChar w:fldCharType="begin"/>
      </w:r>
      <w:r>
        <w:instrText xml:space="preserve"> REF _Ref156052028 \h </w:instrText>
      </w:r>
      <w:r>
        <w:fldChar w:fldCharType="separate"/>
      </w:r>
      <w:r w:rsidR="00E151CA">
        <w:t xml:space="preserve">Chart </w:t>
      </w:r>
      <w:r w:rsidR="00E151CA">
        <w:rPr>
          <w:noProof/>
        </w:rPr>
        <w:t>10</w:t>
      </w:r>
      <w:r>
        <w:fldChar w:fldCharType="end"/>
      </w:r>
      <w:r>
        <w:t>, we can see that a</w:t>
      </w:r>
      <w:r w:rsidR="009F60E4">
        <w:t>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r w:rsidR="007A732A">
        <w:br/>
      </w:r>
      <w:r w:rsidR="009F60E4">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rsidR="009F60E4">
        <w:t xml:space="preserve"> noticeable though, so the improved animation performance comes at a cost of quality in this case.</w:t>
      </w:r>
      <w:r w:rsidR="007A732A">
        <w:br/>
      </w:r>
      <w:r w:rsidR="009F60E4">
        <w:t>The animation sharing implementation greatly reduces animation frame time in all tests, which means that it works quite well.</w:t>
      </w:r>
      <w:r w:rsidR="007A732A">
        <w:br/>
      </w:r>
      <w:r w:rsidR="009F60E4">
        <w:t>Vertex animations might be a better solution than animation sharing, since it</w:t>
      </w:r>
      <w:r w:rsidR="00A438BF" w:rsidRPr="00A438BF">
        <w:t xml:space="preserve"> </w:t>
      </w:r>
      <w:r w:rsidR="00A438BF">
        <w:t>would delegate the animation work to the GPU</w:t>
      </w:r>
      <w:r w:rsidR="009F60E4">
        <w:t xml:space="preserve"> </w:t>
      </w:r>
      <w:r w:rsidR="00A438BF">
        <w:t>and also</w:t>
      </w:r>
      <w:r w:rsidR="009F60E4">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25031120">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7382BD7" w14:textId="27EB2DBC" w:rsidR="00B648FE" w:rsidRDefault="00F36E07" w:rsidP="00F36E07">
      <w:pPr>
        <w:pStyle w:val="Caption"/>
      </w:pPr>
      <w:bookmarkStart w:id="94" w:name="_Ref156052028"/>
      <w:bookmarkStart w:id="95" w:name="_Toc156137273"/>
      <w:r>
        <w:t xml:space="preserve">Chart </w:t>
      </w:r>
      <w:fldSimple w:instr=" SEQ Chart \* ARABIC ">
        <w:r w:rsidR="00E151CA">
          <w:rPr>
            <w:noProof/>
          </w:rPr>
          <w:t>10</w:t>
        </w:r>
      </w:fldSimple>
      <w:bookmarkEnd w:id="94"/>
      <w:r>
        <w:t>: Animation frame time over unit count</w:t>
      </w:r>
      <w:bookmarkEnd w:id="95"/>
    </w:p>
    <w:p w14:paraId="2785DBDE" w14:textId="24FBF9A8" w:rsidR="00F93890" w:rsidRDefault="00F93890">
      <w:r>
        <w:br w:type="page"/>
      </w:r>
    </w:p>
    <w:p w14:paraId="42B0FD24" w14:textId="5A1BA8A3" w:rsidR="00B648FE" w:rsidRDefault="00B648FE" w:rsidP="00B648FE">
      <w:pPr>
        <w:pStyle w:val="Heading2"/>
        <w:numPr>
          <w:ilvl w:val="0"/>
          <w:numId w:val="62"/>
        </w:numPr>
      </w:pPr>
      <w:bookmarkStart w:id="96" w:name="_Toc156137225"/>
      <w:r>
        <w:lastRenderedPageBreak/>
        <w:t>Game Thread Frame Time Composition</w:t>
      </w:r>
      <w:bookmarkEnd w:id="96"/>
    </w:p>
    <w:p w14:paraId="518A6CC0" w14:textId="05606A1B" w:rsidR="0038438B" w:rsidRDefault="0038438B" w:rsidP="0038438B">
      <w:r>
        <w:t xml:space="preserve">Through the following </w:t>
      </w:r>
      <w:r w:rsidR="00A012C0">
        <w:t>charts</w:t>
      </w:r>
      <w:r>
        <w:t>, we will take a look at which elements take the most time in the game thread, since that is our biggest bottleneck. These measurements are from the 800 vs 800 test</w:t>
      </w:r>
      <w:r w:rsidR="004E7F8B">
        <w:t>s</w:t>
      </w:r>
      <w:r>
        <w:t>, because that is about where the fps drops below 60 in all cases.</w:t>
      </w:r>
      <w:r w:rsidR="00D93F6A">
        <w:t xml:space="preserve"> You can see this </w:t>
      </w:r>
    </w:p>
    <w:p w14:paraId="7F889F0B" w14:textId="77777777" w:rsidR="00C4770A" w:rsidRDefault="00C4770A" w:rsidP="0038438B"/>
    <w:p w14:paraId="3E142B71" w14:textId="5D830267" w:rsidR="00C4770A" w:rsidRPr="0038438B" w:rsidRDefault="001B3FF1" w:rsidP="0038438B">
      <w:r>
        <w:t xml:space="preserve">On </w:t>
      </w:r>
      <w:r>
        <w:fldChar w:fldCharType="begin"/>
      </w:r>
      <w:r>
        <w:instrText xml:space="preserve"> REF _Ref156052167 \h </w:instrText>
      </w:r>
      <w:r>
        <w:fldChar w:fldCharType="separate"/>
      </w:r>
      <w:r w:rsidR="00E151CA">
        <w:t xml:space="preserve">Chart </w:t>
      </w:r>
      <w:r w:rsidR="00E151CA">
        <w:rPr>
          <w:noProof/>
        </w:rPr>
        <w:t>11</w:t>
      </w:r>
      <w:r>
        <w:fldChar w:fldCharType="end"/>
      </w:r>
      <w:r w:rsidR="00C4770A">
        <w:t>,</w:t>
      </w:r>
      <w:r>
        <w:t xml:space="preserve"> we can see</w:t>
      </w:r>
      <w:r w:rsidR="00C4770A">
        <w:t xml:space="preserve"> that the character movement component is</w:t>
      </w:r>
      <w:r>
        <w:t xml:space="preserve"> clearly</w:t>
      </w:r>
      <w:r w:rsidR="00C4770A">
        <w:t xml:space="preserve"> the biggest performance issue</w:t>
      </w:r>
      <w:r>
        <w:t xml:space="preserve"> in the simple battle simulator</w:t>
      </w:r>
      <w:r w:rsidR="00C4770A">
        <w:t xml:space="preserve">. Creating </w:t>
      </w:r>
      <w:r w:rsidR="00FE255E">
        <w:t xml:space="preserve">a custom </w:t>
      </w:r>
      <w:r w:rsidR="00C4770A">
        <w:t xml:space="preserve">movement component and avoidance system might help with that. After </w:t>
      </w:r>
      <w:r w:rsidR="00C16EBB">
        <w:t>the movement</w:t>
      </w:r>
      <w:r w:rsidR="00C4770A">
        <w:t>, target acquisition takes the most frame time.</w:t>
      </w:r>
    </w:p>
    <w:p w14:paraId="6AA3CE9C" w14:textId="77777777" w:rsidR="00F36E07" w:rsidRDefault="001D08A1" w:rsidP="00F36E07">
      <w:pPr>
        <w:keepNext/>
      </w:pPr>
      <w:r>
        <w:rPr>
          <w:noProof/>
        </w:rPr>
        <w:drawing>
          <wp:inline distT="0" distB="0" distL="0" distR="0" wp14:anchorId="77852948" wp14:editId="01B4B3AC">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3CC8276" w14:textId="1A7B9907" w:rsidR="003B641E" w:rsidRDefault="00F36E07" w:rsidP="00F36E07">
      <w:pPr>
        <w:pStyle w:val="Caption"/>
      </w:pPr>
      <w:bookmarkStart w:id="97" w:name="_Ref156052167"/>
      <w:bookmarkStart w:id="98" w:name="_Toc156137274"/>
      <w:r>
        <w:t xml:space="preserve">Chart </w:t>
      </w:r>
      <w:fldSimple w:instr=" SEQ Chart \* ARABIC ">
        <w:r w:rsidR="00E151CA">
          <w:rPr>
            <w:noProof/>
          </w:rPr>
          <w:t>11</w:t>
        </w:r>
      </w:fldSimple>
      <w:bookmarkEnd w:id="97"/>
      <w:r>
        <w:t>: Game thread frame time distribution in the simple battle simulator with 800 vs 800 units</w:t>
      </w:r>
      <w:bookmarkEnd w:id="98"/>
    </w:p>
    <w:p w14:paraId="0BF02D5F" w14:textId="01336504" w:rsidR="00AE1053" w:rsidRDefault="00AE1053">
      <w:r>
        <w:br w:type="page"/>
      </w:r>
    </w:p>
    <w:p w14:paraId="0D3BA764" w14:textId="227DF8E1" w:rsidR="00C4770A" w:rsidRDefault="00C4770A" w:rsidP="00CA24DB">
      <w:r>
        <w:lastRenderedPageBreak/>
        <w:t xml:space="preserve">In the Mass battle simulator, target acquisition takes </w:t>
      </w:r>
      <w:r w:rsidR="00320F5F">
        <w:t>most</w:t>
      </w:r>
      <w:r>
        <w:t xml:space="preserve"> of the frame time</w:t>
      </w:r>
      <w:r w:rsidR="00C945CA">
        <w:t xml:space="preserve">, which can be seen on </w:t>
      </w:r>
      <w:r w:rsidR="00C945CA">
        <w:fldChar w:fldCharType="begin"/>
      </w:r>
      <w:r w:rsidR="00C945CA">
        <w:instrText xml:space="preserve"> REF _Ref156052251 \h </w:instrText>
      </w:r>
      <w:r w:rsidR="00C945CA">
        <w:fldChar w:fldCharType="separate"/>
      </w:r>
      <w:r w:rsidR="00E151CA">
        <w:t xml:space="preserve">Chart </w:t>
      </w:r>
      <w:r w:rsidR="00E151CA">
        <w:rPr>
          <w:noProof/>
        </w:rPr>
        <w:t>12</w:t>
      </w:r>
      <w:r w:rsidR="00C945CA">
        <w:fldChar w:fldCharType="end"/>
      </w:r>
      <w:r>
        <w:t>.</w:t>
      </w:r>
      <w:r w:rsidR="00635008">
        <w:t xml:space="preserve"> </w:t>
      </w:r>
      <w:r w:rsidR="005D07E8">
        <w:br/>
      </w:r>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0C5D860F">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8AD8F0" w14:textId="50F213DF" w:rsidR="00F36E07" w:rsidRDefault="00F36E07" w:rsidP="00F36E07">
      <w:pPr>
        <w:pStyle w:val="Caption"/>
      </w:pPr>
      <w:bookmarkStart w:id="99" w:name="_Ref156052251"/>
      <w:bookmarkStart w:id="100" w:name="_Toc156137275"/>
      <w:r>
        <w:t xml:space="preserve">Chart </w:t>
      </w:r>
      <w:fldSimple w:instr=" SEQ Chart \* ARABIC ">
        <w:r w:rsidR="00E151CA">
          <w:rPr>
            <w:noProof/>
          </w:rPr>
          <w:t>12</w:t>
        </w:r>
      </w:fldSimple>
      <w:bookmarkEnd w:id="99"/>
      <w:r w:rsidRPr="00A86A29">
        <w:t>: Game thread frame time distribution in the</w:t>
      </w:r>
      <w:r>
        <w:t xml:space="preserve"> mass</w:t>
      </w:r>
      <w:r w:rsidRPr="00A86A29">
        <w:t xml:space="preserve"> battle simulator with</w:t>
      </w:r>
      <w:r>
        <w:t xml:space="preserve"> </w:t>
      </w:r>
      <w:r w:rsidRPr="00A86A29">
        <w:t>800 vs 800 units</w:t>
      </w:r>
      <w:bookmarkEnd w:id="100"/>
    </w:p>
    <w:p w14:paraId="5ED18F22" w14:textId="77777777" w:rsidR="0038438B" w:rsidRDefault="0038438B" w:rsidP="00CA24DB"/>
    <w:p w14:paraId="2B0CCDD5" w14:textId="0E77FC86" w:rsidR="00C4770A" w:rsidRDefault="008B5CD5" w:rsidP="00CA24DB">
      <w:r>
        <w:t xml:space="preserve">On the chart </w:t>
      </w:r>
      <w:r>
        <w:fldChar w:fldCharType="begin"/>
      </w:r>
      <w:r>
        <w:instrText xml:space="preserve"> REF _Ref156052509 \p \h </w:instrText>
      </w:r>
      <w:r>
        <w:fldChar w:fldCharType="separate"/>
      </w:r>
      <w:r w:rsidR="00E151CA">
        <w:t>below</w:t>
      </w:r>
      <w:r>
        <w:fldChar w:fldCharType="end"/>
      </w:r>
      <w:r>
        <w:t>, we can see that w</w:t>
      </w:r>
      <w:r w:rsidR="00C4770A">
        <w:t>ith the addition of multithreading</w:t>
      </w:r>
      <w:r w:rsidR="008F7A85">
        <w:t>,</w:t>
      </w:r>
      <w:r w:rsidR="00C4770A">
        <w:t xml:space="preserve">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7AECA63E">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7087ECB" w14:textId="56973A0D" w:rsidR="0038438B" w:rsidRDefault="00C4770A" w:rsidP="00C4770A">
      <w:pPr>
        <w:pStyle w:val="Caption"/>
      </w:pPr>
      <w:bookmarkStart w:id="101" w:name="_Ref156052509"/>
      <w:bookmarkStart w:id="102" w:name="_Toc156137276"/>
      <w:r>
        <w:t xml:space="preserve">Chart </w:t>
      </w:r>
      <w:fldSimple w:instr=" SEQ Chart \* ARABIC ">
        <w:r w:rsidR="00E151CA">
          <w:rPr>
            <w:noProof/>
          </w:rPr>
          <w:t>13</w:t>
        </w:r>
      </w:fldSimple>
      <w:r>
        <w:t>: Game thread frame time distribution in the mass battle simulator with multithreading with 800 vs 800 units</w:t>
      </w:r>
      <w:bookmarkEnd w:id="101"/>
      <w:bookmarkEnd w:id="102"/>
    </w:p>
    <w:p w14:paraId="493597CF" w14:textId="77777777" w:rsidR="00DD7862" w:rsidRPr="00DD7862" w:rsidRDefault="00DD7862" w:rsidP="00DD7862"/>
    <w:p w14:paraId="75EC8567" w14:textId="41AE0C47" w:rsidR="001D08A1" w:rsidRDefault="00C4770A" w:rsidP="00CA24DB">
      <w:r>
        <w:lastRenderedPageBreak/>
        <w:t>Spatial partitioning resolves the scaling issue that target acquisition had. As a result, the biggest consumers of frame time are now animation and navigation.</w:t>
      </w:r>
      <w:r w:rsidR="006E3E00">
        <w:t xml:space="preserve"> This can be seen in the chart </w:t>
      </w:r>
      <w:r w:rsidR="006E3E00">
        <w:fldChar w:fldCharType="begin"/>
      </w:r>
      <w:r w:rsidR="006E3E00">
        <w:instrText xml:space="preserve"> REF _Ref156052479 \p \h </w:instrText>
      </w:r>
      <w:r w:rsidR="006E3E00">
        <w:fldChar w:fldCharType="separate"/>
      </w:r>
      <w:r w:rsidR="00E151CA">
        <w:t>below</w:t>
      </w:r>
      <w:r w:rsidR="006E3E00">
        <w:fldChar w:fldCharType="end"/>
      </w:r>
      <w:r w:rsidR="006E3E00">
        <w:t>.</w:t>
      </w:r>
    </w:p>
    <w:p w14:paraId="48F17F6D" w14:textId="77777777" w:rsidR="00C4770A" w:rsidRDefault="001D08A1" w:rsidP="00C4770A">
      <w:pPr>
        <w:keepNext/>
      </w:pPr>
      <w:r>
        <w:rPr>
          <w:noProof/>
        </w:rPr>
        <w:drawing>
          <wp:inline distT="0" distB="0" distL="0" distR="0" wp14:anchorId="6C27D567" wp14:editId="63B2A394">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B2F0431" w14:textId="6118A76A" w:rsidR="001D08A1" w:rsidRDefault="00C4770A" w:rsidP="00C4770A">
      <w:pPr>
        <w:pStyle w:val="Caption"/>
      </w:pPr>
      <w:bookmarkStart w:id="103" w:name="_Ref156052479"/>
      <w:bookmarkStart w:id="104" w:name="_Toc156137277"/>
      <w:r>
        <w:t xml:space="preserve">Chart </w:t>
      </w:r>
      <w:fldSimple w:instr=" SEQ Chart \* ARABIC ">
        <w:r w:rsidR="00E151CA">
          <w:rPr>
            <w:noProof/>
          </w:rPr>
          <w:t>14</w:t>
        </w:r>
      </w:fldSimple>
      <w:r w:rsidRPr="008364AD">
        <w:t xml:space="preserve">: Game thread frame time distribution in the mass battle simulator with </w:t>
      </w:r>
      <w:r>
        <w:t>spatial partitioning</w:t>
      </w:r>
      <w:r w:rsidRPr="008364AD">
        <w:t xml:space="preserve"> with 800 vs 800 units</w:t>
      </w:r>
      <w:bookmarkEnd w:id="103"/>
      <w:bookmarkEnd w:id="104"/>
    </w:p>
    <w:p w14:paraId="4356743F" w14:textId="77777777" w:rsidR="003F2D08" w:rsidRDefault="003F2D08" w:rsidP="00CA24DB"/>
    <w:p w14:paraId="6597B89D" w14:textId="78C9A898" w:rsidR="00C4770A" w:rsidRDefault="00C4770A" w:rsidP="00CA24DB">
      <w:r>
        <w:t>With our final addition of animation sharing, we drastically reduce the frame time that animation takes</w:t>
      </w:r>
      <w:r w:rsidR="008F3A42">
        <w:t xml:space="preserve">, as shown on the chart </w:t>
      </w:r>
      <w:r w:rsidR="008F3A42">
        <w:fldChar w:fldCharType="begin"/>
      </w:r>
      <w:r w:rsidR="008F3A42">
        <w:instrText xml:space="preserve"> REF _Ref156052564 \p \h </w:instrText>
      </w:r>
      <w:r w:rsidR="008F3A42">
        <w:fldChar w:fldCharType="separate"/>
      </w:r>
      <w:r w:rsidR="00E151CA">
        <w:t>below</w:t>
      </w:r>
      <w:r w:rsidR="008F3A42">
        <w:fldChar w:fldCharType="end"/>
      </w:r>
      <w:r>
        <w:t xml:space="preserve">. </w:t>
      </w:r>
      <w:r w:rsidR="00463091">
        <w:t>The</w:t>
      </w:r>
      <w:r>
        <w:t xml:space="preserve"> newest game thread bottleneck </w:t>
      </w:r>
      <w:r w:rsidR="00463091">
        <w:t>has become</w:t>
      </w:r>
      <w:r>
        <w:t xml:space="preserve"> the navigation.</w:t>
      </w:r>
    </w:p>
    <w:p w14:paraId="02183610" w14:textId="77777777" w:rsidR="00C4770A" w:rsidRDefault="003F2D08" w:rsidP="00C4770A">
      <w:pPr>
        <w:keepNext/>
      </w:pPr>
      <w:r>
        <w:rPr>
          <w:noProof/>
        </w:rPr>
        <w:drawing>
          <wp:inline distT="0" distB="0" distL="0" distR="0" wp14:anchorId="4B718876" wp14:editId="573A5AA0">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EC2D2C0" w14:textId="29A3959C" w:rsidR="003F2D08" w:rsidRDefault="00C4770A" w:rsidP="00C4770A">
      <w:pPr>
        <w:pStyle w:val="Caption"/>
      </w:pPr>
      <w:bookmarkStart w:id="105" w:name="_Ref156057201"/>
      <w:bookmarkStart w:id="106" w:name="_Ref156052564"/>
      <w:bookmarkStart w:id="107" w:name="_Toc156137278"/>
      <w:r>
        <w:t xml:space="preserve">Chart </w:t>
      </w:r>
      <w:fldSimple w:instr=" SEQ Chart \* ARABIC ">
        <w:r w:rsidR="00E151CA">
          <w:rPr>
            <w:noProof/>
          </w:rPr>
          <w:t>15</w:t>
        </w:r>
      </w:fldSimple>
      <w:bookmarkEnd w:id="105"/>
      <w:r w:rsidRPr="00DC3595">
        <w:t xml:space="preserve">: Game thread frame time distribution in the mass battle simulator with </w:t>
      </w:r>
      <w:r>
        <w:t>animation sharing</w:t>
      </w:r>
      <w:r w:rsidRPr="00DC3595">
        <w:t xml:space="preserve"> with 800 vs 800 units</w:t>
      </w:r>
      <w:bookmarkEnd w:id="106"/>
      <w:bookmarkEnd w:id="10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108" w:name="_Toc156137226"/>
      <w:r>
        <w:lastRenderedPageBreak/>
        <w:t>Summary</w:t>
      </w:r>
      <w:bookmarkEnd w:id="108"/>
    </w:p>
    <w:p w14:paraId="7045B60F" w14:textId="57760339" w:rsidR="00102E74" w:rsidRDefault="00102E74" w:rsidP="00102E74">
      <w:r>
        <w:t xml:space="preserve">With all these results we can now verify </w:t>
      </w:r>
      <w:r w:rsidR="00D00911">
        <w:t>the validity of the hypotheses</w:t>
      </w:r>
      <w:r w:rsidR="004B6E0E">
        <w:t xml:space="preserve"> that were formed in the </w:t>
      </w:r>
      <w:hyperlink w:anchor="_Introduction" w:history="1">
        <w:r w:rsidR="004B6E0E" w:rsidRPr="001A77DE">
          <w:t>introduction</w:t>
        </w:r>
      </w:hyperlink>
      <w:r w:rsidR="00D00911">
        <w:t>.</w:t>
      </w:r>
    </w:p>
    <w:p w14:paraId="035C17A9" w14:textId="64E5A189" w:rsidR="00A31438" w:rsidRDefault="00A31438" w:rsidP="00102E74">
      <w:r>
        <w:t>The frame time on the game thread already reaches over 100 milliseconds in the test with 6400 vs 6400 units, with all our optimizations implemented. This means that w</w:t>
      </w:r>
      <w:r w:rsidR="00102E74">
        <w:t xml:space="preserve">e can conclude that with </w:t>
      </w:r>
      <w:r w:rsidR="00D00911">
        <w:t>the optimization techniques we implemented,</w:t>
      </w:r>
      <w:r w:rsidR="00102E74">
        <w:t xml:space="preserve"> we cannot simulate </w:t>
      </w:r>
      <w:r w:rsidR="006D40D7">
        <w:t>20 000 units at 30 fps</w:t>
      </w:r>
      <w:r w:rsidR="00102E74">
        <w:t>.</w:t>
      </w:r>
      <w:r>
        <w:br/>
        <w:t>We also don’t reach this target on the render thread and GPU, so to reach 20 000 units at 30 fps, we would not only need to optimize the game thread, but also the render thread and GPU.</w:t>
      </w:r>
    </w:p>
    <w:p w14:paraId="0BE85C4D" w14:textId="7066C5D2" w:rsidR="00E971EF" w:rsidRDefault="00E971EF" w:rsidP="00102E74">
      <w:r>
        <w:t xml:space="preserve">With our Mass implementation, </w:t>
      </w:r>
      <w:r w:rsidR="003519B5">
        <w:t>game thread frame time was worse than in the simple battle simulator. However, all other aspect were improved.</w:t>
      </w:r>
    </w:p>
    <w:p w14:paraId="3BFF1469" w14:textId="6178231B" w:rsidR="00102E74" w:rsidRDefault="00102E74" w:rsidP="00CA24DB">
      <w:r>
        <w:t>Multithreading</w:t>
      </w:r>
      <w:r w:rsidR="004A49B8">
        <w:t xml:space="preserve"> the target acquisition and navigation</w:t>
      </w:r>
      <w:r>
        <w:t xml:space="preserve"> does improve overall performance when combined with Mass.</w:t>
      </w:r>
      <w:r w:rsidR="004A49B8">
        <w:t xml:space="preserve"> However, it does not improve the scaling over unit count, which means it doesn’t solve the fundamental issue with exponential algorithms like the target acquisition.</w:t>
      </w:r>
    </w:p>
    <w:p w14:paraId="1640196D" w14:textId="4ECBF0E3" w:rsidR="000042E3" w:rsidRDefault="000042E3" w:rsidP="00CA24DB">
      <w:r>
        <w:t>When using an octree spatial partitioning data structure for target acquisition, the scaling of the algorithm is no longer exponential. This in turn improves performance, especially with higher unit counts.</w:t>
      </w:r>
    </w:p>
    <w:p w14:paraId="6523E594" w14:textId="5813CEE1" w:rsidR="00B648FE" w:rsidRDefault="00F7278D" w:rsidP="00CA24DB">
      <w:r>
        <w:t xml:space="preserve">Animation sharing </w:t>
      </w:r>
      <w:r w:rsidR="000042E3">
        <w:t>reduces the time needed to calculate animations by up to six times</w:t>
      </w:r>
      <w:r w:rsidR="00B47A54">
        <w:t>. While Mass also reduces animation frame time with higher unit counts.</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109" w:name="_Toc156137227"/>
      <w:r>
        <w:lastRenderedPageBreak/>
        <w:t>Conclusion</w:t>
      </w:r>
      <w:bookmarkEnd w:id="109"/>
    </w:p>
    <w:p w14:paraId="2943FFCA" w14:textId="18D393F8" w:rsidR="00F7278D" w:rsidRDefault="00F7278D" w:rsidP="000D5C84">
      <w:r>
        <w:t>While we didn’t reach the target we expected when forming our hypotheses, we still gained some interesting insights</w:t>
      </w:r>
      <w:r w:rsidR="009230A6">
        <w:t xml:space="preserve"> from </w:t>
      </w:r>
      <w:r w:rsidR="00035F34">
        <w:t xml:space="preserve">the results of </w:t>
      </w:r>
      <w:r w:rsidR="009230A6">
        <w:t>our case study</w:t>
      </w:r>
      <w:r>
        <w:t xml:space="preserve"> on how to optimize huge battles in a video game</w:t>
      </w:r>
      <w:r w:rsidR="00CB63C7">
        <w:t>.</w:t>
      </w:r>
    </w:p>
    <w:p w14:paraId="4D680A16" w14:textId="2336560D" w:rsidR="00DC3B3B" w:rsidRDefault="00A027C7" w:rsidP="00DC3B3B">
      <w:r>
        <w:t>Firstly, w</w:t>
      </w:r>
      <w:r w:rsidR="00CB63C7">
        <w:t>e found out that the game thread is the primary bottleneck</w:t>
      </w:r>
      <w:r w:rsidR="00C91FAC">
        <w:t xml:space="preserve"> when simulating a large battle</w:t>
      </w:r>
      <w:r w:rsidR="007830CD">
        <w:t xml:space="preserve"> by comparing game thread, render thread and GPU frame times. However, when simulating over 6400 total units in the battle, the render thread and GPU will also need optimizations to reach a playable framerate.</w:t>
      </w:r>
      <w:r w:rsidR="00B72ECF">
        <w:br/>
      </w:r>
      <w:r w:rsidR="00D54B5D">
        <w:t xml:space="preserve">Secondly, it is clear that spatial partitioning is very important to improve how well certain processes like target finding scale over unit count. </w:t>
      </w:r>
      <w:r w:rsidR="00750FB8">
        <w:t>As can be seen o</w:t>
      </w:r>
      <w:r w:rsidR="00685648">
        <w:t xml:space="preserve">n </w:t>
      </w:r>
      <w:r w:rsidR="00685648">
        <w:fldChar w:fldCharType="begin"/>
      </w:r>
      <w:r w:rsidR="00685648">
        <w:instrText xml:space="preserve"> REF _Ref156051448 \h </w:instrText>
      </w:r>
      <w:r w:rsidR="00685648">
        <w:fldChar w:fldCharType="separate"/>
      </w:r>
      <w:r w:rsidR="00E151CA">
        <w:t xml:space="preserve">Chart </w:t>
      </w:r>
      <w:r w:rsidR="00E151CA">
        <w:rPr>
          <w:noProof/>
        </w:rPr>
        <w:t>5</w:t>
      </w:r>
      <w:r w:rsidR="00685648">
        <w:fldChar w:fldCharType="end"/>
      </w:r>
      <w:r w:rsidR="00685648">
        <w:t>, t</w:t>
      </w:r>
      <w:r w:rsidR="00D54B5D">
        <w:t>his is especially noticeable when simulating more than 6400 total units.</w:t>
      </w:r>
      <w:r w:rsidR="00B72ECF">
        <w:br/>
      </w:r>
      <w:r w:rsidR="00D54B5D">
        <w:t>Animation sharing also turned out to be a very effective optimization for animations.</w:t>
      </w:r>
      <w:r w:rsidR="001A21BE">
        <w:t xml:space="preserve"> It generally improved animation frame time</w:t>
      </w:r>
      <w:r w:rsidR="00D807F1">
        <w:t xml:space="preserve">, making it a relatively small aspect of the game thread frame time, which you can see on </w:t>
      </w:r>
      <w:r w:rsidR="00D807F1">
        <w:fldChar w:fldCharType="begin"/>
      </w:r>
      <w:r w:rsidR="00D807F1">
        <w:instrText xml:space="preserve"> REF _Ref156057201 \h </w:instrText>
      </w:r>
      <w:r w:rsidR="00D807F1">
        <w:fldChar w:fldCharType="separate"/>
      </w:r>
      <w:r w:rsidR="00E151CA">
        <w:t xml:space="preserve">Chart </w:t>
      </w:r>
      <w:r w:rsidR="00E151CA">
        <w:rPr>
          <w:noProof/>
        </w:rPr>
        <w:t>15</w:t>
      </w:r>
      <w:r w:rsidR="00D807F1">
        <w:fldChar w:fldCharType="end"/>
      </w:r>
      <w:r w:rsidR="00D807F1">
        <w:t>.</w:t>
      </w:r>
      <w:r w:rsidR="00B72ECF">
        <w:br/>
      </w:r>
      <w:r w:rsidR="001A21BE">
        <w:t>Using Mass, we were able to decrease frame time on almost all aspects of the simulation, except for target acquisition</w:t>
      </w:r>
      <w:r w:rsidR="00B72ECF">
        <w:t>. We are not sure why target acquisition got worse with our implementation of Mass.</w:t>
      </w:r>
      <w:r w:rsidR="00B86FC4">
        <w:br/>
        <w:t>Mass also made it more convenient to implement other optimizations like multithreading.</w:t>
      </w:r>
    </w:p>
    <w:p w14:paraId="0DE863DE" w14:textId="6D6AA4FE" w:rsidR="00F7278D" w:rsidRDefault="00DC3B3B" w:rsidP="000D5C84">
      <w:r>
        <w:t xml:space="preserve">We </w:t>
      </w:r>
      <w:r w:rsidR="002F6213">
        <w:t>made</w:t>
      </w:r>
      <w:r>
        <w:t xml:space="preserve"> a</w:t>
      </w:r>
      <w:r w:rsidR="009230A6">
        <w:t>n</w:t>
      </w:r>
      <w:r>
        <w:t xml:space="preserve"> example of the usage of Mass available </w:t>
      </w:r>
      <w:r w:rsidR="002F6213">
        <w:t>through this study</w:t>
      </w:r>
      <w:r>
        <w:t>, which other people can</w:t>
      </w:r>
      <w:r w:rsidR="00521684">
        <w:t xml:space="preserve"> now</w:t>
      </w:r>
      <w:r>
        <w:t xml:space="preserve"> use to learn how the system works</w:t>
      </w:r>
      <w:r w:rsidR="008C7F52">
        <w:t xml:space="preserve"> and how to combine other optimization techniques with it</w:t>
      </w:r>
      <w:r>
        <w:t>.</w:t>
      </w:r>
    </w:p>
    <w:p w14:paraId="0D6C6269" w14:textId="22240AC5" w:rsidR="005F3930" w:rsidRDefault="00977BF1">
      <w:r>
        <w:t xml:space="preserve">If </w:t>
      </w:r>
      <w:r w:rsidR="009A01DA">
        <w:t>a</w:t>
      </w:r>
      <w:r>
        <w:t xml:space="preserve"> game has different requirements than this case study, </w:t>
      </w:r>
      <w:r w:rsidR="009A01DA">
        <w:t>there is the possibility to do</w:t>
      </w:r>
      <w:r>
        <w:t xml:space="preserve"> more specific optimizations. For example, if </w:t>
      </w:r>
      <w:r w:rsidR="009A01DA">
        <w:t>the</w:t>
      </w:r>
      <w:r>
        <w:t xml:space="preserve">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FC6366">
        <w:instrText xml:space="preserve"> ADDIN ZOTERO_ITEM CSL_CITATION {"citationID":"hp5I5mLa","properties":{"formattedCitation":"[58]","plainCitation":"[58]","noteIndex":0},"citationItems":[{"id":"KLjalMDL/LUDD0fvz","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FC6366" w:rsidRPr="00FC6366">
        <w:rPr>
          <w:rFonts w:ascii="Calibri" w:hAnsi="Calibri" w:cs="Calibri"/>
        </w:rPr>
        <w:t>[58]</w:t>
      </w:r>
      <w:r w:rsidR="00D3038D">
        <w:fldChar w:fldCharType="end"/>
      </w:r>
      <w:r w:rsidR="00DF550A">
        <w:t>.</w:t>
      </w:r>
    </w:p>
    <w:p w14:paraId="267559C0" w14:textId="5AD7372B" w:rsidR="002E1349" w:rsidRPr="005F3930" w:rsidRDefault="002E1349">
      <w:r>
        <w:br w:type="page"/>
      </w:r>
    </w:p>
    <w:p w14:paraId="4E1528F2" w14:textId="39BF1AB0" w:rsidR="00CA24DB" w:rsidRDefault="00CA24DB" w:rsidP="00CA24DB">
      <w:pPr>
        <w:pStyle w:val="Heading1"/>
      </w:pPr>
      <w:bookmarkStart w:id="110" w:name="_Toc156137228"/>
      <w:r>
        <w:lastRenderedPageBreak/>
        <w:t>Future work</w:t>
      </w:r>
      <w:bookmarkEnd w:id="11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w:t>
      </w:r>
      <w:proofErr w:type="spellStart"/>
      <w:r>
        <w:t>etc</w:t>
      </w:r>
      <w:proofErr w:type="spellEnd"/>
      <w:r>
        <w:t>…</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111" w:name="_Toc156137229"/>
      <w:r>
        <w:lastRenderedPageBreak/>
        <w:t xml:space="preserve">Critical </w:t>
      </w:r>
      <w:r w:rsidR="00CA24DB">
        <w:t>Reflection</w:t>
      </w:r>
      <w:bookmarkEnd w:id="111"/>
    </w:p>
    <w:p w14:paraId="7CA2E2E9" w14:textId="4D944EC8" w:rsidR="00074958" w:rsidRDefault="00074958" w:rsidP="00CA24DB">
      <w:r>
        <w:t>Overall</w:t>
      </w:r>
      <w:r w:rsidR="004D6E6D">
        <w:t>,</w:t>
      </w:r>
      <w:r>
        <w:t xml:space="preserve"> I am happy with what I accomplished during this research project.</w:t>
      </w:r>
      <w:r w:rsidR="00CE1158">
        <w:t xml:space="preserve"> However,</w:t>
      </w:r>
      <w:r>
        <w:t xml:space="preserve">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112" w:name="_Toc156137230"/>
      <w:r>
        <w:lastRenderedPageBreak/>
        <w:t>List of Figures</w:t>
      </w:r>
      <w:bookmarkEnd w:id="112"/>
    </w:p>
    <w:p w14:paraId="1505CB7D" w14:textId="77777777" w:rsidR="007D57B3" w:rsidRDefault="007D57B3" w:rsidP="007D57B3">
      <w:pPr>
        <w:pStyle w:val="Heading2"/>
      </w:pPr>
      <w:bookmarkStart w:id="113" w:name="_Toc156137231"/>
      <w:r>
        <w:t>Figures</w:t>
      </w:r>
      <w:bookmarkEnd w:id="113"/>
    </w:p>
    <w:p w14:paraId="7AA7AA09" w14:textId="3EC2F614" w:rsidR="00E151CA"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56137237" w:history="1">
        <w:r w:rsidR="00E151CA" w:rsidRPr="000A2338">
          <w:rPr>
            <w:rStyle w:val="Hyperlink"/>
            <w:noProof/>
          </w:rPr>
          <w:t>Figure 1: MassEntity archetype graph, it shows how archetypes are formed - MassEntity documentation (Epic Games)</w:t>
        </w:r>
        <w:r w:rsidR="00E151CA" w:rsidRPr="000A2338">
          <w:rPr>
            <w:rStyle w:val="Hyperlink"/>
            <w:rFonts w:ascii="Calibri" w:hAnsi="Calibri" w:cs="Calibri"/>
            <w:noProof/>
          </w:rPr>
          <w:t>[9]</w:t>
        </w:r>
        <w:r w:rsidR="00E151CA">
          <w:rPr>
            <w:noProof/>
            <w:webHidden/>
          </w:rPr>
          <w:tab/>
        </w:r>
        <w:r w:rsidR="00E151CA">
          <w:rPr>
            <w:noProof/>
            <w:webHidden/>
          </w:rPr>
          <w:fldChar w:fldCharType="begin"/>
        </w:r>
        <w:r w:rsidR="00E151CA">
          <w:rPr>
            <w:noProof/>
            <w:webHidden/>
          </w:rPr>
          <w:instrText xml:space="preserve"> PAGEREF _Toc156137237 \h </w:instrText>
        </w:r>
        <w:r w:rsidR="00E151CA">
          <w:rPr>
            <w:noProof/>
            <w:webHidden/>
          </w:rPr>
        </w:r>
        <w:r w:rsidR="00E151CA">
          <w:rPr>
            <w:noProof/>
            <w:webHidden/>
          </w:rPr>
          <w:fldChar w:fldCharType="separate"/>
        </w:r>
        <w:r w:rsidR="00E151CA">
          <w:rPr>
            <w:noProof/>
            <w:webHidden/>
          </w:rPr>
          <w:t>8</w:t>
        </w:r>
        <w:r w:rsidR="00E151CA">
          <w:rPr>
            <w:noProof/>
            <w:webHidden/>
          </w:rPr>
          <w:fldChar w:fldCharType="end"/>
        </w:r>
      </w:hyperlink>
    </w:p>
    <w:p w14:paraId="0D3308BE" w14:textId="44822C5C" w:rsidR="00E151CA" w:rsidRDefault="00E151CA">
      <w:pPr>
        <w:pStyle w:val="TableofFigures"/>
        <w:tabs>
          <w:tab w:val="right" w:leader="dot" w:pos="9350"/>
        </w:tabs>
        <w:rPr>
          <w:noProof/>
          <w:kern w:val="2"/>
          <w:sz w:val="24"/>
          <w:szCs w:val="24"/>
          <w:lang w:val="en-GB" w:eastAsia="en-GB"/>
          <w14:ligatures w14:val="standardContextual"/>
        </w:rPr>
      </w:pPr>
      <w:hyperlink w:anchor="_Toc156137238" w:history="1">
        <w:r w:rsidRPr="000A2338">
          <w:rPr>
            <w:rStyle w:val="Hyperlink"/>
            <w:noProof/>
          </w:rPr>
          <w:t>Figure 2: MassEntity processor graph, it shows how processors use EntityQueries to interact with archetypes - MassEntity documentation (Epic Games)</w:t>
        </w:r>
        <w:r w:rsidRPr="000A2338">
          <w:rPr>
            <w:rStyle w:val="Hyperlink"/>
            <w:rFonts w:ascii="Calibri" w:hAnsi="Calibri" w:cs="Calibri"/>
            <w:noProof/>
          </w:rPr>
          <w:t>[9]</w:t>
        </w:r>
        <w:r>
          <w:rPr>
            <w:noProof/>
            <w:webHidden/>
          </w:rPr>
          <w:tab/>
        </w:r>
        <w:r>
          <w:rPr>
            <w:noProof/>
            <w:webHidden/>
          </w:rPr>
          <w:fldChar w:fldCharType="begin"/>
        </w:r>
        <w:r>
          <w:rPr>
            <w:noProof/>
            <w:webHidden/>
          </w:rPr>
          <w:instrText xml:space="preserve"> PAGEREF _Toc156137238 \h </w:instrText>
        </w:r>
        <w:r>
          <w:rPr>
            <w:noProof/>
            <w:webHidden/>
          </w:rPr>
        </w:r>
        <w:r>
          <w:rPr>
            <w:noProof/>
            <w:webHidden/>
          </w:rPr>
          <w:fldChar w:fldCharType="separate"/>
        </w:r>
        <w:r>
          <w:rPr>
            <w:noProof/>
            <w:webHidden/>
          </w:rPr>
          <w:t>8</w:t>
        </w:r>
        <w:r>
          <w:rPr>
            <w:noProof/>
            <w:webHidden/>
          </w:rPr>
          <w:fldChar w:fldCharType="end"/>
        </w:r>
      </w:hyperlink>
    </w:p>
    <w:p w14:paraId="79E32308" w14:textId="7A1567EA" w:rsidR="00E151CA" w:rsidRDefault="00E151CA">
      <w:pPr>
        <w:pStyle w:val="TableofFigures"/>
        <w:tabs>
          <w:tab w:val="right" w:leader="dot" w:pos="9350"/>
        </w:tabs>
        <w:rPr>
          <w:noProof/>
          <w:kern w:val="2"/>
          <w:sz w:val="24"/>
          <w:szCs w:val="24"/>
          <w:lang w:val="en-GB" w:eastAsia="en-GB"/>
          <w14:ligatures w14:val="standardContextual"/>
        </w:rPr>
      </w:pPr>
      <w:hyperlink w:anchor="_Toc156137239" w:history="1">
        <w:r w:rsidRPr="000A2338">
          <w:rPr>
            <w:rStyle w:val="Hyperlink"/>
            <w:noProof/>
          </w:rPr>
          <w:t xml:space="preserve">Figure 3: Screenshot of an army rendered with Niagara - Simulating Large Crowds In Niagara | Unreal Engine (Epic Games) </w:t>
        </w:r>
        <w:r w:rsidRPr="000A2338">
          <w:rPr>
            <w:rStyle w:val="Hyperlink"/>
            <w:rFonts w:ascii="Calibri" w:hAnsi="Calibri" w:cs="Calibri"/>
            <w:noProof/>
          </w:rPr>
          <w:t>[25]</w:t>
        </w:r>
        <w:r>
          <w:rPr>
            <w:noProof/>
            <w:webHidden/>
          </w:rPr>
          <w:tab/>
        </w:r>
        <w:r>
          <w:rPr>
            <w:noProof/>
            <w:webHidden/>
          </w:rPr>
          <w:fldChar w:fldCharType="begin"/>
        </w:r>
        <w:r>
          <w:rPr>
            <w:noProof/>
            <w:webHidden/>
          </w:rPr>
          <w:instrText xml:space="preserve"> PAGEREF _Toc156137239 \h </w:instrText>
        </w:r>
        <w:r>
          <w:rPr>
            <w:noProof/>
            <w:webHidden/>
          </w:rPr>
        </w:r>
        <w:r>
          <w:rPr>
            <w:noProof/>
            <w:webHidden/>
          </w:rPr>
          <w:fldChar w:fldCharType="separate"/>
        </w:r>
        <w:r>
          <w:rPr>
            <w:noProof/>
            <w:webHidden/>
          </w:rPr>
          <w:t>11</w:t>
        </w:r>
        <w:r>
          <w:rPr>
            <w:noProof/>
            <w:webHidden/>
          </w:rPr>
          <w:fldChar w:fldCharType="end"/>
        </w:r>
      </w:hyperlink>
    </w:p>
    <w:p w14:paraId="19C3EB16" w14:textId="2E518E68" w:rsidR="00E151CA" w:rsidRDefault="00E151CA">
      <w:pPr>
        <w:pStyle w:val="TableofFigures"/>
        <w:tabs>
          <w:tab w:val="right" w:leader="dot" w:pos="9350"/>
        </w:tabs>
        <w:rPr>
          <w:noProof/>
          <w:kern w:val="2"/>
          <w:sz w:val="24"/>
          <w:szCs w:val="24"/>
          <w:lang w:val="en-GB" w:eastAsia="en-GB"/>
          <w14:ligatures w14:val="standardContextual"/>
        </w:rPr>
      </w:pPr>
      <w:hyperlink w:anchor="_Toc156137240" w:history="1">
        <w:r w:rsidRPr="000A2338">
          <w:rPr>
            <w:rStyle w:val="Hyperlink"/>
            <w:noProof/>
          </w:rPr>
          <w:t>Figure 4: Screenshot of a battle with 10 million units in Ultimate Epic Battle Simulator 2 - UEBS 2 The Making Of Pt1 (BrilliantGameStudios)</w:t>
        </w:r>
        <w:r w:rsidRPr="000A2338">
          <w:rPr>
            <w:rStyle w:val="Hyperlink"/>
            <w:rFonts w:ascii="Calibri" w:hAnsi="Calibri" w:cs="Calibri"/>
            <w:noProof/>
          </w:rPr>
          <w:t>[4]</w:t>
        </w:r>
        <w:r>
          <w:rPr>
            <w:noProof/>
            <w:webHidden/>
          </w:rPr>
          <w:tab/>
        </w:r>
        <w:r>
          <w:rPr>
            <w:noProof/>
            <w:webHidden/>
          </w:rPr>
          <w:fldChar w:fldCharType="begin"/>
        </w:r>
        <w:r>
          <w:rPr>
            <w:noProof/>
            <w:webHidden/>
          </w:rPr>
          <w:instrText xml:space="preserve"> PAGEREF _Toc156137240 \h </w:instrText>
        </w:r>
        <w:r>
          <w:rPr>
            <w:noProof/>
            <w:webHidden/>
          </w:rPr>
        </w:r>
        <w:r>
          <w:rPr>
            <w:noProof/>
            <w:webHidden/>
          </w:rPr>
          <w:fldChar w:fldCharType="separate"/>
        </w:r>
        <w:r>
          <w:rPr>
            <w:noProof/>
            <w:webHidden/>
          </w:rPr>
          <w:t>13</w:t>
        </w:r>
        <w:r>
          <w:rPr>
            <w:noProof/>
            <w:webHidden/>
          </w:rPr>
          <w:fldChar w:fldCharType="end"/>
        </w:r>
      </w:hyperlink>
    </w:p>
    <w:p w14:paraId="0C1E642A" w14:textId="1312DE5F" w:rsidR="00E151CA" w:rsidRDefault="00E151CA">
      <w:pPr>
        <w:pStyle w:val="TableofFigures"/>
        <w:tabs>
          <w:tab w:val="right" w:leader="dot" w:pos="9350"/>
        </w:tabs>
        <w:rPr>
          <w:noProof/>
          <w:kern w:val="2"/>
          <w:sz w:val="24"/>
          <w:szCs w:val="24"/>
          <w:lang w:val="en-GB" w:eastAsia="en-GB"/>
          <w14:ligatures w14:val="standardContextual"/>
        </w:rPr>
      </w:pPr>
      <w:hyperlink w:anchor="_Toc156137241" w:history="1">
        <w:r w:rsidRPr="000A2338">
          <w:rPr>
            <w:rStyle w:val="Hyperlink"/>
            <w:noProof/>
          </w:rPr>
          <w:t>Figure 5: Disabling component tick in the actor blueprint</w:t>
        </w:r>
        <w:r>
          <w:rPr>
            <w:noProof/>
            <w:webHidden/>
          </w:rPr>
          <w:tab/>
        </w:r>
        <w:r>
          <w:rPr>
            <w:noProof/>
            <w:webHidden/>
          </w:rPr>
          <w:fldChar w:fldCharType="begin"/>
        </w:r>
        <w:r>
          <w:rPr>
            <w:noProof/>
            <w:webHidden/>
          </w:rPr>
          <w:instrText xml:space="preserve"> PAGEREF _Toc156137241 \h </w:instrText>
        </w:r>
        <w:r>
          <w:rPr>
            <w:noProof/>
            <w:webHidden/>
          </w:rPr>
        </w:r>
        <w:r>
          <w:rPr>
            <w:noProof/>
            <w:webHidden/>
          </w:rPr>
          <w:fldChar w:fldCharType="separate"/>
        </w:r>
        <w:r>
          <w:rPr>
            <w:noProof/>
            <w:webHidden/>
          </w:rPr>
          <w:t>18</w:t>
        </w:r>
        <w:r>
          <w:rPr>
            <w:noProof/>
            <w:webHidden/>
          </w:rPr>
          <w:fldChar w:fldCharType="end"/>
        </w:r>
      </w:hyperlink>
    </w:p>
    <w:p w14:paraId="04F56971" w14:textId="72AB5BC3" w:rsidR="00E151CA" w:rsidRDefault="00E151CA">
      <w:pPr>
        <w:pStyle w:val="TableofFigures"/>
        <w:tabs>
          <w:tab w:val="right" w:leader="dot" w:pos="9350"/>
        </w:tabs>
        <w:rPr>
          <w:noProof/>
          <w:kern w:val="2"/>
          <w:sz w:val="24"/>
          <w:szCs w:val="24"/>
          <w:lang w:val="en-GB" w:eastAsia="en-GB"/>
          <w14:ligatures w14:val="standardContextual"/>
        </w:rPr>
      </w:pPr>
      <w:hyperlink w:anchor="_Toc156137242" w:history="1">
        <w:r w:rsidRPr="000A2338">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6137242 \h </w:instrText>
        </w:r>
        <w:r>
          <w:rPr>
            <w:noProof/>
            <w:webHidden/>
          </w:rPr>
        </w:r>
        <w:r>
          <w:rPr>
            <w:noProof/>
            <w:webHidden/>
          </w:rPr>
          <w:fldChar w:fldCharType="separate"/>
        </w:r>
        <w:r>
          <w:rPr>
            <w:noProof/>
            <w:webHidden/>
          </w:rPr>
          <w:t>19</w:t>
        </w:r>
        <w:r>
          <w:rPr>
            <w:noProof/>
            <w:webHidden/>
          </w:rPr>
          <w:fldChar w:fldCharType="end"/>
        </w:r>
      </w:hyperlink>
    </w:p>
    <w:p w14:paraId="55DAC0C8" w14:textId="1C149E97" w:rsidR="00E151CA" w:rsidRDefault="00E151CA">
      <w:pPr>
        <w:pStyle w:val="TableofFigures"/>
        <w:tabs>
          <w:tab w:val="right" w:leader="dot" w:pos="9350"/>
        </w:tabs>
        <w:rPr>
          <w:noProof/>
          <w:kern w:val="2"/>
          <w:sz w:val="24"/>
          <w:szCs w:val="24"/>
          <w:lang w:val="en-GB" w:eastAsia="en-GB"/>
          <w14:ligatures w14:val="standardContextual"/>
        </w:rPr>
      </w:pPr>
      <w:hyperlink w:anchor="_Toc156137243" w:history="1">
        <w:r w:rsidRPr="000A2338">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6137243 \h </w:instrText>
        </w:r>
        <w:r>
          <w:rPr>
            <w:noProof/>
            <w:webHidden/>
          </w:rPr>
        </w:r>
        <w:r>
          <w:rPr>
            <w:noProof/>
            <w:webHidden/>
          </w:rPr>
          <w:fldChar w:fldCharType="separate"/>
        </w:r>
        <w:r>
          <w:rPr>
            <w:noProof/>
            <w:webHidden/>
          </w:rPr>
          <w:t>20</w:t>
        </w:r>
        <w:r>
          <w:rPr>
            <w:noProof/>
            <w:webHidden/>
          </w:rPr>
          <w:fldChar w:fldCharType="end"/>
        </w:r>
      </w:hyperlink>
    </w:p>
    <w:p w14:paraId="4422A35B" w14:textId="76807E9E" w:rsidR="00E151CA" w:rsidRDefault="00E151CA">
      <w:pPr>
        <w:pStyle w:val="TableofFigures"/>
        <w:tabs>
          <w:tab w:val="right" w:leader="dot" w:pos="9350"/>
        </w:tabs>
        <w:rPr>
          <w:noProof/>
          <w:kern w:val="2"/>
          <w:sz w:val="24"/>
          <w:szCs w:val="24"/>
          <w:lang w:val="en-GB" w:eastAsia="en-GB"/>
          <w14:ligatures w14:val="standardContextual"/>
        </w:rPr>
      </w:pPr>
      <w:hyperlink w:anchor="_Toc156137244" w:history="1">
        <w:r w:rsidRPr="000A2338">
          <w:rPr>
            <w:rStyle w:val="Hyperlink"/>
            <w:noProof/>
          </w:rPr>
          <w:t>Figure 8: Example of a mass spawner configuration</w:t>
        </w:r>
        <w:r>
          <w:rPr>
            <w:noProof/>
            <w:webHidden/>
          </w:rPr>
          <w:tab/>
        </w:r>
        <w:r>
          <w:rPr>
            <w:noProof/>
            <w:webHidden/>
          </w:rPr>
          <w:fldChar w:fldCharType="begin"/>
        </w:r>
        <w:r>
          <w:rPr>
            <w:noProof/>
            <w:webHidden/>
          </w:rPr>
          <w:instrText xml:space="preserve"> PAGEREF _Toc156137244 \h </w:instrText>
        </w:r>
        <w:r>
          <w:rPr>
            <w:noProof/>
            <w:webHidden/>
          </w:rPr>
        </w:r>
        <w:r>
          <w:rPr>
            <w:noProof/>
            <w:webHidden/>
          </w:rPr>
          <w:fldChar w:fldCharType="separate"/>
        </w:r>
        <w:r>
          <w:rPr>
            <w:noProof/>
            <w:webHidden/>
          </w:rPr>
          <w:t>21</w:t>
        </w:r>
        <w:r>
          <w:rPr>
            <w:noProof/>
            <w:webHidden/>
          </w:rPr>
          <w:fldChar w:fldCharType="end"/>
        </w:r>
      </w:hyperlink>
    </w:p>
    <w:p w14:paraId="7FE1A6B5" w14:textId="506BC9BF" w:rsidR="00E151CA" w:rsidRDefault="00E151CA">
      <w:pPr>
        <w:pStyle w:val="TableofFigures"/>
        <w:tabs>
          <w:tab w:val="right" w:leader="dot" w:pos="9350"/>
        </w:tabs>
        <w:rPr>
          <w:noProof/>
          <w:kern w:val="2"/>
          <w:sz w:val="24"/>
          <w:szCs w:val="24"/>
          <w:lang w:val="en-GB" w:eastAsia="en-GB"/>
          <w14:ligatures w14:val="standardContextual"/>
        </w:rPr>
      </w:pPr>
      <w:hyperlink w:anchor="_Toc156137245" w:history="1">
        <w:r w:rsidRPr="000A2338">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6137245 \h </w:instrText>
        </w:r>
        <w:r>
          <w:rPr>
            <w:noProof/>
            <w:webHidden/>
          </w:rPr>
        </w:r>
        <w:r>
          <w:rPr>
            <w:noProof/>
            <w:webHidden/>
          </w:rPr>
          <w:fldChar w:fldCharType="separate"/>
        </w:r>
        <w:r>
          <w:rPr>
            <w:noProof/>
            <w:webHidden/>
          </w:rPr>
          <w:t>21</w:t>
        </w:r>
        <w:r>
          <w:rPr>
            <w:noProof/>
            <w:webHidden/>
          </w:rPr>
          <w:fldChar w:fldCharType="end"/>
        </w:r>
      </w:hyperlink>
    </w:p>
    <w:p w14:paraId="0EC566FE" w14:textId="05BE7821" w:rsidR="00E151CA" w:rsidRDefault="00E151CA">
      <w:pPr>
        <w:pStyle w:val="TableofFigures"/>
        <w:tabs>
          <w:tab w:val="right" w:leader="dot" w:pos="9350"/>
        </w:tabs>
        <w:rPr>
          <w:noProof/>
          <w:kern w:val="2"/>
          <w:sz w:val="24"/>
          <w:szCs w:val="24"/>
          <w:lang w:val="en-GB" w:eastAsia="en-GB"/>
          <w14:ligatures w14:val="standardContextual"/>
        </w:rPr>
      </w:pPr>
      <w:hyperlink w:anchor="_Toc156137246" w:history="1">
        <w:r w:rsidRPr="000A2338">
          <w:rPr>
            <w:rStyle w:val="Hyperlink"/>
            <w:noProof/>
          </w:rPr>
          <w:t>Figure 10: Visualization trait configuration</w:t>
        </w:r>
        <w:r>
          <w:rPr>
            <w:noProof/>
            <w:webHidden/>
          </w:rPr>
          <w:tab/>
        </w:r>
        <w:r>
          <w:rPr>
            <w:noProof/>
            <w:webHidden/>
          </w:rPr>
          <w:fldChar w:fldCharType="begin"/>
        </w:r>
        <w:r>
          <w:rPr>
            <w:noProof/>
            <w:webHidden/>
          </w:rPr>
          <w:instrText xml:space="preserve"> PAGEREF _Toc156137246 \h </w:instrText>
        </w:r>
        <w:r>
          <w:rPr>
            <w:noProof/>
            <w:webHidden/>
          </w:rPr>
        </w:r>
        <w:r>
          <w:rPr>
            <w:noProof/>
            <w:webHidden/>
          </w:rPr>
          <w:fldChar w:fldCharType="separate"/>
        </w:r>
        <w:r>
          <w:rPr>
            <w:noProof/>
            <w:webHidden/>
          </w:rPr>
          <w:t>27</w:t>
        </w:r>
        <w:r>
          <w:rPr>
            <w:noProof/>
            <w:webHidden/>
          </w:rPr>
          <w:fldChar w:fldCharType="end"/>
        </w:r>
      </w:hyperlink>
    </w:p>
    <w:p w14:paraId="460CCDDA" w14:textId="215411EF" w:rsidR="00E151CA" w:rsidRDefault="00E151CA">
      <w:pPr>
        <w:pStyle w:val="TableofFigures"/>
        <w:tabs>
          <w:tab w:val="left" w:pos="3964"/>
          <w:tab w:val="right" w:leader="dot" w:pos="9350"/>
        </w:tabs>
        <w:rPr>
          <w:noProof/>
          <w:kern w:val="2"/>
          <w:sz w:val="24"/>
          <w:szCs w:val="24"/>
          <w:lang w:val="en-GB" w:eastAsia="en-GB"/>
          <w14:ligatures w14:val="standardContextual"/>
        </w:rPr>
      </w:pPr>
      <w:hyperlink w:anchor="_Toc156137247" w:history="1">
        <w:r w:rsidRPr="000A2338">
          <w:rPr>
            <w:rStyle w:val="Hyperlink"/>
            <w:noProof/>
          </w:rPr>
          <w:t>Figure 11: Draw call amount with old model</w:t>
        </w:r>
        <w:r>
          <w:rPr>
            <w:noProof/>
            <w:kern w:val="2"/>
            <w:sz w:val="24"/>
            <w:szCs w:val="24"/>
            <w:lang w:val="en-GB" w:eastAsia="en-GB"/>
            <w14:ligatures w14:val="standardContextual"/>
          </w:rPr>
          <w:tab/>
        </w:r>
        <w:r w:rsidRPr="000A2338">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6137247 \h </w:instrText>
        </w:r>
        <w:r>
          <w:rPr>
            <w:noProof/>
            <w:webHidden/>
          </w:rPr>
        </w:r>
        <w:r>
          <w:rPr>
            <w:noProof/>
            <w:webHidden/>
          </w:rPr>
          <w:fldChar w:fldCharType="separate"/>
        </w:r>
        <w:r>
          <w:rPr>
            <w:noProof/>
            <w:webHidden/>
          </w:rPr>
          <w:t>28</w:t>
        </w:r>
        <w:r>
          <w:rPr>
            <w:noProof/>
            <w:webHidden/>
          </w:rPr>
          <w:fldChar w:fldCharType="end"/>
        </w:r>
      </w:hyperlink>
    </w:p>
    <w:p w14:paraId="74420B25" w14:textId="6C0EFBDA" w:rsidR="00E151CA" w:rsidRDefault="00E151CA">
      <w:pPr>
        <w:pStyle w:val="TableofFigures"/>
        <w:tabs>
          <w:tab w:val="right" w:leader="dot" w:pos="9350"/>
        </w:tabs>
        <w:rPr>
          <w:noProof/>
          <w:kern w:val="2"/>
          <w:sz w:val="24"/>
          <w:szCs w:val="24"/>
          <w:lang w:val="en-GB" w:eastAsia="en-GB"/>
          <w14:ligatures w14:val="standardContextual"/>
        </w:rPr>
      </w:pPr>
      <w:hyperlink w:anchor="_Toc156137248" w:history="1">
        <w:r w:rsidRPr="000A2338">
          <w:rPr>
            <w:rStyle w:val="Hyperlink"/>
            <w:noProof/>
          </w:rPr>
          <w:t>Figure 13: LOD Settings after generating an LOD settings asset</w:t>
        </w:r>
        <w:r>
          <w:rPr>
            <w:noProof/>
            <w:webHidden/>
          </w:rPr>
          <w:tab/>
        </w:r>
        <w:r>
          <w:rPr>
            <w:noProof/>
            <w:webHidden/>
          </w:rPr>
          <w:fldChar w:fldCharType="begin"/>
        </w:r>
        <w:r>
          <w:rPr>
            <w:noProof/>
            <w:webHidden/>
          </w:rPr>
          <w:instrText xml:space="preserve"> PAGEREF _Toc156137248 \h </w:instrText>
        </w:r>
        <w:r>
          <w:rPr>
            <w:noProof/>
            <w:webHidden/>
          </w:rPr>
        </w:r>
        <w:r>
          <w:rPr>
            <w:noProof/>
            <w:webHidden/>
          </w:rPr>
          <w:fldChar w:fldCharType="separate"/>
        </w:r>
        <w:r>
          <w:rPr>
            <w:noProof/>
            <w:webHidden/>
          </w:rPr>
          <w:t>29</w:t>
        </w:r>
        <w:r>
          <w:rPr>
            <w:noProof/>
            <w:webHidden/>
          </w:rPr>
          <w:fldChar w:fldCharType="end"/>
        </w:r>
      </w:hyperlink>
    </w:p>
    <w:p w14:paraId="24B27A50" w14:textId="6CE06A5C" w:rsidR="00E151CA" w:rsidRDefault="00E151CA">
      <w:pPr>
        <w:pStyle w:val="TableofFigures"/>
        <w:tabs>
          <w:tab w:val="right" w:leader="dot" w:pos="9350"/>
        </w:tabs>
        <w:rPr>
          <w:noProof/>
          <w:kern w:val="2"/>
          <w:sz w:val="24"/>
          <w:szCs w:val="24"/>
          <w:lang w:val="en-GB" w:eastAsia="en-GB"/>
          <w14:ligatures w14:val="standardContextual"/>
        </w:rPr>
      </w:pPr>
      <w:hyperlink w:anchor="_Toc156137249" w:history="1">
        <w:r w:rsidRPr="000A2338">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6137249 \h </w:instrText>
        </w:r>
        <w:r>
          <w:rPr>
            <w:noProof/>
            <w:webHidden/>
          </w:rPr>
        </w:r>
        <w:r>
          <w:rPr>
            <w:noProof/>
            <w:webHidden/>
          </w:rPr>
          <w:fldChar w:fldCharType="separate"/>
        </w:r>
        <w:r>
          <w:rPr>
            <w:noProof/>
            <w:webHidden/>
          </w:rPr>
          <w:t>31</w:t>
        </w:r>
        <w:r>
          <w:rPr>
            <w:noProof/>
            <w:webHidden/>
          </w:rPr>
          <w:fldChar w:fldCharType="end"/>
        </w:r>
      </w:hyperlink>
    </w:p>
    <w:p w14:paraId="6E0B09E1" w14:textId="27491C10" w:rsidR="00E151CA" w:rsidRDefault="00E151CA">
      <w:pPr>
        <w:pStyle w:val="TableofFigures"/>
        <w:tabs>
          <w:tab w:val="right" w:leader="dot" w:pos="9350"/>
        </w:tabs>
        <w:rPr>
          <w:noProof/>
          <w:kern w:val="2"/>
          <w:sz w:val="24"/>
          <w:szCs w:val="24"/>
          <w:lang w:val="en-GB" w:eastAsia="en-GB"/>
          <w14:ligatures w14:val="standardContextual"/>
        </w:rPr>
      </w:pPr>
      <w:hyperlink w:anchor="_Toc156137250" w:history="1">
        <w:r w:rsidRPr="000A2338">
          <w:rPr>
            <w:rStyle w:val="Hyperlink"/>
            <w:noProof/>
          </w:rPr>
          <w:t>Figure 15: Screenshot from within Unreal Insights to show the amount of frame time the animations take</w:t>
        </w:r>
        <w:r>
          <w:rPr>
            <w:noProof/>
            <w:webHidden/>
          </w:rPr>
          <w:tab/>
        </w:r>
        <w:r>
          <w:rPr>
            <w:noProof/>
            <w:webHidden/>
          </w:rPr>
          <w:fldChar w:fldCharType="begin"/>
        </w:r>
        <w:r>
          <w:rPr>
            <w:noProof/>
            <w:webHidden/>
          </w:rPr>
          <w:instrText xml:space="preserve"> PAGEREF _Toc156137250 \h </w:instrText>
        </w:r>
        <w:r>
          <w:rPr>
            <w:noProof/>
            <w:webHidden/>
          </w:rPr>
        </w:r>
        <w:r>
          <w:rPr>
            <w:noProof/>
            <w:webHidden/>
          </w:rPr>
          <w:fldChar w:fldCharType="separate"/>
        </w:r>
        <w:r>
          <w:rPr>
            <w:noProof/>
            <w:webHidden/>
          </w:rPr>
          <w:t>33</w:t>
        </w:r>
        <w:r>
          <w:rPr>
            <w:noProof/>
            <w:webHidden/>
          </w:rPr>
          <w:fldChar w:fldCharType="end"/>
        </w:r>
      </w:hyperlink>
    </w:p>
    <w:p w14:paraId="3886ED22" w14:textId="301871E6" w:rsidR="00E151CA" w:rsidRDefault="00E151CA">
      <w:pPr>
        <w:pStyle w:val="TableofFigures"/>
        <w:tabs>
          <w:tab w:val="right" w:leader="dot" w:pos="9350"/>
        </w:tabs>
        <w:rPr>
          <w:noProof/>
          <w:kern w:val="2"/>
          <w:sz w:val="24"/>
          <w:szCs w:val="24"/>
          <w:lang w:val="en-GB" w:eastAsia="en-GB"/>
          <w14:ligatures w14:val="standardContextual"/>
        </w:rPr>
      </w:pPr>
      <w:hyperlink w:anchor="_Toc156137251" w:history="1">
        <w:r w:rsidRPr="000A2338">
          <w:rPr>
            <w:rStyle w:val="Hyperlink"/>
            <w:noProof/>
          </w:rPr>
          <w:t>Figure 16: Creation of the animation sharing manager</w:t>
        </w:r>
        <w:r>
          <w:rPr>
            <w:noProof/>
            <w:webHidden/>
          </w:rPr>
          <w:tab/>
        </w:r>
        <w:r>
          <w:rPr>
            <w:noProof/>
            <w:webHidden/>
          </w:rPr>
          <w:fldChar w:fldCharType="begin"/>
        </w:r>
        <w:r>
          <w:rPr>
            <w:noProof/>
            <w:webHidden/>
          </w:rPr>
          <w:instrText xml:space="preserve"> PAGEREF _Toc156137251 \h </w:instrText>
        </w:r>
        <w:r>
          <w:rPr>
            <w:noProof/>
            <w:webHidden/>
          </w:rPr>
        </w:r>
        <w:r>
          <w:rPr>
            <w:noProof/>
            <w:webHidden/>
          </w:rPr>
          <w:fldChar w:fldCharType="separate"/>
        </w:r>
        <w:r>
          <w:rPr>
            <w:noProof/>
            <w:webHidden/>
          </w:rPr>
          <w:t>33</w:t>
        </w:r>
        <w:r>
          <w:rPr>
            <w:noProof/>
            <w:webHidden/>
          </w:rPr>
          <w:fldChar w:fldCharType="end"/>
        </w:r>
      </w:hyperlink>
    </w:p>
    <w:p w14:paraId="2B43F683" w14:textId="23AF69BD" w:rsidR="00E151CA" w:rsidRDefault="00E151CA">
      <w:pPr>
        <w:pStyle w:val="TableofFigures"/>
        <w:tabs>
          <w:tab w:val="right" w:leader="dot" w:pos="9350"/>
        </w:tabs>
        <w:rPr>
          <w:noProof/>
          <w:kern w:val="2"/>
          <w:sz w:val="24"/>
          <w:szCs w:val="24"/>
          <w:lang w:val="en-GB" w:eastAsia="en-GB"/>
          <w14:ligatures w14:val="standardContextual"/>
        </w:rPr>
      </w:pPr>
      <w:hyperlink w:anchor="_Toc156137252" w:history="1">
        <w:r w:rsidRPr="000A2338">
          <w:rPr>
            <w:rStyle w:val="Hyperlink"/>
            <w:noProof/>
          </w:rPr>
          <w:t>Figure 17: Configuration of the AnimationSharingSetup asset</w:t>
        </w:r>
        <w:r>
          <w:rPr>
            <w:noProof/>
            <w:webHidden/>
          </w:rPr>
          <w:tab/>
        </w:r>
        <w:r>
          <w:rPr>
            <w:noProof/>
            <w:webHidden/>
          </w:rPr>
          <w:fldChar w:fldCharType="begin"/>
        </w:r>
        <w:r>
          <w:rPr>
            <w:noProof/>
            <w:webHidden/>
          </w:rPr>
          <w:instrText xml:space="preserve"> PAGEREF _Toc156137252 \h </w:instrText>
        </w:r>
        <w:r>
          <w:rPr>
            <w:noProof/>
            <w:webHidden/>
          </w:rPr>
        </w:r>
        <w:r>
          <w:rPr>
            <w:noProof/>
            <w:webHidden/>
          </w:rPr>
          <w:fldChar w:fldCharType="separate"/>
        </w:r>
        <w:r>
          <w:rPr>
            <w:noProof/>
            <w:webHidden/>
          </w:rPr>
          <w:t>34</w:t>
        </w:r>
        <w:r>
          <w:rPr>
            <w:noProof/>
            <w:webHidden/>
          </w:rPr>
          <w:fldChar w:fldCharType="end"/>
        </w:r>
      </w:hyperlink>
    </w:p>
    <w:p w14:paraId="6954CC2A" w14:textId="0AD1D620" w:rsidR="00E151CA" w:rsidRDefault="00E151CA">
      <w:pPr>
        <w:pStyle w:val="TableofFigures"/>
        <w:tabs>
          <w:tab w:val="right" w:leader="dot" w:pos="9350"/>
        </w:tabs>
        <w:rPr>
          <w:noProof/>
          <w:kern w:val="2"/>
          <w:sz w:val="24"/>
          <w:szCs w:val="24"/>
          <w:lang w:val="en-GB" w:eastAsia="en-GB"/>
          <w14:ligatures w14:val="standardContextual"/>
        </w:rPr>
      </w:pPr>
      <w:hyperlink w:anchor="_Toc156137253" w:history="1">
        <w:r w:rsidRPr="000A2338">
          <w:rPr>
            <w:rStyle w:val="Hyperlink"/>
            <w:noProof/>
          </w:rPr>
          <w:t>Figure 18: Registering and unregistering the actor with the animation sharing manager</w:t>
        </w:r>
        <w:r>
          <w:rPr>
            <w:noProof/>
            <w:webHidden/>
          </w:rPr>
          <w:tab/>
        </w:r>
        <w:r>
          <w:rPr>
            <w:noProof/>
            <w:webHidden/>
          </w:rPr>
          <w:fldChar w:fldCharType="begin"/>
        </w:r>
        <w:r>
          <w:rPr>
            <w:noProof/>
            <w:webHidden/>
          </w:rPr>
          <w:instrText xml:space="preserve"> PAGEREF _Toc156137253 \h </w:instrText>
        </w:r>
        <w:r>
          <w:rPr>
            <w:noProof/>
            <w:webHidden/>
          </w:rPr>
        </w:r>
        <w:r>
          <w:rPr>
            <w:noProof/>
            <w:webHidden/>
          </w:rPr>
          <w:fldChar w:fldCharType="separate"/>
        </w:r>
        <w:r>
          <w:rPr>
            <w:noProof/>
            <w:webHidden/>
          </w:rPr>
          <w:t>34</w:t>
        </w:r>
        <w:r>
          <w:rPr>
            <w:noProof/>
            <w:webHidden/>
          </w:rPr>
          <w:fldChar w:fldCharType="end"/>
        </w:r>
      </w:hyperlink>
    </w:p>
    <w:p w14:paraId="75295985" w14:textId="3B6551DB" w:rsidR="00E151CA" w:rsidRDefault="00E151CA">
      <w:pPr>
        <w:pStyle w:val="TableofFigures"/>
        <w:tabs>
          <w:tab w:val="right" w:leader="dot" w:pos="9350"/>
        </w:tabs>
        <w:rPr>
          <w:noProof/>
          <w:kern w:val="2"/>
          <w:sz w:val="24"/>
          <w:szCs w:val="24"/>
          <w:lang w:val="en-GB" w:eastAsia="en-GB"/>
          <w14:ligatures w14:val="standardContextual"/>
        </w:rPr>
      </w:pPr>
      <w:hyperlink w:anchor="_Toc156137254" w:history="1">
        <w:r w:rsidRPr="000A2338">
          <w:rPr>
            <w:rStyle w:val="Hyperlink"/>
            <w:noProof/>
          </w:rPr>
          <w:t>Figure 19: Screenshot from within Unreal Insights showing how component ticks are not grouped</w:t>
        </w:r>
        <w:r>
          <w:rPr>
            <w:noProof/>
            <w:webHidden/>
          </w:rPr>
          <w:tab/>
        </w:r>
        <w:r>
          <w:rPr>
            <w:noProof/>
            <w:webHidden/>
          </w:rPr>
          <w:fldChar w:fldCharType="begin"/>
        </w:r>
        <w:r>
          <w:rPr>
            <w:noProof/>
            <w:webHidden/>
          </w:rPr>
          <w:instrText xml:space="preserve"> PAGEREF _Toc156137254 \h </w:instrText>
        </w:r>
        <w:r>
          <w:rPr>
            <w:noProof/>
            <w:webHidden/>
          </w:rPr>
        </w:r>
        <w:r>
          <w:rPr>
            <w:noProof/>
            <w:webHidden/>
          </w:rPr>
          <w:fldChar w:fldCharType="separate"/>
        </w:r>
        <w:r>
          <w:rPr>
            <w:noProof/>
            <w:webHidden/>
          </w:rPr>
          <w:t>35</w:t>
        </w:r>
        <w:r>
          <w:rPr>
            <w:noProof/>
            <w:webHidden/>
          </w:rPr>
          <w:fldChar w:fldCharType="end"/>
        </w:r>
      </w:hyperlink>
    </w:p>
    <w:p w14:paraId="7D63AB72" w14:textId="4E5C4398" w:rsidR="007D57B3" w:rsidRDefault="007D57B3" w:rsidP="007D57B3">
      <w:pPr>
        <w:spacing w:line="240" w:lineRule="auto"/>
      </w:pPr>
      <w:r>
        <w:fldChar w:fldCharType="end"/>
      </w:r>
    </w:p>
    <w:p w14:paraId="73B53570" w14:textId="77777777" w:rsidR="007D57B3" w:rsidRDefault="007D57B3" w:rsidP="007D57B3">
      <w:pPr>
        <w:pStyle w:val="Heading2"/>
      </w:pPr>
      <w:bookmarkStart w:id="114" w:name="_Toc156137232"/>
      <w:r>
        <w:t>Code Snippets</w:t>
      </w:r>
      <w:bookmarkEnd w:id="114"/>
    </w:p>
    <w:p w14:paraId="42335054" w14:textId="267D6007" w:rsidR="00E151CA"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Code snippet" </w:instrText>
      </w:r>
      <w:r>
        <w:fldChar w:fldCharType="separate"/>
      </w:r>
      <w:hyperlink w:anchor="_Toc156137255" w:history="1">
        <w:r w:rsidR="00E151CA" w:rsidRPr="00422435">
          <w:rPr>
            <w:rStyle w:val="Hyperlink"/>
            <w:noProof/>
          </w:rPr>
          <w:t>Code snippet 1: Acquiring the closest target</w:t>
        </w:r>
        <w:r w:rsidR="00E151CA">
          <w:rPr>
            <w:noProof/>
            <w:webHidden/>
          </w:rPr>
          <w:tab/>
        </w:r>
        <w:r w:rsidR="00E151CA">
          <w:rPr>
            <w:noProof/>
            <w:webHidden/>
          </w:rPr>
          <w:fldChar w:fldCharType="begin"/>
        </w:r>
        <w:r w:rsidR="00E151CA">
          <w:rPr>
            <w:noProof/>
            <w:webHidden/>
          </w:rPr>
          <w:instrText xml:space="preserve"> PAGEREF _Toc156137255 \h </w:instrText>
        </w:r>
        <w:r w:rsidR="00E151CA">
          <w:rPr>
            <w:noProof/>
            <w:webHidden/>
          </w:rPr>
        </w:r>
        <w:r w:rsidR="00E151CA">
          <w:rPr>
            <w:noProof/>
            <w:webHidden/>
          </w:rPr>
          <w:fldChar w:fldCharType="separate"/>
        </w:r>
        <w:r w:rsidR="00E151CA">
          <w:rPr>
            <w:noProof/>
            <w:webHidden/>
          </w:rPr>
          <w:t>17</w:t>
        </w:r>
        <w:r w:rsidR="00E151CA">
          <w:rPr>
            <w:noProof/>
            <w:webHidden/>
          </w:rPr>
          <w:fldChar w:fldCharType="end"/>
        </w:r>
      </w:hyperlink>
    </w:p>
    <w:p w14:paraId="459D88BF" w14:textId="29411873" w:rsidR="00E151CA" w:rsidRDefault="00E151CA">
      <w:pPr>
        <w:pStyle w:val="TableofFigures"/>
        <w:tabs>
          <w:tab w:val="right" w:leader="dot" w:pos="9350"/>
        </w:tabs>
        <w:rPr>
          <w:noProof/>
          <w:kern w:val="2"/>
          <w:sz w:val="24"/>
          <w:szCs w:val="24"/>
          <w:lang w:val="en-GB" w:eastAsia="en-GB"/>
          <w14:ligatures w14:val="standardContextual"/>
        </w:rPr>
      </w:pPr>
      <w:hyperlink w:anchor="_Toc156137256" w:history="1">
        <w:r w:rsidRPr="00422435">
          <w:rPr>
            <w:rStyle w:val="Hyperlink"/>
            <w:noProof/>
            <w:lang w:val="en-GB"/>
          </w:rPr>
          <w:t>Code snippet 2: FArmyIdFragment definition. This is a simple example of how to define a fragment</w:t>
        </w:r>
        <w:r>
          <w:rPr>
            <w:noProof/>
            <w:webHidden/>
          </w:rPr>
          <w:tab/>
        </w:r>
        <w:r>
          <w:rPr>
            <w:noProof/>
            <w:webHidden/>
          </w:rPr>
          <w:fldChar w:fldCharType="begin"/>
        </w:r>
        <w:r>
          <w:rPr>
            <w:noProof/>
            <w:webHidden/>
          </w:rPr>
          <w:instrText xml:space="preserve"> PAGEREF _Toc156137256 \h </w:instrText>
        </w:r>
        <w:r>
          <w:rPr>
            <w:noProof/>
            <w:webHidden/>
          </w:rPr>
        </w:r>
        <w:r>
          <w:rPr>
            <w:noProof/>
            <w:webHidden/>
          </w:rPr>
          <w:fldChar w:fldCharType="separate"/>
        </w:r>
        <w:r>
          <w:rPr>
            <w:noProof/>
            <w:webHidden/>
          </w:rPr>
          <w:t>22</w:t>
        </w:r>
        <w:r>
          <w:rPr>
            <w:noProof/>
            <w:webHidden/>
          </w:rPr>
          <w:fldChar w:fldCharType="end"/>
        </w:r>
      </w:hyperlink>
    </w:p>
    <w:p w14:paraId="4793E63F" w14:textId="59730813" w:rsidR="00E151CA" w:rsidRDefault="00E151CA">
      <w:pPr>
        <w:pStyle w:val="TableofFigures"/>
        <w:tabs>
          <w:tab w:val="right" w:leader="dot" w:pos="9350"/>
        </w:tabs>
        <w:rPr>
          <w:noProof/>
          <w:kern w:val="2"/>
          <w:sz w:val="24"/>
          <w:szCs w:val="24"/>
          <w:lang w:val="en-GB" w:eastAsia="en-GB"/>
          <w14:ligatures w14:val="standardContextual"/>
        </w:rPr>
      </w:pPr>
      <w:hyperlink w:anchor="_Toc156137257" w:history="1">
        <w:r w:rsidRPr="00422435">
          <w:rPr>
            <w:rStyle w:val="Hyperlink"/>
            <w:noProof/>
          </w:rPr>
          <w:t>Code snippet 3: TargetAcquisitionProcessor Execute functionality. A more complex example of a processor</w:t>
        </w:r>
        <w:r>
          <w:rPr>
            <w:noProof/>
            <w:webHidden/>
          </w:rPr>
          <w:tab/>
        </w:r>
        <w:r>
          <w:rPr>
            <w:noProof/>
            <w:webHidden/>
          </w:rPr>
          <w:fldChar w:fldCharType="begin"/>
        </w:r>
        <w:r>
          <w:rPr>
            <w:noProof/>
            <w:webHidden/>
          </w:rPr>
          <w:instrText xml:space="preserve"> PAGEREF _Toc156137257 \h </w:instrText>
        </w:r>
        <w:r>
          <w:rPr>
            <w:noProof/>
            <w:webHidden/>
          </w:rPr>
        </w:r>
        <w:r>
          <w:rPr>
            <w:noProof/>
            <w:webHidden/>
          </w:rPr>
          <w:fldChar w:fldCharType="separate"/>
        </w:r>
        <w:r>
          <w:rPr>
            <w:noProof/>
            <w:webHidden/>
          </w:rPr>
          <w:t>23</w:t>
        </w:r>
        <w:r>
          <w:rPr>
            <w:noProof/>
            <w:webHidden/>
          </w:rPr>
          <w:fldChar w:fldCharType="end"/>
        </w:r>
      </w:hyperlink>
    </w:p>
    <w:p w14:paraId="0FF4D715" w14:textId="1CE481C9" w:rsidR="00E151CA" w:rsidRDefault="00E151CA">
      <w:pPr>
        <w:pStyle w:val="TableofFigures"/>
        <w:tabs>
          <w:tab w:val="right" w:leader="dot" w:pos="9350"/>
        </w:tabs>
        <w:rPr>
          <w:noProof/>
          <w:kern w:val="2"/>
          <w:sz w:val="24"/>
          <w:szCs w:val="24"/>
          <w:lang w:val="en-GB" w:eastAsia="en-GB"/>
          <w14:ligatures w14:val="standardContextual"/>
        </w:rPr>
      </w:pPr>
      <w:hyperlink w:anchor="_Toc156137258" w:history="1">
        <w:r w:rsidRPr="00422435">
          <w:rPr>
            <w:rStyle w:val="Hyperlink"/>
            <w:noProof/>
          </w:rPr>
          <w:t>Code snippet 4: Navigation mesh pathfinding in the navigation processor Execute function</w:t>
        </w:r>
        <w:r>
          <w:rPr>
            <w:noProof/>
            <w:webHidden/>
          </w:rPr>
          <w:tab/>
        </w:r>
        <w:r>
          <w:rPr>
            <w:noProof/>
            <w:webHidden/>
          </w:rPr>
          <w:fldChar w:fldCharType="begin"/>
        </w:r>
        <w:r>
          <w:rPr>
            <w:noProof/>
            <w:webHidden/>
          </w:rPr>
          <w:instrText xml:space="preserve"> PAGEREF _Toc156137258 \h </w:instrText>
        </w:r>
        <w:r>
          <w:rPr>
            <w:noProof/>
            <w:webHidden/>
          </w:rPr>
        </w:r>
        <w:r>
          <w:rPr>
            <w:noProof/>
            <w:webHidden/>
          </w:rPr>
          <w:fldChar w:fldCharType="separate"/>
        </w:r>
        <w:r>
          <w:rPr>
            <w:noProof/>
            <w:webHidden/>
          </w:rPr>
          <w:t>24</w:t>
        </w:r>
        <w:r>
          <w:rPr>
            <w:noProof/>
            <w:webHidden/>
          </w:rPr>
          <w:fldChar w:fldCharType="end"/>
        </w:r>
      </w:hyperlink>
    </w:p>
    <w:p w14:paraId="3EEBEC16" w14:textId="5C7A7C3A" w:rsidR="00E151CA" w:rsidRDefault="00E151CA">
      <w:pPr>
        <w:pStyle w:val="TableofFigures"/>
        <w:tabs>
          <w:tab w:val="right" w:leader="dot" w:pos="9350"/>
        </w:tabs>
        <w:rPr>
          <w:noProof/>
          <w:kern w:val="2"/>
          <w:sz w:val="24"/>
          <w:szCs w:val="24"/>
          <w:lang w:val="en-GB" w:eastAsia="en-GB"/>
          <w14:ligatures w14:val="standardContextual"/>
        </w:rPr>
      </w:pPr>
      <w:hyperlink w:anchor="_Toc156137259" w:history="1">
        <w:r w:rsidRPr="00422435">
          <w:rPr>
            <w:rStyle w:val="Hyperlink"/>
            <w:noProof/>
          </w:rPr>
          <w:t>Code snippet 5: Attack parameters shared fragment definition</w:t>
        </w:r>
        <w:r>
          <w:rPr>
            <w:noProof/>
            <w:webHidden/>
          </w:rPr>
          <w:tab/>
        </w:r>
        <w:r>
          <w:rPr>
            <w:noProof/>
            <w:webHidden/>
          </w:rPr>
          <w:fldChar w:fldCharType="begin"/>
        </w:r>
        <w:r>
          <w:rPr>
            <w:noProof/>
            <w:webHidden/>
          </w:rPr>
          <w:instrText xml:space="preserve"> PAGEREF _Toc156137259 \h </w:instrText>
        </w:r>
        <w:r>
          <w:rPr>
            <w:noProof/>
            <w:webHidden/>
          </w:rPr>
        </w:r>
        <w:r>
          <w:rPr>
            <w:noProof/>
            <w:webHidden/>
          </w:rPr>
          <w:fldChar w:fldCharType="separate"/>
        </w:r>
        <w:r>
          <w:rPr>
            <w:noProof/>
            <w:webHidden/>
          </w:rPr>
          <w:t>25</w:t>
        </w:r>
        <w:r>
          <w:rPr>
            <w:noProof/>
            <w:webHidden/>
          </w:rPr>
          <w:fldChar w:fldCharType="end"/>
        </w:r>
      </w:hyperlink>
    </w:p>
    <w:p w14:paraId="7BCCEF51" w14:textId="1FADEBCD" w:rsidR="00E151CA" w:rsidRDefault="00E151CA">
      <w:pPr>
        <w:pStyle w:val="TableofFigures"/>
        <w:tabs>
          <w:tab w:val="right" w:leader="dot" w:pos="9350"/>
        </w:tabs>
        <w:rPr>
          <w:noProof/>
          <w:kern w:val="2"/>
          <w:sz w:val="24"/>
          <w:szCs w:val="24"/>
          <w:lang w:val="en-GB" w:eastAsia="en-GB"/>
          <w14:ligatures w14:val="standardContextual"/>
        </w:rPr>
      </w:pPr>
      <w:hyperlink w:anchor="_Toc156137260" w:history="1">
        <w:r w:rsidRPr="00422435">
          <w:rPr>
            <w:rStyle w:val="Hyperlink"/>
            <w:noProof/>
          </w:rPr>
          <w:t>Code snippet 6: DestroyEntitiesProcessor’s three main functions</w:t>
        </w:r>
        <w:r>
          <w:rPr>
            <w:noProof/>
            <w:webHidden/>
          </w:rPr>
          <w:tab/>
        </w:r>
        <w:r>
          <w:rPr>
            <w:noProof/>
            <w:webHidden/>
          </w:rPr>
          <w:fldChar w:fldCharType="begin"/>
        </w:r>
        <w:r>
          <w:rPr>
            <w:noProof/>
            <w:webHidden/>
          </w:rPr>
          <w:instrText xml:space="preserve"> PAGEREF _Toc156137260 \h </w:instrText>
        </w:r>
        <w:r>
          <w:rPr>
            <w:noProof/>
            <w:webHidden/>
          </w:rPr>
        </w:r>
        <w:r>
          <w:rPr>
            <w:noProof/>
            <w:webHidden/>
          </w:rPr>
          <w:fldChar w:fldCharType="separate"/>
        </w:r>
        <w:r>
          <w:rPr>
            <w:noProof/>
            <w:webHidden/>
          </w:rPr>
          <w:t>26</w:t>
        </w:r>
        <w:r>
          <w:rPr>
            <w:noProof/>
            <w:webHidden/>
          </w:rPr>
          <w:fldChar w:fldCharType="end"/>
        </w:r>
      </w:hyperlink>
    </w:p>
    <w:p w14:paraId="0005E2C7" w14:textId="6A29288E" w:rsidR="00E151CA" w:rsidRDefault="00E151CA">
      <w:pPr>
        <w:pStyle w:val="TableofFigures"/>
        <w:tabs>
          <w:tab w:val="right" w:leader="dot" w:pos="9350"/>
        </w:tabs>
        <w:rPr>
          <w:noProof/>
          <w:kern w:val="2"/>
          <w:sz w:val="24"/>
          <w:szCs w:val="24"/>
          <w:lang w:val="en-GB" w:eastAsia="en-GB"/>
          <w14:ligatures w14:val="standardContextual"/>
        </w:rPr>
      </w:pPr>
      <w:hyperlink w:anchor="_Toc156137261" w:history="1">
        <w:r w:rsidRPr="00422435">
          <w:rPr>
            <w:rStyle w:val="Hyperlink"/>
            <w:noProof/>
          </w:rPr>
          <w:t>Code snippet 7: Replacing the normal for loop with a ParallelFor</w:t>
        </w:r>
        <w:r>
          <w:rPr>
            <w:noProof/>
            <w:webHidden/>
          </w:rPr>
          <w:tab/>
        </w:r>
        <w:r>
          <w:rPr>
            <w:noProof/>
            <w:webHidden/>
          </w:rPr>
          <w:fldChar w:fldCharType="begin"/>
        </w:r>
        <w:r>
          <w:rPr>
            <w:noProof/>
            <w:webHidden/>
          </w:rPr>
          <w:instrText xml:space="preserve"> PAGEREF _Toc156137261 \h </w:instrText>
        </w:r>
        <w:r>
          <w:rPr>
            <w:noProof/>
            <w:webHidden/>
          </w:rPr>
        </w:r>
        <w:r>
          <w:rPr>
            <w:noProof/>
            <w:webHidden/>
          </w:rPr>
          <w:fldChar w:fldCharType="separate"/>
        </w:r>
        <w:r>
          <w:rPr>
            <w:noProof/>
            <w:webHidden/>
          </w:rPr>
          <w:t>29</w:t>
        </w:r>
        <w:r>
          <w:rPr>
            <w:noProof/>
            <w:webHidden/>
          </w:rPr>
          <w:fldChar w:fldCharType="end"/>
        </w:r>
      </w:hyperlink>
    </w:p>
    <w:p w14:paraId="7CD99294" w14:textId="4A91923A" w:rsidR="00E151CA" w:rsidRDefault="00E151CA">
      <w:pPr>
        <w:pStyle w:val="TableofFigures"/>
        <w:tabs>
          <w:tab w:val="right" w:leader="dot" w:pos="9350"/>
        </w:tabs>
        <w:rPr>
          <w:noProof/>
          <w:kern w:val="2"/>
          <w:sz w:val="24"/>
          <w:szCs w:val="24"/>
          <w:lang w:val="en-GB" w:eastAsia="en-GB"/>
          <w14:ligatures w14:val="standardContextual"/>
        </w:rPr>
      </w:pPr>
      <w:hyperlink w:anchor="_Toc156137262" w:history="1">
        <w:r w:rsidRPr="00422435">
          <w:rPr>
            <w:rStyle w:val="Hyperlink"/>
            <w:noProof/>
          </w:rPr>
          <w:t>Code snippet 8: Using a mutex to prevent simultaneous writing to the deferred command buffer</w:t>
        </w:r>
        <w:r>
          <w:rPr>
            <w:noProof/>
            <w:webHidden/>
          </w:rPr>
          <w:tab/>
        </w:r>
        <w:r>
          <w:rPr>
            <w:noProof/>
            <w:webHidden/>
          </w:rPr>
          <w:fldChar w:fldCharType="begin"/>
        </w:r>
        <w:r>
          <w:rPr>
            <w:noProof/>
            <w:webHidden/>
          </w:rPr>
          <w:instrText xml:space="preserve"> PAGEREF _Toc156137262 \h </w:instrText>
        </w:r>
        <w:r>
          <w:rPr>
            <w:noProof/>
            <w:webHidden/>
          </w:rPr>
        </w:r>
        <w:r>
          <w:rPr>
            <w:noProof/>
            <w:webHidden/>
          </w:rPr>
          <w:fldChar w:fldCharType="separate"/>
        </w:r>
        <w:r>
          <w:rPr>
            <w:noProof/>
            <w:webHidden/>
          </w:rPr>
          <w:t>30</w:t>
        </w:r>
        <w:r>
          <w:rPr>
            <w:noProof/>
            <w:webHidden/>
          </w:rPr>
          <w:fldChar w:fldCharType="end"/>
        </w:r>
      </w:hyperlink>
    </w:p>
    <w:p w14:paraId="41D93100" w14:textId="5A02349B" w:rsidR="00E151CA" w:rsidRDefault="00E151CA">
      <w:pPr>
        <w:pStyle w:val="TableofFigures"/>
        <w:tabs>
          <w:tab w:val="right" w:leader="dot" w:pos="9350"/>
        </w:tabs>
        <w:rPr>
          <w:noProof/>
          <w:kern w:val="2"/>
          <w:sz w:val="24"/>
          <w:szCs w:val="24"/>
          <w:lang w:val="en-GB" w:eastAsia="en-GB"/>
          <w14:ligatures w14:val="standardContextual"/>
        </w:rPr>
      </w:pPr>
      <w:hyperlink w:anchor="_Toc156137263" w:history="1">
        <w:r w:rsidRPr="00422435">
          <w:rPr>
            <w:rStyle w:val="Hyperlink"/>
            <w:noProof/>
          </w:rPr>
          <w:t>Code snippet 9: Finding the closest target with an octree</w:t>
        </w:r>
        <w:r>
          <w:rPr>
            <w:noProof/>
            <w:webHidden/>
          </w:rPr>
          <w:tab/>
        </w:r>
        <w:r>
          <w:rPr>
            <w:noProof/>
            <w:webHidden/>
          </w:rPr>
          <w:fldChar w:fldCharType="begin"/>
        </w:r>
        <w:r>
          <w:rPr>
            <w:noProof/>
            <w:webHidden/>
          </w:rPr>
          <w:instrText xml:space="preserve"> PAGEREF _Toc156137263 \h </w:instrText>
        </w:r>
        <w:r>
          <w:rPr>
            <w:noProof/>
            <w:webHidden/>
          </w:rPr>
        </w:r>
        <w:r>
          <w:rPr>
            <w:noProof/>
            <w:webHidden/>
          </w:rPr>
          <w:fldChar w:fldCharType="separate"/>
        </w:r>
        <w:r>
          <w:rPr>
            <w:noProof/>
            <w:webHidden/>
          </w:rPr>
          <w:t>32</w:t>
        </w:r>
        <w:r>
          <w:rPr>
            <w:noProof/>
            <w:webHidden/>
          </w:rPr>
          <w:fldChar w:fldCharType="end"/>
        </w:r>
      </w:hyperlink>
    </w:p>
    <w:p w14:paraId="35274D03" w14:textId="4439B0BB" w:rsidR="007D57B3" w:rsidRDefault="007D57B3" w:rsidP="007D57B3">
      <w:r>
        <w:fldChar w:fldCharType="end"/>
      </w:r>
    </w:p>
    <w:p w14:paraId="3FC23D76" w14:textId="77777777" w:rsidR="007D57B3" w:rsidRDefault="007D57B3" w:rsidP="007D57B3">
      <w:pPr>
        <w:pStyle w:val="Heading2"/>
      </w:pPr>
      <w:bookmarkStart w:id="115" w:name="_Toc156137233"/>
      <w:r>
        <w:t>Charts</w:t>
      </w:r>
      <w:bookmarkEnd w:id="115"/>
    </w:p>
    <w:p w14:paraId="49422AED" w14:textId="37485CDA" w:rsidR="00E151CA"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Chart" </w:instrText>
      </w:r>
      <w:r>
        <w:fldChar w:fldCharType="separate"/>
      </w:r>
      <w:hyperlink w:anchor="_Toc156137264" w:history="1">
        <w:r w:rsidR="00E151CA" w:rsidRPr="00C01E9B">
          <w:rPr>
            <w:rStyle w:val="Hyperlink"/>
            <w:noProof/>
          </w:rPr>
          <w:t>Chart 1: Game thread frame time over unit count</w:t>
        </w:r>
        <w:r w:rsidR="00E151CA">
          <w:rPr>
            <w:noProof/>
            <w:webHidden/>
          </w:rPr>
          <w:tab/>
        </w:r>
        <w:r w:rsidR="00E151CA">
          <w:rPr>
            <w:noProof/>
            <w:webHidden/>
          </w:rPr>
          <w:fldChar w:fldCharType="begin"/>
        </w:r>
        <w:r w:rsidR="00E151CA">
          <w:rPr>
            <w:noProof/>
            <w:webHidden/>
          </w:rPr>
          <w:instrText xml:space="preserve"> PAGEREF _Toc156137264 \h </w:instrText>
        </w:r>
        <w:r w:rsidR="00E151CA">
          <w:rPr>
            <w:noProof/>
            <w:webHidden/>
          </w:rPr>
        </w:r>
        <w:r w:rsidR="00E151CA">
          <w:rPr>
            <w:noProof/>
            <w:webHidden/>
          </w:rPr>
          <w:fldChar w:fldCharType="separate"/>
        </w:r>
        <w:r w:rsidR="00E151CA">
          <w:rPr>
            <w:noProof/>
            <w:webHidden/>
          </w:rPr>
          <w:t>37</w:t>
        </w:r>
        <w:r w:rsidR="00E151CA">
          <w:rPr>
            <w:noProof/>
            <w:webHidden/>
          </w:rPr>
          <w:fldChar w:fldCharType="end"/>
        </w:r>
      </w:hyperlink>
    </w:p>
    <w:p w14:paraId="0A7593A7" w14:textId="61CAFDB7" w:rsidR="00E151CA" w:rsidRDefault="00E151CA">
      <w:pPr>
        <w:pStyle w:val="TableofFigures"/>
        <w:tabs>
          <w:tab w:val="right" w:leader="dot" w:pos="9350"/>
        </w:tabs>
        <w:rPr>
          <w:noProof/>
          <w:kern w:val="2"/>
          <w:sz w:val="24"/>
          <w:szCs w:val="24"/>
          <w:lang w:val="en-GB" w:eastAsia="en-GB"/>
          <w14:ligatures w14:val="standardContextual"/>
        </w:rPr>
      </w:pPr>
      <w:hyperlink w:anchor="_Toc156137265" w:history="1">
        <w:r w:rsidRPr="00C01E9B">
          <w:rPr>
            <w:rStyle w:val="Hyperlink"/>
            <w:noProof/>
          </w:rPr>
          <w:t>Chart 2: Game thread frame time over unit count (zoomed in)</w:t>
        </w:r>
        <w:r>
          <w:rPr>
            <w:noProof/>
            <w:webHidden/>
          </w:rPr>
          <w:tab/>
        </w:r>
        <w:r>
          <w:rPr>
            <w:noProof/>
            <w:webHidden/>
          </w:rPr>
          <w:fldChar w:fldCharType="begin"/>
        </w:r>
        <w:r>
          <w:rPr>
            <w:noProof/>
            <w:webHidden/>
          </w:rPr>
          <w:instrText xml:space="preserve"> PAGEREF _Toc156137265 \h </w:instrText>
        </w:r>
        <w:r>
          <w:rPr>
            <w:noProof/>
            <w:webHidden/>
          </w:rPr>
        </w:r>
        <w:r>
          <w:rPr>
            <w:noProof/>
            <w:webHidden/>
          </w:rPr>
          <w:fldChar w:fldCharType="separate"/>
        </w:r>
        <w:r>
          <w:rPr>
            <w:noProof/>
            <w:webHidden/>
          </w:rPr>
          <w:t>37</w:t>
        </w:r>
        <w:r>
          <w:rPr>
            <w:noProof/>
            <w:webHidden/>
          </w:rPr>
          <w:fldChar w:fldCharType="end"/>
        </w:r>
      </w:hyperlink>
    </w:p>
    <w:p w14:paraId="5BAE2111" w14:textId="7CB4CAFF" w:rsidR="00E151CA" w:rsidRDefault="00E151CA">
      <w:pPr>
        <w:pStyle w:val="TableofFigures"/>
        <w:tabs>
          <w:tab w:val="right" w:leader="dot" w:pos="9350"/>
        </w:tabs>
        <w:rPr>
          <w:noProof/>
          <w:kern w:val="2"/>
          <w:sz w:val="24"/>
          <w:szCs w:val="24"/>
          <w:lang w:val="en-GB" w:eastAsia="en-GB"/>
          <w14:ligatures w14:val="standardContextual"/>
        </w:rPr>
      </w:pPr>
      <w:hyperlink w:anchor="_Toc156137266" w:history="1">
        <w:r w:rsidRPr="00C01E9B">
          <w:rPr>
            <w:rStyle w:val="Hyperlink"/>
            <w:noProof/>
          </w:rPr>
          <w:t>Chart 3: Render thread frame time over unit count</w:t>
        </w:r>
        <w:r>
          <w:rPr>
            <w:noProof/>
            <w:webHidden/>
          </w:rPr>
          <w:tab/>
        </w:r>
        <w:r>
          <w:rPr>
            <w:noProof/>
            <w:webHidden/>
          </w:rPr>
          <w:fldChar w:fldCharType="begin"/>
        </w:r>
        <w:r>
          <w:rPr>
            <w:noProof/>
            <w:webHidden/>
          </w:rPr>
          <w:instrText xml:space="preserve"> PAGEREF _Toc156137266 \h </w:instrText>
        </w:r>
        <w:r>
          <w:rPr>
            <w:noProof/>
            <w:webHidden/>
          </w:rPr>
        </w:r>
        <w:r>
          <w:rPr>
            <w:noProof/>
            <w:webHidden/>
          </w:rPr>
          <w:fldChar w:fldCharType="separate"/>
        </w:r>
        <w:r>
          <w:rPr>
            <w:noProof/>
            <w:webHidden/>
          </w:rPr>
          <w:t>38</w:t>
        </w:r>
        <w:r>
          <w:rPr>
            <w:noProof/>
            <w:webHidden/>
          </w:rPr>
          <w:fldChar w:fldCharType="end"/>
        </w:r>
      </w:hyperlink>
    </w:p>
    <w:p w14:paraId="42377A3E" w14:textId="72B13B2D" w:rsidR="00E151CA" w:rsidRDefault="00E151CA">
      <w:pPr>
        <w:pStyle w:val="TableofFigures"/>
        <w:tabs>
          <w:tab w:val="right" w:leader="dot" w:pos="9350"/>
        </w:tabs>
        <w:rPr>
          <w:noProof/>
          <w:kern w:val="2"/>
          <w:sz w:val="24"/>
          <w:szCs w:val="24"/>
          <w:lang w:val="en-GB" w:eastAsia="en-GB"/>
          <w14:ligatures w14:val="standardContextual"/>
        </w:rPr>
      </w:pPr>
      <w:hyperlink w:anchor="_Toc156137267" w:history="1">
        <w:r w:rsidRPr="00C01E9B">
          <w:rPr>
            <w:rStyle w:val="Hyperlink"/>
            <w:noProof/>
          </w:rPr>
          <w:t>Chart 4: GPU frame time over unit count</w:t>
        </w:r>
        <w:r>
          <w:rPr>
            <w:noProof/>
            <w:webHidden/>
          </w:rPr>
          <w:tab/>
        </w:r>
        <w:r>
          <w:rPr>
            <w:noProof/>
            <w:webHidden/>
          </w:rPr>
          <w:fldChar w:fldCharType="begin"/>
        </w:r>
        <w:r>
          <w:rPr>
            <w:noProof/>
            <w:webHidden/>
          </w:rPr>
          <w:instrText xml:space="preserve"> PAGEREF _Toc156137267 \h </w:instrText>
        </w:r>
        <w:r>
          <w:rPr>
            <w:noProof/>
            <w:webHidden/>
          </w:rPr>
        </w:r>
        <w:r>
          <w:rPr>
            <w:noProof/>
            <w:webHidden/>
          </w:rPr>
          <w:fldChar w:fldCharType="separate"/>
        </w:r>
        <w:r>
          <w:rPr>
            <w:noProof/>
            <w:webHidden/>
          </w:rPr>
          <w:t>38</w:t>
        </w:r>
        <w:r>
          <w:rPr>
            <w:noProof/>
            <w:webHidden/>
          </w:rPr>
          <w:fldChar w:fldCharType="end"/>
        </w:r>
      </w:hyperlink>
    </w:p>
    <w:p w14:paraId="65597A08" w14:textId="4602C988" w:rsidR="00E151CA" w:rsidRDefault="00E151CA">
      <w:pPr>
        <w:pStyle w:val="TableofFigures"/>
        <w:tabs>
          <w:tab w:val="right" w:leader="dot" w:pos="9350"/>
        </w:tabs>
        <w:rPr>
          <w:noProof/>
          <w:kern w:val="2"/>
          <w:sz w:val="24"/>
          <w:szCs w:val="24"/>
          <w:lang w:val="en-GB" w:eastAsia="en-GB"/>
          <w14:ligatures w14:val="standardContextual"/>
        </w:rPr>
      </w:pPr>
      <w:hyperlink w:anchor="_Toc156137268" w:history="1">
        <w:r w:rsidRPr="00C01E9B">
          <w:rPr>
            <w:rStyle w:val="Hyperlink"/>
            <w:noProof/>
          </w:rPr>
          <w:t>Chart 5: Target acquisition frame time over unit count</w:t>
        </w:r>
        <w:r>
          <w:rPr>
            <w:noProof/>
            <w:webHidden/>
          </w:rPr>
          <w:tab/>
        </w:r>
        <w:r>
          <w:rPr>
            <w:noProof/>
            <w:webHidden/>
          </w:rPr>
          <w:fldChar w:fldCharType="begin"/>
        </w:r>
        <w:r>
          <w:rPr>
            <w:noProof/>
            <w:webHidden/>
          </w:rPr>
          <w:instrText xml:space="preserve"> PAGEREF _Toc156137268 \h </w:instrText>
        </w:r>
        <w:r>
          <w:rPr>
            <w:noProof/>
            <w:webHidden/>
          </w:rPr>
        </w:r>
        <w:r>
          <w:rPr>
            <w:noProof/>
            <w:webHidden/>
          </w:rPr>
          <w:fldChar w:fldCharType="separate"/>
        </w:r>
        <w:r>
          <w:rPr>
            <w:noProof/>
            <w:webHidden/>
          </w:rPr>
          <w:t>39</w:t>
        </w:r>
        <w:r>
          <w:rPr>
            <w:noProof/>
            <w:webHidden/>
          </w:rPr>
          <w:fldChar w:fldCharType="end"/>
        </w:r>
      </w:hyperlink>
    </w:p>
    <w:p w14:paraId="34AB791F" w14:textId="4C7644EF" w:rsidR="00E151CA" w:rsidRDefault="00E151CA">
      <w:pPr>
        <w:pStyle w:val="TableofFigures"/>
        <w:tabs>
          <w:tab w:val="right" w:leader="dot" w:pos="9350"/>
        </w:tabs>
        <w:rPr>
          <w:noProof/>
          <w:kern w:val="2"/>
          <w:sz w:val="24"/>
          <w:szCs w:val="24"/>
          <w:lang w:val="en-GB" w:eastAsia="en-GB"/>
          <w14:ligatures w14:val="standardContextual"/>
        </w:rPr>
      </w:pPr>
      <w:hyperlink w:anchor="_Toc156137269" w:history="1">
        <w:r w:rsidRPr="00C01E9B">
          <w:rPr>
            <w:rStyle w:val="Hyperlink"/>
            <w:noProof/>
          </w:rPr>
          <w:t>Chart 6: Target acquisition frame time over unit count (zoomed in).</w:t>
        </w:r>
        <w:r>
          <w:rPr>
            <w:noProof/>
            <w:webHidden/>
          </w:rPr>
          <w:tab/>
        </w:r>
        <w:r>
          <w:rPr>
            <w:noProof/>
            <w:webHidden/>
          </w:rPr>
          <w:fldChar w:fldCharType="begin"/>
        </w:r>
        <w:r>
          <w:rPr>
            <w:noProof/>
            <w:webHidden/>
          </w:rPr>
          <w:instrText xml:space="preserve"> PAGEREF _Toc156137269 \h </w:instrText>
        </w:r>
        <w:r>
          <w:rPr>
            <w:noProof/>
            <w:webHidden/>
          </w:rPr>
        </w:r>
        <w:r>
          <w:rPr>
            <w:noProof/>
            <w:webHidden/>
          </w:rPr>
          <w:fldChar w:fldCharType="separate"/>
        </w:r>
        <w:r>
          <w:rPr>
            <w:noProof/>
            <w:webHidden/>
          </w:rPr>
          <w:t>39</w:t>
        </w:r>
        <w:r>
          <w:rPr>
            <w:noProof/>
            <w:webHidden/>
          </w:rPr>
          <w:fldChar w:fldCharType="end"/>
        </w:r>
      </w:hyperlink>
    </w:p>
    <w:p w14:paraId="31526989" w14:textId="5EBB7638" w:rsidR="00E151CA" w:rsidRDefault="00E151CA">
      <w:pPr>
        <w:pStyle w:val="TableofFigures"/>
        <w:tabs>
          <w:tab w:val="right" w:leader="dot" w:pos="9350"/>
        </w:tabs>
        <w:rPr>
          <w:noProof/>
          <w:kern w:val="2"/>
          <w:sz w:val="24"/>
          <w:szCs w:val="24"/>
          <w:lang w:val="en-GB" w:eastAsia="en-GB"/>
          <w14:ligatures w14:val="standardContextual"/>
        </w:rPr>
      </w:pPr>
      <w:hyperlink w:anchor="_Toc156137270" w:history="1">
        <w:r w:rsidRPr="00C01E9B">
          <w:rPr>
            <w:rStyle w:val="Hyperlink"/>
            <w:noProof/>
          </w:rPr>
          <w:t>Chart 7: Navigation frame time over unit count</w:t>
        </w:r>
        <w:r>
          <w:rPr>
            <w:noProof/>
            <w:webHidden/>
          </w:rPr>
          <w:tab/>
        </w:r>
        <w:r>
          <w:rPr>
            <w:noProof/>
            <w:webHidden/>
          </w:rPr>
          <w:fldChar w:fldCharType="begin"/>
        </w:r>
        <w:r>
          <w:rPr>
            <w:noProof/>
            <w:webHidden/>
          </w:rPr>
          <w:instrText xml:space="preserve"> PAGEREF _Toc156137270 \h </w:instrText>
        </w:r>
        <w:r>
          <w:rPr>
            <w:noProof/>
            <w:webHidden/>
          </w:rPr>
        </w:r>
        <w:r>
          <w:rPr>
            <w:noProof/>
            <w:webHidden/>
          </w:rPr>
          <w:fldChar w:fldCharType="separate"/>
        </w:r>
        <w:r>
          <w:rPr>
            <w:noProof/>
            <w:webHidden/>
          </w:rPr>
          <w:t>40</w:t>
        </w:r>
        <w:r>
          <w:rPr>
            <w:noProof/>
            <w:webHidden/>
          </w:rPr>
          <w:fldChar w:fldCharType="end"/>
        </w:r>
      </w:hyperlink>
    </w:p>
    <w:p w14:paraId="41A78D5A" w14:textId="5937E68C" w:rsidR="00E151CA" w:rsidRDefault="00E151CA">
      <w:pPr>
        <w:pStyle w:val="TableofFigures"/>
        <w:tabs>
          <w:tab w:val="right" w:leader="dot" w:pos="9350"/>
        </w:tabs>
        <w:rPr>
          <w:noProof/>
          <w:kern w:val="2"/>
          <w:sz w:val="24"/>
          <w:szCs w:val="24"/>
          <w:lang w:val="en-GB" w:eastAsia="en-GB"/>
          <w14:ligatures w14:val="standardContextual"/>
        </w:rPr>
      </w:pPr>
      <w:hyperlink w:anchor="_Toc156137271" w:history="1">
        <w:r w:rsidRPr="00C01E9B">
          <w:rPr>
            <w:rStyle w:val="Hyperlink"/>
            <w:noProof/>
          </w:rPr>
          <w:t>Chart 8: Movement and avoidance frame time over unit count</w:t>
        </w:r>
        <w:r>
          <w:rPr>
            <w:noProof/>
            <w:webHidden/>
          </w:rPr>
          <w:tab/>
        </w:r>
        <w:r>
          <w:rPr>
            <w:noProof/>
            <w:webHidden/>
          </w:rPr>
          <w:fldChar w:fldCharType="begin"/>
        </w:r>
        <w:r>
          <w:rPr>
            <w:noProof/>
            <w:webHidden/>
          </w:rPr>
          <w:instrText xml:space="preserve"> PAGEREF _Toc156137271 \h </w:instrText>
        </w:r>
        <w:r>
          <w:rPr>
            <w:noProof/>
            <w:webHidden/>
          </w:rPr>
        </w:r>
        <w:r>
          <w:rPr>
            <w:noProof/>
            <w:webHidden/>
          </w:rPr>
          <w:fldChar w:fldCharType="separate"/>
        </w:r>
        <w:r>
          <w:rPr>
            <w:noProof/>
            <w:webHidden/>
          </w:rPr>
          <w:t>41</w:t>
        </w:r>
        <w:r>
          <w:rPr>
            <w:noProof/>
            <w:webHidden/>
          </w:rPr>
          <w:fldChar w:fldCharType="end"/>
        </w:r>
      </w:hyperlink>
    </w:p>
    <w:p w14:paraId="53E694B4" w14:textId="4944BDFD" w:rsidR="00E151CA" w:rsidRDefault="00E151CA">
      <w:pPr>
        <w:pStyle w:val="TableofFigures"/>
        <w:tabs>
          <w:tab w:val="right" w:leader="dot" w:pos="9350"/>
        </w:tabs>
        <w:rPr>
          <w:noProof/>
          <w:kern w:val="2"/>
          <w:sz w:val="24"/>
          <w:szCs w:val="24"/>
          <w:lang w:val="en-GB" w:eastAsia="en-GB"/>
          <w14:ligatures w14:val="standardContextual"/>
        </w:rPr>
      </w:pPr>
      <w:hyperlink w:anchor="_Toc156137272" w:history="1">
        <w:r w:rsidRPr="00C01E9B">
          <w:rPr>
            <w:rStyle w:val="Hyperlink"/>
            <w:noProof/>
          </w:rPr>
          <w:t>Chart 9: Mass to actor frame time over unit count</w:t>
        </w:r>
        <w:r>
          <w:rPr>
            <w:noProof/>
            <w:webHidden/>
          </w:rPr>
          <w:tab/>
        </w:r>
        <w:r>
          <w:rPr>
            <w:noProof/>
            <w:webHidden/>
          </w:rPr>
          <w:fldChar w:fldCharType="begin"/>
        </w:r>
        <w:r>
          <w:rPr>
            <w:noProof/>
            <w:webHidden/>
          </w:rPr>
          <w:instrText xml:space="preserve"> PAGEREF _Toc156137272 \h </w:instrText>
        </w:r>
        <w:r>
          <w:rPr>
            <w:noProof/>
            <w:webHidden/>
          </w:rPr>
        </w:r>
        <w:r>
          <w:rPr>
            <w:noProof/>
            <w:webHidden/>
          </w:rPr>
          <w:fldChar w:fldCharType="separate"/>
        </w:r>
        <w:r>
          <w:rPr>
            <w:noProof/>
            <w:webHidden/>
          </w:rPr>
          <w:t>41</w:t>
        </w:r>
        <w:r>
          <w:rPr>
            <w:noProof/>
            <w:webHidden/>
          </w:rPr>
          <w:fldChar w:fldCharType="end"/>
        </w:r>
      </w:hyperlink>
    </w:p>
    <w:p w14:paraId="4FE3A384" w14:textId="7FBCBC77" w:rsidR="00E151CA" w:rsidRDefault="00E151CA">
      <w:pPr>
        <w:pStyle w:val="TableofFigures"/>
        <w:tabs>
          <w:tab w:val="right" w:leader="dot" w:pos="9350"/>
        </w:tabs>
        <w:rPr>
          <w:noProof/>
          <w:kern w:val="2"/>
          <w:sz w:val="24"/>
          <w:szCs w:val="24"/>
          <w:lang w:val="en-GB" w:eastAsia="en-GB"/>
          <w14:ligatures w14:val="standardContextual"/>
        </w:rPr>
      </w:pPr>
      <w:hyperlink w:anchor="_Toc156137273" w:history="1">
        <w:r w:rsidRPr="00C01E9B">
          <w:rPr>
            <w:rStyle w:val="Hyperlink"/>
            <w:noProof/>
          </w:rPr>
          <w:t>Chart 10: Animation frame time over unit count</w:t>
        </w:r>
        <w:r>
          <w:rPr>
            <w:noProof/>
            <w:webHidden/>
          </w:rPr>
          <w:tab/>
        </w:r>
        <w:r>
          <w:rPr>
            <w:noProof/>
            <w:webHidden/>
          </w:rPr>
          <w:fldChar w:fldCharType="begin"/>
        </w:r>
        <w:r>
          <w:rPr>
            <w:noProof/>
            <w:webHidden/>
          </w:rPr>
          <w:instrText xml:space="preserve"> PAGEREF _Toc156137273 \h </w:instrText>
        </w:r>
        <w:r>
          <w:rPr>
            <w:noProof/>
            <w:webHidden/>
          </w:rPr>
        </w:r>
        <w:r>
          <w:rPr>
            <w:noProof/>
            <w:webHidden/>
          </w:rPr>
          <w:fldChar w:fldCharType="separate"/>
        </w:r>
        <w:r>
          <w:rPr>
            <w:noProof/>
            <w:webHidden/>
          </w:rPr>
          <w:t>42</w:t>
        </w:r>
        <w:r>
          <w:rPr>
            <w:noProof/>
            <w:webHidden/>
          </w:rPr>
          <w:fldChar w:fldCharType="end"/>
        </w:r>
      </w:hyperlink>
    </w:p>
    <w:p w14:paraId="6B04EEE5" w14:textId="0D8A5262" w:rsidR="00E151CA" w:rsidRDefault="00E151CA">
      <w:pPr>
        <w:pStyle w:val="TableofFigures"/>
        <w:tabs>
          <w:tab w:val="right" w:leader="dot" w:pos="9350"/>
        </w:tabs>
        <w:rPr>
          <w:noProof/>
          <w:kern w:val="2"/>
          <w:sz w:val="24"/>
          <w:szCs w:val="24"/>
          <w:lang w:val="en-GB" w:eastAsia="en-GB"/>
          <w14:ligatures w14:val="standardContextual"/>
        </w:rPr>
      </w:pPr>
      <w:hyperlink w:anchor="_Toc156137274" w:history="1">
        <w:r w:rsidRPr="00C01E9B">
          <w:rPr>
            <w:rStyle w:val="Hyperlink"/>
            <w:noProof/>
          </w:rPr>
          <w:t>Chart 11: Game thread frame time distribution in the simple battle simulator with 800 vs 800 units</w:t>
        </w:r>
        <w:r>
          <w:rPr>
            <w:noProof/>
            <w:webHidden/>
          </w:rPr>
          <w:tab/>
        </w:r>
        <w:r>
          <w:rPr>
            <w:noProof/>
            <w:webHidden/>
          </w:rPr>
          <w:fldChar w:fldCharType="begin"/>
        </w:r>
        <w:r>
          <w:rPr>
            <w:noProof/>
            <w:webHidden/>
          </w:rPr>
          <w:instrText xml:space="preserve"> PAGEREF _Toc156137274 \h </w:instrText>
        </w:r>
        <w:r>
          <w:rPr>
            <w:noProof/>
            <w:webHidden/>
          </w:rPr>
        </w:r>
        <w:r>
          <w:rPr>
            <w:noProof/>
            <w:webHidden/>
          </w:rPr>
          <w:fldChar w:fldCharType="separate"/>
        </w:r>
        <w:r>
          <w:rPr>
            <w:noProof/>
            <w:webHidden/>
          </w:rPr>
          <w:t>43</w:t>
        </w:r>
        <w:r>
          <w:rPr>
            <w:noProof/>
            <w:webHidden/>
          </w:rPr>
          <w:fldChar w:fldCharType="end"/>
        </w:r>
      </w:hyperlink>
    </w:p>
    <w:p w14:paraId="374DAF45" w14:textId="0A760964" w:rsidR="00E151CA" w:rsidRDefault="00E151CA">
      <w:pPr>
        <w:pStyle w:val="TableofFigures"/>
        <w:tabs>
          <w:tab w:val="right" w:leader="dot" w:pos="9350"/>
        </w:tabs>
        <w:rPr>
          <w:noProof/>
          <w:kern w:val="2"/>
          <w:sz w:val="24"/>
          <w:szCs w:val="24"/>
          <w:lang w:val="en-GB" w:eastAsia="en-GB"/>
          <w14:ligatures w14:val="standardContextual"/>
        </w:rPr>
      </w:pPr>
      <w:hyperlink w:anchor="_Toc156137275" w:history="1">
        <w:r w:rsidRPr="00C01E9B">
          <w:rPr>
            <w:rStyle w:val="Hyperlink"/>
            <w:noProof/>
          </w:rPr>
          <w:t>Chart 12: Game thread frame time distribution in the mass battle simulator with 800 vs 800 units</w:t>
        </w:r>
        <w:r>
          <w:rPr>
            <w:noProof/>
            <w:webHidden/>
          </w:rPr>
          <w:tab/>
        </w:r>
        <w:r>
          <w:rPr>
            <w:noProof/>
            <w:webHidden/>
          </w:rPr>
          <w:fldChar w:fldCharType="begin"/>
        </w:r>
        <w:r>
          <w:rPr>
            <w:noProof/>
            <w:webHidden/>
          </w:rPr>
          <w:instrText xml:space="preserve"> PAGEREF _Toc156137275 \h </w:instrText>
        </w:r>
        <w:r>
          <w:rPr>
            <w:noProof/>
            <w:webHidden/>
          </w:rPr>
        </w:r>
        <w:r>
          <w:rPr>
            <w:noProof/>
            <w:webHidden/>
          </w:rPr>
          <w:fldChar w:fldCharType="separate"/>
        </w:r>
        <w:r>
          <w:rPr>
            <w:noProof/>
            <w:webHidden/>
          </w:rPr>
          <w:t>43</w:t>
        </w:r>
        <w:r>
          <w:rPr>
            <w:noProof/>
            <w:webHidden/>
          </w:rPr>
          <w:fldChar w:fldCharType="end"/>
        </w:r>
      </w:hyperlink>
    </w:p>
    <w:p w14:paraId="3A49A915" w14:textId="30559084" w:rsidR="00E151CA" w:rsidRDefault="00E151CA">
      <w:pPr>
        <w:pStyle w:val="TableofFigures"/>
        <w:tabs>
          <w:tab w:val="right" w:leader="dot" w:pos="9350"/>
        </w:tabs>
        <w:rPr>
          <w:noProof/>
          <w:kern w:val="2"/>
          <w:sz w:val="24"/>
          <w:szCs w:val="24"/>
          <w:lang w:val="en-GB" w:eastAsia="en-GB"/>
          <w14:ligatures w14:val="standardContextual"/>
        </w:rPr>
      </w:pPr>
      <w:hyperlink w:anchor="_Toc156137276" w:history="1">
        <w:r w:rsidRPr="00C01E9B">
          <w:rPr>
            <w:rStyle w:val="Hyperlink"/>
            <w:noProof/>
          </w:rPr>
          <w:t>Chart 13: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6137276 \h </w:instrText>
        </w:r>
        <w:r>
          <w:rPr>
            <w:noProof/>
            <w:webHidden/>
          </w:rPr>
        </w:r>
        <w:r>
          <w:rPr>
            <w:noProof/>
            <w:webHidden/>
          </w:rPr>
          <w:fldChar w:fldCharType="separate"/>
        </w:r>
        <w:r>
          <w:rPr>
            <w:noProof/>
            <w:webHidden/>
          </w:rPr>
          <w:t>44</w:t>
        </w:r>
        <w:r>
          <w:rPr>
            <w:noProof/>
            <w:webHidden/>
          </w:rPr>
          <w:fldChar w:fldCharType="end"/>
        </w:r>
      </w:hyperlink>
    </w:p>
    <w:p w14:paraId="36E85B41" w14:textId="38404EBF" w:rsidR="00E151CA" w:rsidRDefault="00E151CA">
      <w:pPr>
        <w:pStyle w:val="TableofFigures"/>
        <w:tabs>
          <w:tab w:val="right" w:leader="dot" w:pos="9350"/>
        </w:tabs>
        <w:rPr>
          <w:noProof/>
          <w:kern w:val="2"/>
          <w:sz w:val="24"/>
          <w:szCs w:val="24"/>
          <w:lang w:val="en-GB" w:eastAsia="en-GB"/>
          <w14:ligatures w14:val="standardContextual"/>
        </w:rPr>
      </w:pPr>
      <w:hyperlink w:anchor="_Toc156137277" w:history="1">
        <w:r w:rsidRPr="00C01E9B">
          <w:rPr>
            <w:rStyle w:val="Hyperlink"/>
            <w:noProof/>
          </w:rPr>
          <w:t>Chart 14: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6137277 \h </w:instrText>
        </w:r>
        <w:r>
          <w:rPr>
            <w:noProof/>
            <w:webHidden/>
          </w:rPr>
        </w:r>
        <w:r>
          <w:rPr>
            <w:noProof/>
            <w:webHidden/>
          </w:rPr>
          <w:fldChar w:fldCharType="separate"/>
        </w:r>
        <w:r>
          <w:rPr>
            <w:noProof/>
            <w:webHidden/>
          </w:rPr>
          <w:t>44</w:t>
        </w:r>
        <w:r>
          <w:rPr>
            <w:noProof/>
            <w:webHidden/>
          </w:rPr>
          <w:fldChar w:fldCharType="end"/>
        </w:r>
      </w:hyperlink>
    </w:p>
    <w:p w14:paraId="0B01912D" w14:textId="69572AC6" w:rsidR="00E151CA" w:rsidRDefault="00E151CA">
      <w:pPr>
        <w:pStyle w:val="TableofFigures"/>
        <w:tabs>
          <w:tab w:val="right" w:leader="dot" w:pos="9350"/>
        </w:tabs>
        <w:rPr>
          <w:noProof/>
          <w:kern w:val="2"/>
          <w:sz w:val="24"/>
          <w:szCs w:val="24"/>
          <w:lang w:val="en-GB" w:eastAsia="en-GB"/>
          <w14:ligatures w14:val="standardContextual"/>
        </w:rPr>
      </w:pPr>
      <w:hyperlink w:anchor="_Toc156137278" w:history="1">
        <w:r w:rsidRPr="00C01E9B">
          <w:rPr>
            <w:rStyle w:val="Hyperlink"/>
            <w:noProof/>
          </w:rPr>
          <w:t>Chart 15: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6137278 \h </w:instrText>
        </w:r>
        <w:r>
          <w:rPr>
            <w:noProof/>
            <w:webHidden/>
          </w:rPr>
        </w:r>
        <w:r>
          <w:rPr>
            <w:noProof/>
            <w:webHidden/>
          </w:rPr>
          <w:fldChar w:fldCharType="separate"/>
        </w:r>
        <w:r>
          <w:rPr>
            <w:noProof/>
            <w:webHidden/>
          </w:rPr>
          <w:t>45</w:t>
        </w:r>
        <w:r>
          <w:rPr>
            <w:noProof/>
            <w:webHidden/>
          </w:rPr>
          <w:fldChar w:fldCharType="end"/>
        </w:r>
      </w:hyperlink>
    </w:p>
    <w:p w14:paraId="668623F9" w14:textId="562B268A"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116" w:name="_Toc156137234"/>
      <w:r>
        <w:lastRenderedPageBreak/>
        <w:t>References</w:t>
      </w:r>
      <w:bookmarkEnd w:id="116"/>
    </w:p>
    <w:p w14:paraId="1FCD4517" w14:textId="4A4EE409" w:rsidR="004D143D" w:rsidRPr="006837F7" w:rsidRDefault="00D3038D" w:rsidP="004D143D">
      <w:pPr>
        <w:pStyle w:val="Bibliography"/>
        <w:rPr>
          <w:lang w:val="fr-BE"/>
        </w:rPr>
      </w:pPr>
      <w:r>
        <w:fldChar w:fldCharType="begin"/>
      </w:r>
      <w:r w:rsidR="00B32DA9">
        <w:instrText xml:space="preserve"> ADDIN ZOTERO_BIBL {"uncited":[],"omitted":[],"custom":[]} CSL_BIBLIOGRAPHY </w:instrText>
      </w:r>
      <w:r>
        <w:fldChar w:fldCharType="separate"/>
      </w:r>
      <w:r w:rsidR="004D143D">
        <w:t>[1]</w:t>
      </w:r>
      <w:r w:rsidR="004D143D">
        <w:tab/>
        <w:t xml:space="preserve">‘Artificial intelligence in video games’, </w:t>
      </w:r>
      <w:r w:rsidR="004D143D">
        <w:rPr>
          <w:i/>
          <w:iCs/>
        </w:rPr>
        <w:t>Wikipedia</w:t>
      </w:r>
      <w:r w:rsidR="004D143D">
        <w:t xml:space="preserve">. Jan. 10, 2024. [Online]. </w:t>
      </w:r>
      <w:proofErr w:type="spellStart"/>
      <w:r w:rsidR="004D143D" w:rsidRPr="006837F7">
        <w:rPr>
          <w:lang w:val="fr-BE"/>
        </w:rPr>
        <w:t>Available</w:t>
      </w:r>
      <w:proofErr w:type="spellEnd"/>
      <w:r w:rsidR="004D143D" w:rsidRPr="006837F7">
        <w:rPr>
          <w:lang w:val="fr-BE"/>
        </w:rPr>
        <w:t xml:space="preserve">: </w:t>
      </w:r>
      <w:hyperlink r:id="rId56" w:history="1">
        <w:r w:rsidR="004D143D" w:rsidRPr="006837F7">
          <w:rPr>
            <w:rStyle w:val="Hyperlink"/>
            <w:lang w:val="fr-BE"/>
          </w:rPr>
          <w:t>https://en.wikipedia.org/w/index.php?title=Artificial_intelligence_in_video_games&amp;oldid=1194670313</w:t>
        </w:r>
      </w:hyperlink>
    </w:p>
    <w:p w14:paraId="20E04346" w14:textId="0E2E7CA2" w:rsidR="004D143D" w:rsidRPr="002C54C7" w:rsidRDefault="004D143D" w:rsidP="004D143D">
      <w:pPr>
        <w:pStyle w:val="Bibliography"/>
        <w:rPr>
          <w:lang w:val="en-GB"/>
        </w:rPr>
      </w:pPr>
      <w:r>
        <w:t>[2]</w:t>
      </w:r>
      <w:r>
        <w:tab/>
      </w:r>
      <w:proofErr w:type="spellStart"/>
      <w:r>
        <w:t>sophlogimo</w:t>
      </w:r>
      <w:proofErr w:type="spellEnd"/>
      <w:r>
        <w:t>, ‘What is the biggest number of soldiers you have seen in one TW battle?’, r/</w:t>
      </w:r>
      <w:proofErr w:type="spellStart"/>
      <w:r>
        <w:t>totalwar</w:t>
      </w:r>
      <w:proofErr w:type="spellEnd"/>
      <w:r>
        <w:t xml:space="preserve">. </w:t>
      </w:r>
      <w:r w:rsidRPr="004D143D">
        <w:rPr>
          <w:lang w:val="fr-BE"/>
        </w:rPr>
        <w:t xml:space="preserve">[Online]. </w:t>
      </w:r>
      <w:r w:rsidRPr="002C54C7">
        <w:rPr>
          <w:lang w:val="en-GB"/>
        </w:rPr>
        <w:t xml:space="preserve">Available: </w:t>
      </w:r>
      <w:hyperlink r:id="rId57" w:history="1">
        <w:r w:rsidRPr="002C54C7">
          <w:rPr>
            <w:rStyle w:val="Hyperlink"/>
            <w:lang w:val="en-GB"/>
          </w:rPr>
          <w:t>https://www.reddit.com/r/totalwar/comments/dgcrdc/what_is_the_biggest_number_of_soldiers_you_have/</w:t>
        </w:r>
      </w:hyperlink>
    </w:p>
    <w:p w14:paraId="56818595" w14:textId="4B8186BE" w:rsidR="004D143D" w:rsidRDefault="004D143D" w:rsidP="004D143D">
      <w:pPr>
        <w:pStyle w:val="Bibliography"/>
      </w:pPr>
      <w:r>
        <w:t>[3]</w:t>
      </w:r>
      <w:r>
        <w:tab/>
        <w:t xml:space="preserve">‘Maximum number of troops on battlefield ? :: Total War: EMPIRE - Definitive Edition General Discussions’. [Online]. Available: </w:t>
      </w:r>
      <w:hyperlink r:id="rId58" w:history="1">
        <w:r w:rsidRPr="006837F7">
          <w:rPr>
            <w:rStyle w:val="Hyperlink"/>
          </w:rPr>
          <w:t>https://steamcommunity.com/app/10500/discussions/0/2765630416813779879/</w:t>
        </w:r>
      </w:hyperlink>
    </w:p>
    <w:p w14:paraId="41EE84F6" w14:textId="333BC685" w:rsidR="004D143D" w:rsidRDefault="004D143D" w:rsidP="004D143D">
      <w:pPr>
        <w:pStyle w:val="Bibliography"/>
      </w:pPr>
      <w:r>
        <w:t>[4]</w:t>
      </w:r>
      <w:r>
        <w:tab/>
      </w:r>
      <w:r>
        <w:rPr>
          <w:i/>
          <w:iCs/>
        </w:rPr>
        <w:t>10 MILLION Characters On Screen?! - Ultimate Epic Battle Simulator 2 The Making Of Pt1</w:t>
      </w:r>
      <w:r>
        <w:t xml:space="preserve">, (Feb. 12, 2021). [Online Video]. Available: </w:t>
      </w:r>
      <w:hyperlink r:id="rId59" w:history="1">
        <w:r w:rsidRPr="002C54C7">
          <w:rPr>
            <w:rStyle w:val="Hyperlink"/>
          </w:rPr>
          <w:t>https://www.youtube.com/watch?v=kpojDPlIjdQ</w:t>
        </w:r>
      </w:hyperlink>
    </w:p>
    <w:p w14:paraId="766FB76B" w14:textId="60688A5A" w:rsidR="004D143D" w:rsidRPr="004D143D" w:rsidRDefault="004D143D" w:rsidP="004D143D">
      <w:pPr>
        <w:pStyle w:val="Bibliography"/>
        <w:rPr>
          <w:lang w:val="fr-BE"/>
        </w:rPr>
      </w:pPr>
      <w:r>
        <w:t>[5]</w:t>
      </w:r>
      <w:r>
        <w:tab/>
        <w:t xml:space="preserve">‘CPU cache’, </w:t>
      </w:r>
      <w:r>
        <w:rPr>
          <w:i/>
          <w:iCs/>
        </w:rPr>
        <w:t>Wikipedia</w:t>
      </w:r>
      <w:r>
        <w:t xml:space="preserve">. Dec. 29, 2023.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60" w:history="1">
        <w:r w:rsidRPr="002C54C7">
          <w:rPr>
            <w:rStyle w:val="Hyperlink"/>
            <w:lang w:val="fr-BE"/>
          </w:rPr>
          <w:t>https://en.wikipedia.org/w/index.php?title=CPU_cache&amp;oldid=1192515389</w:t>
        </w:r>
      </w:hyperlink>
    </w:p>
    <w:p w14:paraId="36DC6CD9" w14:textId="642549C7" w:rsidR="004D143D" w:rsidRDefault="004D143D" w:rsidP="004D143D">
      <w:pPr>
        <w:pStyle w:val="Bibliography"/>
      </w:pPr>
      <w:r>
        <w:t>[6]</w:t>
      </w:r>
      <w:r>
        <w:tab/>
      </w:r>
      <w:proofErr w:type="spellStart"/>
      <w:r>
        <w:rPr>
          <w:i/>
          <w:iCs/>
        </w:rPr>
        <w:t>CppCon</w:t>
      </w:r>
      <w:proofErr w:type="spellEnd"/>
      <w:r>
        <w:rPr>
          <w:i/>
          <w:iCs/>
        </w:rPr>
        <w:t xml:space="preserve"> 2014: Mike Acton ‘Data-Oriented Design and C++’</w:t>
      </w:r>
      <w:r>
        <w:t xml:space="preserve">, (Sep. 30, 2014). [Online Video]. Available: </w:t>
      </w:r>
      <w:hyperlink r:id="rId61" w:history="1">
        <w:r w:rsidRPr="002C54C7">
          <w:rPr>
            <w:rStyle w:val="Hyperlink"/>
          </w:rPr>
          <w:t>https://www.youtube.com/watch?v=rX0ItVEVjHc</w:t>
        </w:r>
      </w:hyperlink>
    </w:p>
    <w:p w14:paraId="414886BE" w14:textId="7D58E386" w:rsidR="004D143D" w:rsidRDefault="004D143D" w:rsidP="004D143D">
      <w:pPr>
        <w:pStyle w:val="Bibliography"/>
      </w:pPr>
      <w:r>
        <w:t>[7]</w:t>
      </w:r>
      <w:r>
        <w:tab/>
      </w:r>
      <w:proofErr w:type="spellStart"/>
      <w:r>
        <w:rPr>
          <w:i/>
          <w:iCs/>
        </w:rPr>
        <w:t>CppCon</w:t>
      </w:r>
      <w:proofErr w:type="spellEnd"/>
      <w:r>
        <w:rPr>
          <w:i/>
          <w:iCs/>
        </w:rPr>
        <w:t xml:space="preserve"> 2018: Stoyan Nikolov “OOP Is Dead, Long Live Data-oriented Design”</w:t>
      </w:r>
      <w:r>
        <w:t xml:space="preserve">, (Oct. 26, 2018). [Online Video]. Available: </w:t>
      </w:r>
      <w:hyperlink r:id="rId62" w:history="1">
        <w:r w:rsidRPr="002C54C7">
          <w:rPr>
            <w:rStyle w:val="Hyperlink"/>
          </w:rPr>
          <w:t>https://www.youtube.com/watch?v=yy8jQgmhbAU</w:t>
        </w:r>
      </w:hyperlink>
    </w:p>
    <w:p w14:paraId="1665EC8F" w14:textId="7F6A5E85" w:rsidR="004D143D" w:rsidRDefault="004D143D" w:rsidP="004D143D">
      <w:pPr>
        <w:pStyle w:val="Bibliography"/>
      </w:pPr>
      <w:r>
        <w:t>[8]</w:t>
      </w:r>
      <w:r>
        <w:tab/>
        <w:t xml:space="preserve">U. Technologies, ‘DOTS - Unity’s Data-Oriented Technology Stack’. [Online]. Available: </w:t>
      </w:r>
      <w:hyperlink r:id="rId63" w:history="1">
        <w:r w:rsidRPr="002C54C7">
          <w:rPr>
            <w:rStyle w:val="Hyperlink"/>
          </w:rPr>
          <w:t>https://unity.com/dots</w:t>
        </w:r>
      </w:hyperlink>
    </w:p>
    <w:p w14:paraId="5F30F301" w14:textId="33D66F05" w:rsidR="004D143D" w:rsidRPr="004D143D" w:rsidRDefault="004D143D" w:rsidP="004D143D">
      <w:pPr>
        <w:pStyle w:val="Bibliography"/>
        <w:rPr>
          <w:lang w:val="fr-BE"/>
        </w:rPr>
      </w:pPr>
      <w:r>
        <w:t>[9]</w:t>
      </w:r>
      <w:r>
        <w:tab/>
        <w:t>‘</w:t>
      </w:r>
      <w:proofErr w:type="spellStart"/>
      <w:r>
        <w:t>MassEntity</w:t>
      </w:r>
      <w:proofErr w:type="spellEnd"/>
      <w:r>
        <w:t xml:space="preserve"> Overview’.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64" w:history="1">
        <w:r w:rsidRPr="002C54C7">
          <w:rPr>
            <w:rStyle w:val="Hyperlink"/>
            <w:lang w:val="fr-BE"/>
          </w:rPr>
          <w:t>https://docs.unrealengine.com/5.2/en-US/overview-of-mass-entity-in-unreal-engine/</w:t>
        </w:r>
      </w:hyperlink>
    </w:p>
    <w:p w14:paraId="73E74B05" w14:textId="73926CAB" w:rsidR="004D143D" w:rsidRDefault="004D143D" w:rsidP="004D143D">
      <w:pPr>
        <w:pStyle w:val="Bibliography"/>
      </w:pPr>
      <w:r>
        <w:t>[10]</w:t>
      </w:r>
      <w:r>
        <w:tab/>
        <w:t xml:space="preserve">‘Entity component system’, </w:t>
      </w:r>
      <w:r>
        <w:rPr>
          <w:i/>
          <w:iCs/>
        </w:rPr>
        <w:t>Wikipedia</w:t>
      </w:r>
      <w:r>
        <w:t xml:space="preserve">. Dec. 20, 2023. [Online]. Available: </w:t>
      </w:r>
      <w:hyperlink r:id="rId65" w:history="1">
        <w:r w:rsidRPr="002C54C7">
          <w:rPr>
            <w:rStyle w:val="Hyperlink"/>
          </w:rPr>
          <w:t>https://en.wikipedia.org/w/index.php?title=Entity_component_system&amp;oldid=1190943102</w:t>
        </w:r>
      </w:hyperlink>
    </w:p>
    <w:p w14:paraId="0B3600F8" w14:textId="11F83163" w:rsidR="004D143D" w:rsidRDefault="004D143D" w:rsidP="004D143D">
      <w:pPr>
        <w:pStyle w:val="Bibliography"/>
      </w:pPr>
      <w:r>
        <w:t>[11]</w:t>
      </w:r>
      <w:r>
        <w:tab/>
      </w:r>
      <w:r>
        <w:rPr>
          <w:i/>
          <w:iCs/>
        </w:rPr>
        <w:t>The ECS Architecture - Performance in UE4</w:t>
      </w:r>
      <w:r>
        <w:t xml:space="preserve">, (Feb. 06, 2021). [Online Video]. Available: </w:t>
      </w:r>
      <w:hyperlink r:id="rId66" w:history="1">
        <w:r w:rsidRPr="002C54C7">
          <w:rPr>
            <w:rStyle w:val="Hyperlink"/>
          </w:rPr>
          <w:t>https://www.youtube.com/watch?v=kXd0VDZDSks</w:t>
        </w:r>
      </w:hyperlink>
    </w:p>
    <w:p w14:paraId="31CFF134" w14:textId="16F2757A" w:rsidR="004D143D" w:rsidRPr="004D143D" w:rsidRDefault="004D143D" w:rsidP="004D143D">
      <w:pPr>
        <w:pStyle w:val="Bibliography"/>
        <w:rPr>
          <w:lang w:val="fr-BE"/>
        </w:rPr>
      </w:pPr>
      <w:r>
        <w:t>[12]</w:t>
      </w:r>
      <w:r>
        <w:tab/>
        <w:t xml:space="preserve">‘Unreal Engine 5.0 Release Notes’.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67" w:history="1">
        <w:r w:rsidRPr="002C54C7">
          <w:rPr>
            <w:rStyle w:val="Hyperlink"/>
            <w:lang w:val="fr-BE"/>
          </w:rPr>
          <w:t>https://docs.unrealengine.com/5.0/en-US/unreal-engine-5.0-release-notes/</w:t>
        </w:r>
      </w:hyperlink>
    </w:p>
    <w:p w14:paraId="116519D5" w14:textId="7DB10415" w:rsidR="004D143D" w:rsidRDefault="004D143D" w:rsidP="004D143D">
      <w:pPr>
        <w:pStyle w:val="Bibliography"/>
      </w:pPr>
      <w:r>
        <w:t>[13]</w:t>
      </w:r>
      <w:r>
        <w:tab/>
      </w:r>
      <w:r>
        <w:rPr>
          <w:i/>
          <w:iCs/>
        </w:rPr>
        <w:t>Large Numbers of Entities with Mass in UE5 | Feature Highlight | State of Unreal 2022</w:t>
      </w:r>
      <w:r>
        <w:t xml:space="preserve">, (Apr. 26, 2022). [Online Video]. Available: </w:t>
      </w:r>
      <w:hyperlink r:id="rId68" w:history="1">
        <w:r w:rsidRPr="002C54C7">
          <w:rPr>
            <w:rStyle w:val="Hyperlink"/>
          </w:rPr>
          <w:t>https://www.youtube.com/watch?v=f9q8A-9DvPo</w:t>
        </w:r>
      </w:hyperlink>
    </w:p>
    <w:p w14:paraId="6E9CADDC" w14:textId="326351E3" w:rsidR="004D143D" w:rsidRDefault="004D143D" w:rsidP="004D143D">
      <w:pPr>
        <w:pStyle w:val="Bibliography"/>
      </w:pPr>
      <w:r>
        <w:t>[14]</w:t>
      </w:r>
      <w:r>
        <w:tab/>
      </w:r>
      <w:r>
        <w:rPr>
          <w:i/>
          <w:iCs/>
        </w:rPr>
        <w:t>The Matrix Awakens: Generating a World | Tech Talk | State of Unreal 2022</w:t>
      </w:r>
      <w:r>
        <w:t xml:space="preserve">, (Apr. 05, 2022). [Online Video]. Available: </w:t>
      </w:r>
      <w:hyperlink r:id="rId69" w:history="1">
        <w:r w:rsidRPr="002C54C7">
          <w:rPr>
            <w:rStyle w:val="Hyperlink"/>
          </w:rPr>
          <w:t>https://www.youtube.com/watch?v=usJrcwN6T4I</w:t>
        </w:r>
      </w:hyperlink>
    </w:p>
    <w:p w14:paraId="0BC6B494" w14:textId="07802681" w:rsidR="004D143D" w:rsidRDefault="004D143D" w:rsidP="004D143D">
      <w:pPr>
        <w:pStyle w:val="Bibliography"/>
      </w:pPr>
      <w:r>
        <w:t>[15]</w:t>
      </w:r>
      <w:r>
        <w:tab/>
        <w:t xml:space="preserve">J. Keeling, ‘Tutorial: Your First 60 Minutes with Mass’, Epic Developer Community Forums. [Online]. Available: </w:t>
      </w:r>
      <w:hyperlink r:id="rId70" w:history="1">
        <w:r w:rsidRPr="002C54C7">
          <w:rPr>
            <w:rStyle w:val="Hyperlink"/>
          </w:rPr>
          <w:t>https://forums.unrealengine.com/t/tutorial-your-first-60-minutes-with-mass/794314</w:t>
        </w:r>
      </w:hyperlink>
    </w:p>
    <w:p w14:paraId="610A5BB8" w14:textId="188F0B3C" w:rsidR="004D143D" w:rsidRPr="00E174E1" w:rsidRDefault="004D143D" w:rsidP="004D143D">
      <w:pPr>
        <w:pStyle w:val="Bibliography"/>
        <w:rPr>
          <w:lang w:val="en-GB"/>
        </w:rPr>
      </w:pPr>
      <w:r>
        <w:t>[16]</w:t>
      </w:r>
      <w:r>
        <w:tab/>
        <w:t>‘</w:t>
      </w:r>
      <w:proofErr w:type="spellStart"/>
      <w:r>
        <w:t>MassGameplay</w:t>
      </w:r>
      <w:proofErr w:type="spellEnd"/>
      <w:r>
        <w:t xml:space="preserve"> Overview’. [Online]. </w:t>
      </w:r>
      <w:r w:rsidRPr="00E174E1">
        <w:rPr>
          <w:lang w:val="en-GB"/>
        </w:rPr>
        <w:t xml:space="preserve">Available: </w:t>
      </w:r>
      <w:hyperlink r:id="rId71" w:history="1">
        <w:r w:rsidRPr="00E174E1">
          <w:rPr>
            <w:rStyle w:val="Hyperlink"/>
            <w:lang w:val="en-GB"/>
          </w:rPr>
          <w:t>https</w:t>
        </w:r>
        <w:r w:rsidRPr="00E174E1">
          <w:rPr>
            <w:rStyle w:val="Hyperlink"/>
            <w:lang w:val="en-GB"/>
          </w:rPr>
          <w:t>:</w:t>
        </w:r>
        <w:r w:rsidRPr="00E174E1">
          <w:rPr>
            <w:rStyle w:val="Hyperlink"/>
            <w:lang w:val="en-GB"/>
          </w:rPr>
          <w:t>//docs.unrealengine.com/5.2/en-US/overview-of-mass-gameplay-in-unreal-engine/</w:t>
        </w:r>
      </w:hyperlink>
    </w:p>
    <w:p w14:paraId="656D8665" w14:textId="004FDAF5" w:rsidR="004D143D" w:rsidRPr="004D143D" w:rsidRDefault="004D143D" w:rsidP="004D143D">
      <w:pPr>
        <w:pStyle w:val="Bibliography"/>
        <w:rPr>
          <w:lang w:val="fr-BE"/>
        </w:rPr>
      </w:pPr>
      <w:r>
        <w:t>[17]</w:t>
      </w:r>
      <w:r>
        <w:tab/>
        <w:t xml:space="preserve">‘Mass Avoidance Overview’.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72" w:history="1">
        <w:r w:rsidRPr="002C54C7">
          <w:rPr>
            <w:rStyle w:val="Hyperlink"/>
            <w:lang w:val="fr-BE"/>
          </w:rPr>
          <w:t>https:</w:t>
        </w:r>
        <w:r w:rsidRPr="002C54C7">
          <w:rPr>
            <w:rStyle w:val="Hyperlink"/>
            <w:lang w:val="fr-BE"/>
          </w:rPr>
          <w:t>/</w:t>
        </w:r>
        <w:r w:rsidRPr="002C54C7">
          <w:rPr>
            <w:rStyle w:val="Hyperlink"/>
            <w:lang w:val="fr-BE"/>
          </w:rPr>
          <w:t>/docs.unrealengine.com/5.2/en-US/mass-avoidance-overview-in-unreal-engine/</w:t>
        </w:r>
      </w:hyperlink>
    </w:p>
    <w:p w14:paraId="35C9C7C1" w14:textId="6E6BF8B5" w:rsidR="004D143D" w:rsidRPr="00E174E1" w:rsidRDefault="004D143D" w:rsidP="004D143D">
      <w:pPr>
        <w:pStyle w:val="Bibliography"/>
        <w:rPr>
          <w:lang w:val="fr-BE"/>
        </w:rPr>
      </w:pPr>
      <w:r>
        <w:t>[18]</w:t>
      </w:r>
      <w:r>
        <w:tab/>
      </w:r>
      <w:proofErr w:type="spellStart"/>
      <w:r>
        <w:t>Symphonym</w:t>
      </w:r>
      <w:proofErr w:type="spellEnd"/>
      <w:r>
        <w:t>, ‘Choosing a spatial partitioning structure’, r/</w:t>
      </w:r>
      <w:proofErr w:type="spellStart"/>
      <w:r>
        <w:t>gamedev</w:t>
      </w:r>
      <w:proofErr w:type="spellEnd"/>
      <w:r>
        <w:t xml:space="preserve">. </w:t>
      </w:r>
      <w:r w:rsidRPr="00E174E1">
        <w:rPr>
          <w:lang w:val="fr-BE"/>
        </w:rPr>
        <w:t xml:space="preserve">[Online]. </w:t>
      </w:r>
      <w:proofErr w:type="spellStart"/>
      <w:r w:rsidRPr="00E174E1">
        <w:rPr>
          <w:lang w:val="fr-BE"/>
        </w:rPr>
        <w:t>Available</w:t>
      </w:r>
      <w:proofErr w:type="spellEnd"/>
      <w:r w:rsidRPr="00E174E1">
        <w:rPr>
          <w:lang w:val="fr-BE"/>
        </w:rPr>
        <w:t xml:space="preserve">: </w:t>
      </w:r>
      <w:hyperlink r:id="rId73" w:history="1">
        <w:r w:rsidR="00E174E1" w:rsidRPr="00E174E1">
          <w:rPr>
            <w:rStyle w:val="Hyperlink"/>
            <w:lang w:val="fr-BE"/>
          </w:rPr>
          <w:t>https://</w:t>
        </w:r>
        <w:r w:rsidRPr="00E174E1">
          <w:rPr>
            <w:rStyle w:val="Hyperlink"/>
            <w:lang w:val="fr-BE"/>
          </w:rPr>
          <w:t>www.reddit.com/r/gam</w:t>
        </w:r>
        <w:r w:rsidRPr="00E174E1">
          <w:rPr>
            <w:rStyle w:val="Hyperlink"/>
            <w:lang w:val="fr-BE"/>
          </w:rPr>
          <w:t>e</w:t>
        </w:r>
        <w:r w:rsidRPr="00E174E1">
          <w:rPr>
            <w:rStyle w:val="Hyperlink"/>
            <w:lang w:val="fr-BE"/>
          </w:rPr>
          <w:t>dev/comments/22lxg5/choosin</w:t>
        </w:r>
        <w:r w:rsidRPr="00E174E1">
          <w:rPr>
            <w:rStyle w:val="Hyperlink"/>
            <w:lang w:val="fr-BE"/>
          </w:rPr>
          <w:t>g</w:t>
        </w:r>
        <w:r w:rsidRPr="00E174E1">
          <w:rPr>
            <w:rStyle w:val="Hyperlink"/>
            <w:lang w:val="fr-BE"/>
          </w:rPr>
          <w:t>_a_spatial_partitioni</w:t>
        </w:r>
        <w:r w:rsidRPr="00E174E1">
          <w:rPr>
            <w:rStyle w:val="Hyperlink"/>
            <w:lang w:val="fr-BE"/>
          </w:rPr>
          <w:t>n</w:t>
        </w:r>
        <w:r w:rsidRPr="00E174E1">
          <w:rPr>
            <w:rStyle w:val="Hyperlink"/>
            <w:lang w:val="fr-BE"/>
          </w:rPr>
          <w:t>g_structure/</w:t>
        </w:r>
      </w:hyperlink>
    </w:p>
    <w:p w14:paraId="190102A5" w14:textId="028CC33A" w:rsidR="004D143D" w:rsidRPr="00E174E1" w:rsidRDefault="004D143D" w:rsidP="004D143D">
      <w:pPr>
        <w:pStyle w:val="Bibliography"/>
        <w:rPr>
          <w:lang w:val="fr-BE"/>
        </w:rPr>
      </w:pPr>
      <w:r>
        <w:t>[19]</w:t>
      </w:r>
      <w:r>
        <w:tab/>
        <w:t xml:space="preserve">M. </w:t>
      </w:r>
      <w:proofErr w:type="spellStart"/>
      <w:r>
        <w:t>KelleghanAugust</w:t>
      </w:r>
      <w:proofErr w:type="spellEnd"/>
      <w:r>
        <w:t xml:space="preserve"> 12 and 1997, ‘Octree Partitioning Techniques’, Game Developer. </w:t>
      </w:r>
      <w:r w:rsidRPr="00E174E1">
        <w:rPr>
          <w:lang w:val="fr-BE"/>
        </w:rPr>
        <w:t xml:space="preserve">[Online]. </w:t>
      </w:r>
      <w:proofErr w:type="spellStart"/>
      <w:r w:rsidRPr="00E174E1">
        <w:rPr>
          <w:lang w:val="fr-BE"/>
        </w:rPr>
        <w:t>Available</w:t>
      </w:r>
      <w:proofErr w:type="spellEnd"/>
      <w:r w:rsidRPr="00E174E1">
        <w:rPr>
          <w:lang w:val="fr-BE"/>
        </w:rPr>
        <w:t xml:space="preserve">: </w:t>
      </w:r>
      <w:hyperlink r:id="rId74" w:history="1">
        <w:r w:rsidRPr="00E174E1">
          <w:rPr>
            <w:rStyle w:val="Hyperlink"/>
            <w:lang w:val="fr-BE"/>
          </w:rPr>
          <w:t>https://www.gamedeveloper.com/progra</w:t>
        </w:r>
        <w:r w:rsidRPr="00E174E1">
          <w:rPr>
            <w:rStyle w:val="Hyperlink"/>
            <w:lang w:val="fr-BE"/>
          </w:rPr>
          <w:t>m</w:t>
        </w:r>
        <w:r w:rsidRPr="00E174E1">
          <w:rPr>
            <w:rStyle w:val="Hyperlink"/>
            <w:lang w:val="fr-BE"/>
          </w:rPr>
          <w:t>ming/octree-partitioning-techniques</w:t>
        </w:r>
      </w:hyperlink>
    </w:p>
    <w:p w14:paraId="56CF2B03" w14:textId="7F4590B1" w:rsidR="004D143D" w:rsidRPr="004D143D" w:rsidRDefault="004D143D" w:rsidP="004D143D">
      <w:pPr>
        <w:pStyle w:val="Bibliography"/>
        <w:rPr>
          <w:lang w:val="fr-BE"/>
        </w:rPr>
      </w:pPr>
      <w:r>
        <w:t>[20]</w:t>
      </w:r>
      <w:r>
        <w:tab/>
        <w:t xml:space="preserve">‘Space partitioning’, </w:t>
      </w:r>
      <w:r>
        <w:rPr>
          <w:i/>
          <w:iCs/>
        </w:rPr>
        <w:t>Wikipedia</w:t>
      </w:r>
      <w:r>
        <w:t xml:space="preserve">. Oct. 16, 2022.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75" w:history="1">
        <w:r w:rsidRPr="002C54C7">
          <w:rPr>
            <w:rStyle w:val="Hyperlink"/>
            <w:lang w:val="fr-BE"/>
          </w:rPr>
          <w:t>https://en.wikipedia.org/w/index.php?title=Space_p</w:t>
        </w:r>
        <w:r w:rsidRPr="002C54C7">
          <w:rPr>
            <w:rStyle w:val="Hyperlink"/>
            <w:lang w:val="fr-BE"/>
          </w:rPr>
          <w:t>a</w:t>
        </w:r>
        <w:r w:rsidRPr="002C54C7">
          <w:rPr>
            <w:rStyle w:val="Hyperlink"/>
            <w:lang w:val="fr-BE"/>
          </w:rPr>
          <w:t>rtitioning&amp;oldid=1116447126</w:t>
        </w:r>
      </w:hyperlink>
    </w:p>
    <w:p w14:paraId="64B1FF55" w14:textId="3F56F87C" w:rsidR="004D143D" w:rsidRDefault="004D143D" w:rsidP="004D143D">
      <w:pPr>
        <w:pStyle w:val="Bibliography"/>
      </w:pPr>
      <w:r>
        <w:t>[21]</w:t>
      </w:r>
      <w:r>
        <w:tab/>
        <w:t xml:space="preserve">Bob Nystrom, ‘Spatial Partition · Optimization Patterns · Game Programming Patterns’. [Online]. Available: </w:t>
      </w:r>
      <w:hyperlink r:id="rId76" w:history="1">
        <w:r w:rsidRPr="002C54C7">
          <w:rPr>
            <w:rStyle w:val="Hyperlink"/>
          </w:rPr>
          <w:t>https://gameprogrammingpatterns.com/spatial-par</w:t>
        </w:r>
        <w:r w:rsidRPr="002C54C7">
          <w:rPr>
            <w:rStyle w:val="Hyperlink"/>
          </w:rPr>
          <w:t>t</w:t>
        </w:r>
        <w:r w:rsidRPr="002C54C7">
          <w:rPr>
            <w:rStyle w:val="Hyperlink"/>
          </w:rPr>
          <w:t>ition.html</w:t>
        </w:r>
      </w:hyperlink>
    </w:p>
    <w:p w14:paraId="1B9D59A4" w14:textId="6F462F76" w:rsidR="004D143D" w:rsidRDefault="004D143D" w:rsidP="004D143D">
      <w:pPr>
        <w:pStyle w:val="Bibliography"/>
      </w:pPr>
      <w:r>
        <w:lastRenderedPageBreak/>
        <w:t>[22]</w:t>
      </w:r>
      <w:r>
        <w:tab/>
        <w:t xml:space="preserve">‘UE5 Multithreading With </w:t>
      </w:r>
      <w:proofErr w:type="spellStart"/>
      <w:r>
        <w:t>FRunnable</w:t>
      </w:r>
      <w:proofErr w:type="spellEnd"/>
      <w:r>
        <w:t xml:space="preserve"> And Thread Workflow – Unreal C++ API’. [Online]. Available: </w:t>
      </w:r>
      <w:hyperlink r:id="rId77" w:history="1">
        <w:r w:rsidRPr="002C54C7">
          <w:rPr>
            <w:rStyle w:val="Hyperlink"/>
          </w:rPr>
          <w:t>https://store.algosynta</w:t>
        </w:r>
        <w:r w:rsidRPr="002C54C7">
          <w:rPr>
            <w:rStyle w:val="Hyperlink"/>
          </w:rPr>
          <w:t>x</w:t>
        </w:r>
        <w:r w:rsidRPr="002C54C7">
          <w:rPr>
            <w:rStyle w:val="Hyperlink"/>
          </w:rPr>
          <w:t>.com/tutorials/unreal-engine/ue5-multithreading-with-frunnable-and-thread-workflow/</w:t>
        </w:r>
      </w:hyperlink>
    </w:p>
    <w:p w14:paraId="7E84A26B" w14:textId="2AAA47BE" w:rsidR="004D143D" w:rsidRDefault="004D143D" w:rsidP="004D143D">
      <w:pPr>
        <w:pStyle w:val="Bibliography"/>
      </w:pPr>
      <w:r>
        <w:t>[23]</w:t>
      </w:r>
      <w:r>
        <w:tab/>
      </w:r>
      <w:r>
        <w:rPr>
          <w:i/>
          <w:iCs/>
        </w:rPr>
        <w:t>[UE5] Understanding Render Thread and Animation Thread in Unreal Engine</w:t>
      </w:r>
      <w:r>
        <w:t xml:space="preserve">, (Mar. 06, 2023). [Online Video]. Available: </w:t>
      </w:r>
      <w:hyperlink r:id="rId78" w:history="1">
        <w:r w:rsidRPr="002C54C7">
          <w:rPr>
            <w:rStyle w:val="Hyperlink"/>
          </w:rPr>
          <w:t>https://www.youtub</w:t>
        </w:r>
        <w:r w:rsidRPr="002C54C7">
          <w:rPr>
            <w:rStyle w:val="Hyperlink"/>
          </w:rPr>
          <w:t>e</w:t>
        </w:r>
        <w:r w:rsidRPr="002C54C7">
          <w:rPr>
            <w:rStyle w:val="Hyperlink"/>
          </w:rPr>
          <w:t>.com/watch?v=RRwNlntV10I</w:t>
        </w:r>
      </w:hyperlink>
    </w:p>
    <w:p w14:paraId="4157EBC4" w14:textId="00C95804" w:rsidR="004D143D" w:rsidRDefault="004D143D" w:rsidP="004D143D">
      <w:pPr>
        <w:pStyle w:val="Bibliography"/>
      </w:pPr>
      <w:r>
        <w:t>[24]</w:t>
      </w:r>
      <w:r>
        <w:tab/>
      </w:r>
      <w:r>
        <w:rPr>
          <w:i/>
          <w:iCs/>
        </w:rPr>
        <w:t>Maximizing Your Game’s Performance in Unreal Engine | Unreal Fest 2022</w:t>
      </w:r>
      <w:r>
        <w:t xml:space="preserve">, (Nov. 03, 2022). [Online Video]. Available: </w:t>
      </w:r>
      <w:hyperlink r:id="rId79" w:history="1">
        <w:r w:rsidRPr="002C54C7">
          <w:rPr>
            <w:rStyle w:val="Hyperlink"/>
          </w:rPr>
          <w:t>https://www.youtube.com/watch?</w:t>
        </w:r>
        <w:r w:rsidRPr="002C54C7">
          <w:rPr>
            <w:rStyle w:val="Hyperlink"/>
          </w:rPr>
          <w:t>v</w:t>
        </w:r>
        <w:r w:rsidRPr="002C54C7">
          <w:rPr>
            <w:rStyle w:val="Hyperlink"/>
          </w:rPr>
          <w:t>=GuIav71867E&amp;list=PLGAgBU0oz5KZXHvaHAgas90IGBkJqsgzV</w:t>
        </w:r>
      </w:hyperlink>
    </w:p>
    <w:p w14:paraId="64FC92A5" w14:textId="3B8050B6" w:rsidR="004D143D" w:rsidRDefault="004D143D" w:rsidP="004D143D">
      <w:pPr>
        <w:pStyle w:val="Bibliography"/>
      </w:pPr>
      <w:r>
        <w:t>[25]</w:t>
      </w:r>
      <w:r>
        <w:tab/>
      </w:r>
      <w:r>
        <w:rPr>
          <w:i/>
          <w:iCs/>
        </w:rPr>
        <w:t>Simulating Large Crowds In Niagara | Unreal Engine</w:t>
      </w:r>
      <w:r>
        <w:t xml:space="preserve">, (Jan. 15, 2021). [Online Video]. Available: </w:t>
      </w:r>
      <w:hyperlink r:id="rId80" w:history="1">
        <w:r w:rsidRPr="002C54C7">
          <w:rPr>
            <w:rStyle w:val="Hyperlink"/>
          </w:rPr>
          <w:t>https://www.youtube.com/watch?v=C</w:t>
        </w:r>
        <w:r w:rsidRPr="002C54C7">
          <w:rPr>
            <w:rStyle w:val="Hyperlink"/>
          </w:rPr>
          <w:t>q</w:t>
        </w:r>
        <w:r w:rsidRPr="002C54C7">
          <w:rPr>
            <w:rStyle w:val="Hyperlink"/>
          </w:rPr>
          <w:t>XKSyAPWZY</w:t>
        </w:r>
      </w:hyperlink>
    </w:p>
    <w:p w14:paraId="4892B8FB" w14:textId="5D924785" w:rsidR="004D143D" w:rsidRPr="004D143D" w:rsidRDefault="004D143D" w:rsidP="004D143D">
      <w:pPr>
        <w:pStyle w:val="Bibliography"/>
        <w:rPr>
          <w:lang w:val="fr-BE"/>
        </w:rPr>
      </w:pPr>
      <w:r>
        <w:t>[26]</w:t>
      </w:r>
      <w:r>
        <w:tab/>
        <w:t xml:space="preserve">‘Animation Budget Allocator’.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81" w:history="1">
        <w:r w:rsidRPr="002C54C7">
          <w:rPr>
            <w:rStyle w:val="Hyperlink"/>
            <w:lang w:val="fr-BE"/>
          </w:rPr>
          <w:t>https://d</w:t>
        </w:r>
        <w:r w:rsidRPr="002C54C7">
          <w:rPr>
            <w:rStyle w:val="Hyperlink"/>
            <w:lang w:val="fr-BE"/>
          </w:rPr>
          <w:t>o</w:t>
        </w:r>
        <w:r w:rsidRPr="002C54C7">
          <w:rPr>
            <w:rStyle w:val="Hyperlink"/>
            <w:lang w:val="fr-BE"/>
          </w:rPr>
          <w:t>cs.unrealengine.com/5.3/en-US/animation-budget-allocator-in-unreal-engine/</w:t>
        </w:r>
      </w:hyperlink>
    </w:p>
    <w:p w14:paraId="3FCF4462" w14:textId="0CC6C501" w:rsidR="004D143D" w:rsidRPr="004D143D" w:rsidRDefault="004D143D" w:rsidP="004D143D">
      <w:pPr>
        <w:pStyle w:val="Bibliography"/>
        <w:rPr>
          <w:lang w:val="fr-BE"/>
        </w:rPr>
      </w:pPr>
      <w:r>
        <w:t>[27]</w:t>
      </w:r>
      <w:r>
        <w:tab/>
        <w:t xml:space="preserve">‘Animation Sharing Plugin’.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82" w:history="1">
        <w:r w:rsidRPr="002C54C7">
          <w:rPr>
            <w:rStyle w:val="Hyperlink"/>
            <w:lang w:val="fr-BE"/>
          </w:rPr>
          <w:t>http</w:t>
        </w:r>
        <w:r w:rsidRPr="002C54C7">
          <w:rPr>
            <w:rStyle w:val="Hyperlink"/>
            <w:lang w:val="fr-BE"/>
          </w:rPr>
          <w:t>s</w:t>
        </w:r>
        <w:r w:rsidRPr="002C54C7">
          <w:rPr>
            <w:rStyle w:val="Hyperlink"/>
            <w:lang w:val="fr-BE"/>
          </w:rPr>
          <w:t>://docs.unrealengine.com/5.3/en-US/animation-sharing-plugin-in-unreal-engine/</w:t>
        </w:r>
      </w:hyperlink>
    </w:p>
    <w:p w14:paraId="0D7F3D38" w14:textId="577DB0C3" w:rsidR="004D143D" w:rsidRDefault="004D143D" w:rsidP="004D143D">
      <w:pPr>
        <w:pStyle w:val="Bibliography"/>
      </w:pPr>
      <w:r>
        <w:t>[28]</w:t>
      </w:r>
      <w:r>
        <w:tab/>
        <w:t xml:space="preserve">Stephen Phillips, ‘Baking out vertex animation in editor with </w:t>
      </w:r>
      <w:proofErr w:type="spellStart"/>
      <w:r>
        <w:t>AnimToTexture</w:t>
      </w:r>
      <w:proofErr w:type="spellEnd"/>
      <w:r>
        <w:t xml:space="preserve"> | Community tutorial’, Epic Developer Community. [Online]. Available: </w:t>
      </w:r>
      <w:hyperlink r:id="rId83" w:history="1">
        <w:r w:rsidRPr="002C54C7">
          <w:rPr>
            <w:rStyle w:val="Hyperlink"/>
          </w:rPr>
          <w:t>https://dev.epicgames.com/community/learning/tut</w:t>
        </w:r>
        <w:r w:rsidRPr="002C54C7">
          <w:rPr>
            <w:rStyle w:val="Hyperlink"/>
          </w:rPr>
          <w:t>o</w:t>
        </w:r>
        <w:r w:rsidRPr="002C54C7">
          <w:rPr>
            <w:rStyle w:val="Hyperlink"/>
          </w:rPr>
          <w:t>rials/daE9/unreal-engine-baking-out-vertex-animation-in-editor-with-animtotexture</w:t>
        </w:r>
      </w:hyperlink>
    </w:p>
    <w:p w14:paraId="655C4A1C" w14:textId="472C581F" w:rsidR="004D143D" w:rsidRDefault="004D143D" w:rsidP="004D143D">
      <w:pPr>
        <w:pStyle w:val="Bibliography"/>
      </w:pPr>
      <w:r>
        <w:t>[29]</w:t>
      </w:r>
      <w:r>
        <w:tab/>
        <w:t xml:space="preserve">R. Banerjee, ‘Answer to “What is the difference between OpenCL and OpenGL’s compute shader?”’, Stack Overflow. [Online]. Available: </w:t>
      </w:r>
      <w:hyperlink r:id="rId84" w:history="1">
        <w:r w:rsidRPr="002C54C7">
          <w:rPr>
            <w:rStyle w:val="Hyperlink"/>
          </w:rPr>
          <w:t>https://stackoverflow.com/</w:t>
        </w:r>
        <w:r w:rsidRPr="002C54C7">
          <w:rPr>
            <w:rStyle w:val="Hyperlink"/>
          </w:rPr>
          <w:t>a</w:t>
        </w:r>
        <w:r w:rsidRPr="002C54C7">
          <w:rPr>
            <w:rStyle w:val="Hyperlink"/>
          </w:rPr>
          <w:t>/15868564</w:t>
        </w:r>
      </w:hyperlink>
    </w:p>
    <w:p w14:paraId="2093F9ED" w14:textId="168E8968" w:rsidR="004D143D" w:rsidRDefault="004D143D" w:rsidP="004D143D">
      <w:pPr>
        <w:pStyle w:val="Bibliography"/>
      </w:pPr>
      <w:r>
        <w:t>[30]</w:t>
      </w:r>
      <w:r>
        <w:tab/>
        <w:t>C. Rau, ‘Answer to “What is the difference between OpenCL and OpenGL’s compute shader?”’, Stack Overflow. [Online]. Available:</w:t>
      </w:r>
      <w:r w:rsidRPr="00E174E1">
        <w:t xml:space="preserve"> </w:t>
      </w:r>
      <w:hyperlink r:id="rId85" w:history="1">
        <w:r w:rsidRPr="00E174E1">
          <w:rPr>
            <w:rStyle w:val="Hyperlink"/>
          </w:rPr>
          <w:t>https://stackoverfl</w:t>
        </w:r>
        <w:r w:rsidRPr="00E174E1">
          <w:rPr>
            <w:rStyle w:val="Hyperlink"/>
          </w:rPr>
          <w:t>o</w:t>
        </w:r>
        <w:r w:rsidRPr="00E174E1">
          <w:rPr>
            <w:rStyle w:val="Hyperlink"/>
          </w:rPr>
          <w:t>w.com</w:t>
        </w:r>
        <w:r w:rsidRPr="00E174E1">
          <w:rPr>
            <w:rStyle w:val="Hyperlink"/>
          </w:rPr>
          <w:t>/</w:t>
        </w:r>
        <w:r w:rsidRPr="00E174E1">
          <w:rPr>
            <w:rStyle w:val="Hyperlink"/>
          </w:rPr>
          <w:t>a/15874988</w:t>
        </w:r>
      </w:hyperlink>
    </w:p>
    <w:p w14:paraId="67E7C632" w14:textId="263E469C" w:rsidR="004D143D" w:rsidRDefault="004D143D" w:rsidP="004D143D">
      <w:pPr>
        <w:pStyle w:val="Bibliography"/>
      </w:pPr>
      <w:r>
        <w:t>[31]</w:t>
      </w:r>
      <w:r>
        <w:tab/>
      </w:r>
      <w:proofErr w:type="spellStart"/>
      <w:r>
        <w:t>Maiss</w:t>
      </w:r>
      <w:proofErr w:type="spellEnd"/>
      <w:r>
        <w:t xml:space="preserve">, ‘What is the difference between OpenCL and OpenGL’s compute shader?’, Stack Overflow. [Online]. Available: </w:t>
      </w:r>
      <w:hyperlink r:id="rId86" w:history="1">
        <w:r w:rsidRPr="002C54C7">
          <w:rPr>
            <w:rStyle w:val="Hyperlink"/>
          </w:rPr>
          <w:t>https://stackoverflow.c</w:t>
        </w:r>
        <w:r w:rsidRPr="002C54C7">
          <w:rPr>
            <w:rStyle w:val="Hyperlink"/>
          </w:rPr>
          <w:t>o</w:t>
        </w:r>
        <w:r w:rsidRPr="002C54C7">
          <w:rPr>
            <w:rStyle w:val="Hyperlink"/>
          </w:rPr>
          <w:t>m/q/15868498</w:t>
        </w:r>
      </w:hyperlink>
    </w:p>
    <w:p w14:paraId="41AB68D8" w14:textId="641A2B72" w:rsidR="004D143D" w:rsidRDefault="004D143D" w:rsidP="004D143D">
      <w:pPr>
        <w:pStyle w:val="Bibliography"/>
      </w:pPr>
      <w:r>
        <w:t>[32]</w:t>
      </w:r>
      <w:r>
        <w:tab/>
        <w:t xml:space="preserve">‘Compute Shader - OpenGL Wiki’. [Online]. Available: </w:t>
      </w:r>
      <w:hyperlink r:id="rId87" w:history="1">
        <w:r w:rsidRPr="002C54C7">
          <w:rPr>
            <w:rStyle w:val="Hyperlink"/>
          </w:rPr>
          <w:t>https://www</w:t>
        </w:r>
        <w:r w:rsidRPr="002C54C7">
          <w:rPr>
            <w:rStyle w:val="Hyperlink"/>
          </w:rPr>
          <w:t>.</w:t>
        </w:r>
        <w:r w:rsidRPr="002C54C7">
          <w:rPr>
            <w:rStyle w:val="Hyperlink"/>
          </w:rPr>
          <w:t>khronos.org/opengl/wiki/Compute_Shader</w:t>
        </w:r>
      </w:hyperlink>
    </w:p>
    <w:p w14:paraId="67E209E5" w14:textId="3273F3B0" w:rsidR="004D143D" w:rsidRDefault="004D143D" w:rsidP="004D143D">
      <w:pPr>
        <w:pStyle w:val="Bibliography"/>
      </w:pPr>
      <w:r>
        <w:t>[33]</w:t>
      </w:r>
      <w:r>
        <w:tab/>
      </w:r>
      <w:proofErr w:type="spellStart"/>
      <w:r>
        <w:t>stevewhims</w:t>
      </w:r>
      <w:proofErr w:type="spellEnd"/>
      <w:r>
        <w:t xml:space="preserve">, ‘Compute Shader Overview - Win32 apps’. [Online]. Available: </w:t>
      </w:r>
      <w:hyperlink r:id="rId88" w:history="1">
        <w:r w:rsidRPr="002C54C7">
          <w:rPr>
            <w:rStyle w:val="Hyperlink"/>
          </w:rPr>
          <w:t>ht</w:t>
        </w:r>
        <w:r w:rsidRPr="002C54C7">
          <w:rPr>
            <w:rStyle w:val="Hyperlink"/>
          </w:rPr>
          <w:t>t</w:t>
        </w:r>
        <w:r w:rsidRPr="002C54C7">
          <w:rPr>
            <w:rStyle w:val="Hyperlink"/>
          </w:rPr>
          <w:t>ps://learn.microsoft.com/en-us/windows/win32/direct3d11/direct3d-11-advanced-stages-compute-shader</w:t>
        </w:r>
      </w:hyperlink>
    </w:p>
    <w:p w14:paraId="65A297D1" w14:textId="586A5D67" w:rsidR="004D143D" w:rsidRPr="004D143D" w:rsidRDefault="004D143D" w:rsidP="004D143D">
      <w:pPr>
        <w:pStyle w:val="Bibliography"/>
        <w:rPr>
          <w:lang w:val="fr-BE"/>
        </w:rPr>
      </w:pPr>
      <w:r>
        <w:t>[34]</w:t>
      </w:r>
      <w:r>
        <w:tab/>
        <w:t xml:space="preserve">‘CUDA’, </w:t>
      </w:r>
      <w:r>
        <w:rPr>
          <w:i/>
          <w:iCs/>
        </w:rPr>
        <w:t>Wikipedia</w:t>
      </w:r>
      <w:r>
        <w:t xml:space="preserve">. Jan. 05, 2024.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89" w:history="1">
        <w:r w:rsidRPr="002C54C7">
          <w:rPr>
            <w:rStyle w:val="Hyperlink"/>
            <w:lang w:val="fr-BE"/>
          </w:rPr>
          <w:t>https://en.wikipedia.org/w/index.php?title=CUDA&amp;old</w:t>
        </w:r>
        <w:r w:rsidRPr="002C54C7">
          <w:rPr>
            <w:rStyle w:val="Hyperlink"/>
            <w:lang w:val="fr-BE"/>
          </w:rPr>
          <w:t>i</w:t>
        </w:r>
        <w:r w:rsidRPr="002C54C7">
          <w:rPr>
            <w:rStyle w:val="Hyperlink"/>
            <w:lang w:val="fr-BE"/>
          </w:rPr>
          <w:t>d=1193733902</w:t>
        </w:r>
      </w:hyperlink>
    </w:p>
    <w:p w14:paraId="29A70FE8" w14:textId="595CE2B2" w:rsidR="004D143D" w:rsidRDefault="004D143D" w:rsidP="004D143D">
      <w:pPr>
        <w:pStyle w:val="Bibliography"/>
      </w:pPr>
      <w:r>
        <w:t>[35]</w:t>
      </w:r>
      <w:r>
        <w:tab/>
        <w:t xml:space="preserve">‘CUDA’. [Online]. Available: </w:t>
      </w:r>
      <w:hyperlink r:id="rId90" w:history="1">
        <w:r w:rsidRPr="002C54C7">
          <w:rPr>
            <w:rStyle w:val="Hyperlink"/>
          </w:rPr>
          <w:t>https://docs.unrealengi</w:t>
        </w:r>
        <w:r w:rsidRPr="002C54C7">
          <w:rPr>
            <w:rStyle w:val="Hyperlink"/>
          </w:rPr>
          <w:t>n</w:t>
        </w:r>
        <w:r w:rsidRPr="002C54C7">
          <w:rPr>
            <w:rStyle w:val="Hyperlink"/>
          </w:rPr>
          <w:t>e.com/5.1/en-US/API/Runtime/CUDA/</w:t>
        </w:r>
      </w:hyperlink>
    </w:p>
    <w:p w14:paraId="091A0F1A" w14:textId="00679680" w:rsidR="004D143D" w:rsidRDefault="004D143D" w:rsidP="004D143D">
      <w:pPr>
        <w:pStyle w:val="Bibliography"/>
      </w:pPr>
      <w:r>
        <w:t>[36]</w:t>
      </w:r>
      <w:r>
        <w:tab/>
        <w:t xml:space="preserve">Brad Nemire, ‘CUDA Spotlight: GPU-Accelerated Agent-Based Simulation of Complex Systems’, NVIDIA Technical Blog. [Online]. Available: </w:t>
      </w:r>
      <w:hyperlink r:id="rId91" w:history="1">
        <w:r w:rsidRPr="002C54C7">
          <w:rPr>
            <w:rStyle w:val="Hyperlink"/>
          </w:rPr>
          <w:t>https://de</w:t>
        </w:r>
        <w:r w:rsidRPr="002C54C7">
          <w:rPr>
            <w:rStyle w:val="Hyperlink"/>
          </w:rPr>
          <w:t>v</w:t>
        </w:r>
        <w:r w:rsidRPr="002C54C7">
          <w:rPr>
            <w:rStyle w:val="Hyperlink"/>
          </w:rPr>
          <w:t>eloper.nvidia.com/blog/cuda-spotlight-gpu-accelerated-agent-based-simulation-complex-systems/</w:t>
        </w:r>
      </w:hyperlink>
    </w:p>
    <w:p w14:paraId="47C2076D" w14:textId="2D614E39" w:rsidR="004D143D" w:rsidRDefault="004D143D" w:rsidP="004D143D">
      <w:pPr>
        <w:pStyle w:val="Bibliography"/>
      </w:pPr>
      <w:r>
        <w:t>[37]</w:t>
      </w:r>
      <w:r>
        <w:tab/>
        <w:t xml:space="preserve">‘Fast Large-Scale Agent-based Simulations on NVIDIA GPUs with FLAME GPU’, NVIDIA Technical Blog. [Online]. Available: </w:t>
      </w:r>
      <w:hyperlink r:id="rId92" w:history="1">
        <w:r w:rsidRPr="002C54C7">
          <w:rPr>
            <w:rStyle w:val="Hyperlink"/>
          </w:rPr>
          <w:t>https://developer.nvidia.com/blog/fast-larg</w:t>
        </w:r>
        <w:r w:rsidRPr="002C54C7">
          <w:rPr>
            <w:rStyle w:val="Hyperlink"/>
          </w:rPr>
          <w:t>e</w:t>
        </w:r>
        <w:r w:rsidRPr="002C54C7">
          <w:rPr>
            <w:rStyle w:val="Hyperlink"/>
          </w:rPr>
          <w:t>-scale-agent-based-simulations-on-nvidia-gpus-with-flame-gpu/</w:t>
        </w:r>
      </w:hyperlink>
    </w:p>
    <w:p w14:paraId="79A3B62A" w14:textId="5AA3E72D" w:rsidR="004D143D" w:rsidRPr="004D143D" w:rsidRDefault="004D143D" w:rsidP="004D143D">
      <w:pPr>
        <w:pStyle w:val="Bibliography"/>
        <w:rPr>
          <w:lang w:val="fr-BE"/>
        </w:rPr>
      </w:pPr>
      <w:r>
        <w:t>[38]</w:t>
      </w:r>
      <w:r>
        <w:tab/>
        <w:t xml:space="preserve">‘OpenCL’, </w:t>
      </w:r>
      <w:r>
        <w:rPr>
          <w:i/>
          <w:iCs/>
        </w:rPr>
        <w:t>Wikipedia</w:t>
      </w:r>
      <w:r>
        <w:t xml:space="preserve">. Oct. 20, 2023.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93" w:history="1">
        <w:r w:rsidRPr="002C54C7">
          <w:rPr>
            <w:rStyle w:val="Hyperlink"/>
            <w:lang w:val="fr-BE"/>
          </w:rPr>
          <w:t>https://en.wikipedia.org/w/index.php?title=OpenCL</w:t>
        </w:r>
        <w:r w:rsidRPr="002C54C7">
          <w:rPr>
            <w:rStyle w:val="Hyperlink"/>
            <w:lang w:val="fr-BE"/>
          </w:rPr>
          <w:t>&amp;</w:t>
        </w:r>
        <w:r w:rsidRPr="002C54C7">
          <w:rPr>
            <w:rStyle w:val="Hyperlink"/>
            <w:lang w:val="fr-BE"/>
          </w:rPr>
          <w:t>oldid=1181029989</w:t>
        </w:r>
      </w:hyperlink>
    </w:p>
    <w:p w14:paraId="189053BC" w14:textId="6CBEF68D" w:rsidR="004D143D" w:rsidRDefault="004D143D" w:rsidP="004D143D">
      <w:pPr>
        <w:pStyle w:val="Bibliography"/>
      </w:pPr>
      <w:r>
        <w:t>[39]</w:t>
      </w:r>
      <w:r>
        <w:tab/>
        <w:t xml:space="preserve">‘OpenCL - The Open Standard for Parallel Programming of Heterogeneous Systems’, The Khronos Group. [Online]. Available: </w:t>
      </w:r>
      <w:hyperlink r:id="rId94" w:history="1">
        <w:r w:rsidR="0063670D" w:rsidRPr="0063670D">
          <w:rPr>
            <w:rStyle w:val="Hyperlink"/>
          </w:rPr>
          <w:t>https://www.khr</w:t>
        </w:r>
        <w:r w:rsidR="0063670D" w:rsidRPr="0063670D">
          <w:rPr>
            <w:rStyle w:val="Hyperlink"/>
          </w:rPr>
          <w:t>o</w:t>
        </w:r>
        <w:r w:rsidR="0063670D" w:rsidRPr="0063670D">
          <w:rPr>
            <w:rStyle w:val="Hyperlink"/>
          </w:rPr>
          <w:t>nos.org/opencl/</w:t>
        </w:r>
      </w:hyperlink>
    </w:p>
    <w:p w14:paraId="73E90B1E" w14:textId="289C4FD4" w:rsidR="004D143D" w:rsidRPr="004D143D" w:rsidRDefault="004D143D" w:rsidP="004D143D">
      <w:pPr>
        <w:pStyle w:val="Bibliography"/>
        <w:rPr>
          <w:lang w:val="fr-BE"/>
        </w:rPr>
      </w:pPr>
      <w:r>
        <w:t>[40]</w:t>
      </w:r>
      <w:r>
        <w:tab/>
        <w:t xml:space="preserve">‘OpenCL Guide’, </w:t>
      </w:r>
      <w:proofErr w:type="spellStart"/>
      <w:r>
        <w:t>Github</w:t>
      </w:r>
      <w:proofErr w:type="spellEnd"/>
      <w:r>
        <w:t xml:space="preserve">.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95" w:history="1">
        <w:r w:rsidRPr="002C54C7">
          <w:rPr>
            <w:rStyle w:val="Hyperlink"/>
            <w:lang w:val="fr-BE"/>
          </w:rPr>
          <w:t>https://github.com/KhronosGroup/OpenCL-Guide</w:t>
        </w:r>
      </w:hyperlink>
    </w:p>
    <w:p w14:paraId="4E5C641A" w14:textId="2D385A68" w:rsidR="004D143D" w:rsidRDefault="004D143D" w:rsidP="004D143D">
      <w:pPr>
        <w:pStyle w:val="Bibliography"/>
      </w:pPr>
      <w:r>
        <w:t>[41]</w:t>
      </w:r>
      <w:r>
        <w:tab/>
        <w:t xml:space="preserve">Jeremy Frank, ‘Simple compute shader with CPU readback | Community tutorial’, Epic Developer Community. [Online]. Available: </w:t>
      </w:r>
      <w:hyperlink r:id="rId96" w:history="1">
        <w:r w:rsidRPr="002C54C7">
          <w:rPr>
            <w:rStyle w:val="Hyperlink"/>
          </w:rPr>
          <w:t>https://dev.epicgames.com/community/learning/tutorials/WkwJ/unreal-engine-simple-compute-shader-with-cpu-readback</w:t>
        </w:r>
      </w:hyperlink>
    </w:p>
    <w:p w14:paraId="497909FE" w14:textId="6400FD25" w:rsidR="004D143D" w:rsidRDefault="004D143D" w:rsidP="004D143D">
      <w:pPr>
        <w:pStyle w:val="Bibliography"/>
      </w:pPr>
      <w:r>
        <w:lastRenderedPageBreak/>
        <w:t>[42]</w:t>
      </w:r>
      <w:r>
        <w:tab/>
        <w:t xml:space="preserve">anonymous_user_526a5b67, ‘How to use CUDA file in UE4?’, Epic Developer Community Forums. [Online]. Available: </w:t>
      </w:r>
      <w:hyperlink r:id="rId97" w:history="1">
        <w:r w:rsidRPr="002C54C7">
          <w:rPr>
            <w:rStyle w:val="Hyperlink"/>
          </w:rPr>
          <w:t>https://forums.unrealengine.com/t/how-to-use-cuda-file-in-ue4/90965</w:t>
        </w:r>
      </w:hyperlink>
    </w:p>
    <w:p w14:paraId="4381393A" w14:textId="5463070C" w:rsidR="004D143D" w:rsidRDefault="004D143D" w:rsidP="004D143D">
      <w:pPr>
        <w:pStyle w:val="Bibliography"/>
      </w:pPr>
      <w:r>
        <w:t>[43]</w:t>
      </w:r>
      <w:r>
        <w:tab/>
        <w:t>SCIEMENT, ‘[C++][CUDA][UE4]</w:t>
      </w:r>
      <w:proofErr w:type="spellStart"/>
      <w:r>
        <w:t>CUDA</w:t>
      </w:r>
      <w:r>
        <w:rPr>
          <w:rFonts w:ascii="MS Mincho" w:eastAsia="MS Mincho" w:hAnsi="MS Mincho" w:cs="MS Mincho" w:hint="eastAsia"/>
        </w:rPr>
        <w:t>関数を</w:t>
      </w:r>
      <w:r>
        <w:t>Unreal</w:t>
      </w:r>
      <w:proofErr w:type="spellEnd"/>
      <w:r>
        <w:t xml:space="preserve"> Engine 4</w:t>
      </w:r>
      <w:r>
        <w:rPr>
          <w:rFonts w:ascii="MS Mincho" w:eastAsia="MS Mincho" w:hAnsi="MS Mincho" w:cs="MS Mincho" w:hint="eastAsia"/>
        </w:rPr>
        <w:t>で用いる</w:t>
      </w:r>
      <w:r>
        <w:t xml:space="preserve"> – </w:t>
      </w:r>
      <w:proofErr w:type="spellStart"/>
      <w:r>
        <w:rPr>
          <w:rFonts w:ascii="MS Mincho" w:eastAsia="MS Mincho" w:hAnsi="MS Mincho" w:cs="MS Mincho" w:hint="eastAsia"/>
        </w:rPr>
        <w:t>サイアメント技術メモ</w:t>
      </w:r>
      <w:proofErr w:type="spellEnd"/>
      <w:r>
        <w:t xml:space="preserve">’. [Online]. Available: </w:t>
      </w:r>
      <w:hyperlink r:id="rId98" w:history="1">
        <w:r w:rsidRPr="002C54C7">
          <w:rPr>
            <w:rStyle w:val="Hyperlink"/>
          </w:rPr>
          <w:t>https://www.sciement.c</w:t>
        </w:r>
        <w:r w:rsidRPr="002C54C7">
          <w:rPr>
            <w:rStyle w:val="Hyperlink"/>
          </w:rPr>
          <w:t>o</w:t>
        </w:r>
        <w:r w:rsidRPr="002C54C7">
          <w:rPr>
            <w:rStyle w:val="Hyperlink"/>
          </w:rPr>
          <w:t>m/tech-blog/c/cuda_in_ue4/</w:t>
        </w:r>
      </w:hyperlink>
    </w:p>
    <w:p w14:paraId="4F7D4BBF" w14:textId="60E2CF49" w:rsidR="004D143D" w:rsidRDefault="004D143D" w:rsidP="004D143D">
      <w:pPr>
        <w:pStyle w:val="Bibliography"/>
      </w:pPr>
      <w:r>
        <w:t>[44]</w:t>
      </w:r>
      <w:r>
        <w:tab/>
        <w:t xml:space="preserve">anonymous_user_968689a2, ‘OpenCL Plugin’, Epic Developer Community Forums. [Online]. Available: </w:t>
      </w:r>
      <w:hyperlink r:id="rId99" w:history="1">
        <w:r w:rsidRPr="002C54C7">
          <w:rPr>
            <w:rStyle w:val="Hyperlink"/>
          </w:rPr>
          <w:t>https://forums.unrealengine.com/t/opencl-plugin/18426</w:t>
        </w:r>
      </w:hyperlink>
    </w:p>
    <w:p w14:paraId="14CFCAE3" w14:textId="32701784" w:rsidR="004D143D" w:rsidRDefault="004D143D" w:rsidP="004D143D">
      <w:pPr>
        <w:pStyle w:val="Bibliography"/>
      </w:pPr>
      <w:r>
        <w:t>[45]</w:t>
      </w:r>
      <w:r>
        <w:tab/>
        <w:t>‘</w:t>
      </w:r>
      <w:r>
        <w:rPr>
          <w:i/>
          <w:iCs/>
        </w:rPr>
        <w:t>Paragon</w:t>
      </w:r>
      <w:r>
        <w:t xml:space="preserve"> (video game)’, </w:t>
      </w:r>
      <w:r>
        <w:rPr>
          <w:i/>
          <w:iCs/>
        </w:rPr>
        <w:t>Wikipedia</w:t>
      </w:r>
      <w:r>
        <w:t xml:space="preserve">. Dec. 25, 2023. [Online]. Available: </w:t>
      </w:r>
      <w:hyperlink r:id="rId100" w:history="1">
        <w:r w:rsidRPr="00C10A7D">
          <w:rPr>
            <w:rStyle w:val="Hyperlink"/>
          </w:rPr>
          <w:t>https://en.wikipedia.org/w/index.php?title=Paragon_(video_game)&amp;oldid=1191788101</w:t>
        </w:r>
      </w:hyperlink>
    </w:p>
    <w:p w14:paraId="02A71A8B" w14:textId="2BD54B4E" w:rsidR="004D143D" w:rsidRDefault="004D143D" w:rsidP="004D143D">
      <w:pPr>
        <w:pStyle w:val="Bibliography"/>
      </w:pPr>
      <w:r>
        <w:t>[46]</w:t>
      </w:r>
      <w:r>
        <w:tab/>
      </w:r>
      <w:r>
        <w:rPr>
          <w:i/>
          <w:iCs/>
        </w:rPr>
        <w:t>New Features of Insights: Unreal Engine’s Built In Profiling Tools | Inside Unreal</w:t>
      </w:r>
      <w:r>
        <w:t xml:space="preserve">, (Mar. 30, 2023). [Online Video]. Available: </w:t>
      </w:r>
      <w:hyperlink r:id="rId101" w:history="1">
        <w:r w:rsidRPr="00C10A7D">
          <w:rPr>
            <w:rStyle w:val="Hyperlink"/>
          </w:rPr>
          <w:t>https://www.youtube.com/watch?v=af_M38Z325I&amp;list=PLGAgBU0oz5KZXHvaHAgas90IGBkJqsgzV</w:t>
        </w:r>
      </w:hyperlink>
    </w:p>
    <w:p w14:paraId="5FB20330" w14:textId="50EF63C8" w:rsidR="004D143D" w:rsidRDefault="004D143D" w:rsidP="004D143D">
      <w:pPr>
        <w:pStyle w:val="Bibliography"/>
      </w:pPr>
      <w:r>
        <w:t>[47]</w:t>
      </w:r>
      <w:r>
        <w:tab/>
        <w:t>‘</w:t>
      </w:r>
      <w:proofErr w:type="spellStart"/>
      <w:r>
        <w:t>MassAI</w:t>
      </w:r>
      <w:proofErr w:type="spellEnd"/>
      <w:r>
        <w:t xml:space="preserve">, Mass Crowd, State Tree with Custom Character | UE5 | Community tutorial’, Epic Developer Community. [Online]. Available: </w:t>
      </w:r>
      <w:hyperlink r:id="rId102" w:history="1">
        <w:r w:rsidRPr="00C10A7D">
          <w:rPr>
            <w:rStyle w:val="Hyperlink"/>
          </w:rPr>
          <w:t>https://dev.epicgames.com/community/learning/tutorials/0be9/unreal-engine-massai-mass-crowd-state-tree-with-custom-character-ue5</w:t>
        </w:r>
      </w:hyperlink>
    </w:p>
    <w:p w14:paraId="4B312739" w14:textId="36341A17" w:rsidR="004D143D" w:rsidRDefault="004D143D" w:rsidP="004D143D">
      <w:pPr>
        <w:pStyle w:val="Bibliography"/>
      </w:pPr>
      <w:r>
        <w:t>[48]</w:t>
      </w:r>
      <w:r>
        <w:tab/>
      </w:r>
      <w:r>
        <w:rPr>
          <w:i/>
          <w:iCs/>
        </w:rPr>
        <w:t xml:space="preserve">UE5 </w:t>
      </w:r>
      <w:proofErr w:type="spellStart"/>
      <w:r>
        <w:rPr>
          <w:i/>
          <w:iCs/>
        </w:rPr>
        <w:t>MassAI</w:t>
      </w:r>
      <w:proofErr w:type="spellEnd"/>
      <w:r>
        <w:rPr>
          <w:i/>
          <w:iCs/>
        </w:rPr>
        <w:t xml:space="preserve"> Crowd in your project step by step guide Part 1</w:t>
      </w:r>
      <w:r>
        <w:t xml:space="preserve">, (May 08, 2022). [Online Video]. Available: </w:t>
      </w:r>
      <w:hyperlink r:id="rId103" w:history="1">
        <w:r w:rsidRPr="00C10A7D">
          <w:rPr>
            <w:rStyle w:val="Hyperlink"/>
          </w:rPr>
          <w:t>https://www.youtube.com/watch?v=bVvYn7dEqMA</w:t>
        </w:r>
      </w:hyperlink>
    </w:p>
    <w:p w14:paraId="37BA9DEF" w14:textId="3DABC775" w:rsidR="004D143D" w:rsidRDefault="004D143D" w:rsidP="004D143D">
      <w:pPr>
        <w:pStyle w:val="Bibliography"/>
      </w:pPr>
      <w:r>
        <w:t>[49]</w:t>
      </w:r>
      <w:r>
        <w:tab/>
      </w:r>
      <w:r>
        <w:rPr>
          <w:i/>
          <w:iCs/>
        </w:rPr>
        <w:t xml:space="preserve">UE5 </w:t>
      </w:r>
      <w:proofErr w:type="spellStart"/>
      <w:r>
        <w:rPr>
          <w:i/>
          <w:iCs/>
        </w:rPr>
        <w:t>MassAI</w:t>
      </w:r>
      <w:proofErr w:type="spellEnd"/>
      <w:r>
        <w:rPr>
          <w:i/>
          <w:iCs/>
        </w:rPr>
        <w:t xml:space="preserve"> Crowd in your project step by step guide Part2 </w:t>
      </w:r>
      <w:proofErr w:type="spellStart"/>
      <w:r>
        <w:rPr>
          <w:i/>
          <w:iCs/>
        </w:rPr>
        <w:t>AnimationBlueprint</w:t>
      </w:r>
      <w:proofErr w:type="spellEnd"/>
      <w:r>
        <w:t xml:space="preserve">, (Jun. 29, 2022). [Online Video]. Available: </w:t>
      </w:r>
      <w:hyperlink r:id="rId104" w:history="1">
        <w:r w:rsidRPr="00C10A7D">
          <w:rPr>
            <w:rStyle w:val="Hyperlink"/>
          </w:rPr>
          <w:t>https://www.youtube.com/watch?v=4-qcSrAxGCc&amp;list=PLKNsvWABWRceGFLyCWBz33f1aw4WjyYGs&amp;index=3</w:t>
        </w:r>
      </w:hyperlink>
    </w:p>
    <w:p w14:paraId="0D49A6B4" w14:textId="6FDF17C3" w:rsidR="004D143D" w:rsidRDefault="004D143D" w:rsidP="004D143D">
      <w:pPr>
        <w:pStyle w:val="Bibliography"/>
      </w:pPr>
      <w:r>
        <w:t>[50]</w:t>
      </w:r>
      <w:r>
        <w:tab/>
      </w:r>
      <w:r>
        <w:rPr>
          <w:i/>
          <w:iCs/>
        </w:rPr>
        <w:t xml:space="preserve">UE5 Tutorial </w:t>
      </w:r>
      <w:proofErr w:type="spellStart"/>
      <w:r>
        <w:rPr>
          <w:i/>
          <w:iCs/>
        </w:rPr>
        <w:t>MassAI</w:t>
      </w:r>
      <w:proofErr w:type="spellEnd"/>
      <w:r>
        <w:rPr>
          <w:i/>
          <w:iCs/>
        </w:rPr>
        <w:t xml:space="preserve"> Crowd in any project in less then 15 mins.</w:t>
      </w:r>
      <w:r>
        <w:t xml:space="preserve">, (Jul. 03, 2022). [Online Video]. Available: </w:t>
      </w:r>
      <w:hyperlink r:id="rId105" w:history="1">
        <w:r w:rsidRPr="00C10A7D">
          <w:rPr>
            <w:rStyle w:val="Hyperlink"/>
          </w:rPr>
          <w:t>https://www.youtube.com/watch?v=2LvUB3_PAhI</w:t>
        </w:r>
      </w:hyperlink>
    </w:p>
    <w:p w14:paraId="5D8D08CD" w14:textId="2D37A223" w:rsidR="004D143D" w:rsidRDefault="004D143D" w:rsidP="004D143D">
      <w:pPr>
        <w:pStyle w:val="Bibliography"/>
      </w:pPr>
      <w:r>
        <w:t>[51]</w:t>
      </w:r>
      <w:r>
        <w:tab/>
      </w:r>
      <w:r>
        <w:rPr>
          <w:i/>
          <w:iCs/>
        </w:rPr>
        <w:t>Unreal Engine 5 Mass Crowd Ai Tutorial</w:t>
      </w:r>
      <w:r>
        <w:t xml:space="preserve">, (May 03, 2022). [Online Video]. Available: </w:t>
      </w:r>
      <w:hyperlink r:id="rId106" w:history="1">
        <w:r w:rsidRPr="00C10A7D">
          <w:rPr>
            <w:rStyle w:val="Hyperlink"/>
          </w:rPr>
          <w:t>https://www.youtube.com/watch?v=w_6LGyACVz0</w:t>
        </w:r>
      </w:hyperlink>
    </w:p>
    <w:p w14:paraId="06979045" w14:textId="23236B8C" w:rsidR="004D143D" w:rsidRDefault="004D143D" w:rsidP="004D143D">
      <w:pPr>
        <w:pStyle w:val="Bibliography"/>
      </w:pPr>
      <w:r>
        <w:t>[52]</w:t>
      </w:r>
      <w:r>
        <w:tab/>
      </w:r>
      <w:r>
        <w:rPr>
          <w:i/>
          <w:iCs/>
        </w:rPr>
        <w:t xml:space="preserve">Unreal Engine 5 </w:t>
      </w:r>
      <w:proofErr w:type="spellStart"/>
      <w:r>
        <w:rPr>
          <w:i/>
          <w:iCs/>
        </w:rPr>
        <w:t>MassEntity</w:t>
      </w:r>
      <w:proofErr w:type="spellEnd"/>
      <w:r>
        <w:rPr>
          <w:i/>
          <w:iCs/>
        </w:rPr>
        <w:t xml:space="preserve"> Plugin Demo</w:t>
      </w:r>
      <w:r>
        <w:t xml:space="preserve">, (Jul. 11, 2022). [Online Video]. Available: </w:t>
      </w:r>
      <w:hyperlink r:id="rId107" w:history="1">
        <w:r w:rsidRPr="00C10A7D">
          <w:rPr>
            <w:rStyle w:val="Hyperlink"/>
          </w:rPr>
          <w:t>https://www.youtube.com/watch?v=0dwgnH3SoC0</w:t>
        </w:r>
      </w:hyperlink>
    </w:p>
    <w:p w14:paraId="7F865AD7" w14:textId="1854C6A8" w:rsidR="004D143D" w:rsidRPr="004D143D" w:rsidRDefault="004D143D" w:rsidP="004D143D">
      <w:pPr>
        <w:pStyle w:val="Bibliography"/>
        <w:rPr>
          <w:lang w:val="fr-BE"/>
        </w:rPr>
      </w:pPr>
      <w:r>
        <w:t>[53]</w:t>
      </w:r>
      <w:r>
        <w:tab/>
        <w:t xml:space="preserve">‘Unreal Engine 5.1 Release Notes’. </w:t>
      </w:r>
      <w:r w:rsidRPr="004D143D">
        <w:rPr>
          <w:lang w:val="fr-BE"/>
        </w:rPr>
        <w:t xml:space="preserve">[Online]. </w:t>
      </w:r>
      <w:proofErr w:type="spellStart"/>
      <w:r w:rsidRPr="004D143D">
        <w:rPr>
          <w:lang w:val="fr-BE"/>
        </w:rPr>
        <w:t>Available</w:t>
      </w:r>
      <w:proofErr w:type="spellEnd"/>
      <w:r w:rsidRPr="004D143D">
        <w:rPr>
          <w:lang w:val="fr-BE"/>
        </w:rPr>
        <w:t xml:space="preserve">: </w:t>
      </w:r>
      <w:hyperlink r:id="rId108" w:history="1">
        <w:r w:rsidRPr="00C10A7D">
          <w:rPr>
            <w:rStyle w:val="Hyperlink"/>
            <w:lang w:val="fr-BE"/>
          </w:rPr>
          <w:t>https://docs.unrealengine.com/5.1/en-US/unreal-engine-5.1-release-notes/</w:t>
        </w:r>
      </w:hyperlink>
    </w:p>
    <w:p w14:paraId="6057D7A6" w14:textId="7C758DD6" w:rsidR="004D143D" w:rsidRDefault="004D143D" w:rsidP="004D143D">
      <w:pPr>
        <w:pStyle w:val="Bibliography"/>
      </w:pPr>
      <w:r>
        <w:t>[54]</w:t>
      </w:r>
      <w:r>
        <w:tab/>
        <w:t xml:space="preserve">‘Multithreading and Performance in Unreal’, Epic Developer Community Forums. [Online]. Available: </w:t>
      </w:r>
      <w:hyperlink r:id="rId109" w:history="1">
        <w:r w:rsidRPr="00C10A7D">
          <w:rPr>
            <w:rStyle w:val="Hyperlink"/>
          </w:rPr>
          <w:t>https://forums.unrealengine.com/t/multithreading-and-performance-in-unreal/1216417</w:t>
        </w:r>
      </w:hyperlink>
    </w:p>
    <w:p w14:paraId="24F8EABA" w14:textId="38C418E3" w:rsidR="004D143D" w:rsidRDefault="004D143D" w:rsidP="004D143D">
      <w:pPr>
        <w:pStyle w:val="Bibliography"/>
      </w:pPr>
      <w:r>
        <w:t>[55]</w:t>
      </w:r>
      <w:r>
        <w:tab/>
        <w:t xml:space="preserve">‘TOctree2’. [Online]. Available: </w:t>
      </w:r>
      <w:hyperlink r:id="rId110" w:history="1">
        <w:r w:rsidRPr="00AA2D02">
          <w:rPr>
            <w:rStyle w:val="Hyperlink"/>
          </w:rPr>
          <w:t>https://docs.u</w:t>
        </w:r>
        <w:r w:rsidRPr="00AA2D02">
          <w:rPr>
            <w:rStyle w:val="Hyperlink"/>
          </w:rPr>
          <w:t>n</w:t>
        </w:r>
        <w:r w:rsidRPr="00AA2D02">
          <w:rPr>
            <w:rStyle w:val="Hyperlink"/>
          </w:rPr>
          <w:t>realengine.com/5.3/en-US/API/Runtime/Core/Math/TOctree2/</w:t>
        </w:r>
      </w:hyperlink>
    </w:p>
    <w:p w14:paraId="7C5198DD" w14:textId="4A041DA3" w:rsidR="004D143D" w:rsidRPr="004D143D" w:rsidRDefault="004D143D" w:rsidP="004D143D">
      <w:pPr>
        <w:pStyle w:val="Bibliography"/>
        <w:rPr>
          <w:lang w:val="fr-BE"/>
        </w:rPr>
      </w:pPr>
      <w:r>
        <w:t>[56]</w:t>
      </w:r>
      <w:r>
        <w:tab/>
        <w:t>‘</w:t>
      </w:r>
      <w:proofErr w:type="spellStart"/>
      <w:r>
        <w:t>TOctree_DEPRECATED</w:t>
      </w:r>
      <w:proofErr w:type="spellEnd"/>
      <w:r>
        <w:t xml:space="preserve">’. [Online]. </w:t>
      </w:r>
      <w:proofErr w:type="spellStart"/>
      <w:r w:rsidRPr="004D143D">
        <w:rPr>
          <w:lang w:val="fr-BE"/>
        </w:rPr>
        <w:t>Available</w:t>
      </w:r>
      <w:proofErr w:type="spellEnd"/>
      <w:r w:rsidRPr="004D143D">
        <w:rPr>
          <w:lang w:val="fr-BE"/>
        </w:rPr>
        <w:t xml:space="preserve">: </w:t>
      </w:r>
      <w:hyperlink r:id="rId111" w:history="1">
        <w:r w:rsidRPr="00C10A7D">
          <w:rPr>
            <w:rStyle w:val="Hyperlink"/>
            <w:lang w:val="fr-BE"/>
          </w:rPr>
          <w:t>https:</w:t>
        </w:r>
        <w:r w:rsidRPr="00C10A7D">
          <w:rPr>
            <w:rStyle w:val="Hyperlink"/>
            <w:lang w:val="fr-BE"/>
          </w:rPr>
          <w:t>/</w:t>
        </w:r>
        <w:r w:rsidRPr="00C10A7D">
          <w:rPr>
            <w:rStyle w:val="Hyperlink"/>
            <w:lang w:val="fr-BE"/>
          </w:rPr>
          <w:t>/docs.unrealengine.com/5.3/en-US/API/Runtime/Core/Math/TOctree_DEPRECATED/</w:t>
        </w:r>
      </w:hyperlink>
    </w:p>
    <w:p w14:paraId="6162586F" w14:textId="299668CA" w:rsidR="004D143D" w:rsidRDefault="004D143D" w:rsidP="004D143D">
      <w:pPr>
        <w:pStyle w:val="Bibliography"/>
      </w:pPr>
      <w:r>
        <w:t>[57]</w:t>
      </w:r>
      <w:r>
        <w:tab/>
        <w:t xml:space="preserve">‘FSparseDynamicOctree3’. [Online]. Available: </w:t>
      </w:r>
      <w:hyperlink r:id="rId112" w:history="1">
        <w:r w:rsidRPr="00C10A7D">
          <w:rPr>
            <w:rStyle w:val="Hyperlink"/>
          </w:rPr>
          <w:t>https://doc</w:t>
        </w:r>
        <w:r w:rsidRPr="00C10A7D">
          <w:rPr>
            <w:rStyle w:val="Hyperlink"/>
          </w:rPr>
          <w:t>s</w:t>
        </w:r>
        <w:r w:rsidRPr="00C10A7D">
          <w:rPr>
            <w:rStyle w:val="Hyperlink"/>
          </w:rPr>
          <w:t>.unrealengine.com/5.1/en-US/API/Plugins/GeometricObjects/Spatial/FSparseDynamicOctree3/</w:t>
        </w:r>
      </w:hyperlink>
    </w:p>
    <w:p w14:paraId="14E787CC" w14:textId="392ADBDF" w:rsidR="004D143D" w:rsidRPr="00AA2D02" w:rsidRDefault="004D143D" w:rsidP="004D143D">
      <w:pPr>
        <w:pStyle w:val="Bibliography"/>
        <w:rPr>
          <w:lang w:val="fr-BE"/>
        </w:rPr>
      </w:pPr>
      <w:r>
        <w:t>[58]</w:t>
      </w:r>
      <w:r>
        <w:tab/>
        <w:t>Phantomx1024, ‘Optimizations For High Unit Count AI’, r/</w:t>
      </w:r>
      <w:proofErr w:type="spellStart"/>
      <w:r>
        <w:t>unrealengine</w:t>
      </w:r>
      <w:proofErr w:type="spellEnd"/>
      <w:r>
        <w:t xml:space="preserve">. </w:t>
      </w:r>
      <w:r w:rsidRPr="00AA2D02">
        <w:rPr>
          <w:lang w:val="fr-BE"/>
        </w:rPr>
        <w:t xml:space="preserve">[Online]. </w:t>
      </w:r>
      <w:proofErr w:type="spellStart"/>
      <w:r w:rsidRPr="00AA2D02">
        <w:rPr>
          <w:lang w:val="fr-BE"/>
        </w:rPr>
        <w:t>Available</w:t>
      </w:r>
      <w:proofErr w:type="spellEnd"/>
      <w:r w:rsidRPr="00AA2D02">
        <w:rPr>
          <w:lang w:val="fr-BE"/>
        </w:rPr>
        <w:t xml:space="preserve">: </w:t>
      </w:r>
      <w:hyperlink r:id="rId113" w:history="1">
        <w:r w:rsidR="00AA2D02" w:rsidRPr="00AA2D02">
          <w:rPr>
            <w:rStyle w:val="Hyperlink"/>
            <w:lang w:val="fr-BE"/>
          </w:rPr>
          <w:t>https://</w:t>
        </w:r>
        <w:r w:rsidRPr="00AA2D02">
          <w:rPr>
            <w:rStyle w:val="Hyperlink"/>
            <w:lang w:val="fr-BE"/>
          </w:rPr>
          <w:t>www.reddit.com/r/u</w:t>
        </w:r>
        <w:r w:rsidRPr="00AA2D02">
          <w:rPr>
            <w:rStyle w:val="Hyperlink"/>
            <w:lang w:val="fr-BE"/>
          </w:rPr>
          <w:t>n</w:t>
        </w:r>
        <w:r w:rsidRPr="00AA2D02">
          <w:rPr>
            <w:rStyle w:val="Hyperlink"/>
            <w:lang w:val="fr-BE"/>
          </w:rPr>
          <w:t>realengine/comments/d</w:t>
        </w:r>
        <w:r w:rsidRPr="00AA2D02">
          <w:rPr>
            <w:rStyle w:val="Hyperlink"/>
            <w:lang w:val="fr-BE"/>
          </w:rPr>
          <w:t>m</w:t>
        </w:r>
        <w:r w:rsidRPr="00AA2D02">
          <w:rPr>
            <w:rStyle w:val="Hyperlink"/>
            <w:lang w:val="fr-BE"/>
          </w:rPr>
          <w:t>ockq/optimizations_for_high_unit_count_ai/</w:t>
        </w:r>
      </w:hyperlink>
    </w:p>
    <w:p w14:paraId="6CC2923F" w14:textId="79B82333" w:rsidR="00285FAA" w:rsidRPr="00AA2D02" w:rsidRDefault="00D3038D" w:rsidP="003C4C6D">
      <w:pPr>
        <w:rPr>
          <w:lang w:val="fr-BE"/>
        </w:rPr>
      </w:pPr>
      <w:r>
        <w:fldChar w:fldCharType="end"/>
      </w:r>
    </w:p>
    <w:p w14:paraId="18F2FB88" w14:textId="4FA4A98B" w:rsidR="002E1349" w:rsidRPr="00AA2D02" w:rsidRDefault="002E1349">
      <w:pPr>
        <w:rPr>
          <w:lang w:val="fr-BE"/>
        </w:rPr>
      </w:pPr>
      <w:r w:rsidRPr="00AA2D02">
        <w:rPr>
          <w:lang w:val="fr-BE"/>
        </w:rPr>
        <w:br w:type="page"/>
      </w:r>
    </w:p>
    <w:p w14:paraId="2DEF447C" w14:textId="73B2A3F0" w:rsidR="00F26B74" w:rsidRDefault="00F26B74" w:rsidP="00F26B74">
      <w:pPr>
        <w:pStyle w:val="Heading1"/>
      </w:pPr>
      <w:bookmarkStart w:id="117" w:name="_Toc156137235"/>
      <w:r>
        <w:lastRenderedPageBreak/>
        <w:t>Acknowledgements</w:t>
      </w:r>
      <w:bookmarkEnd w:id="117"/>
    </w:p>
    <w:p w14:paraId="0E270992" w14:textId="35142D0D" w:rsidR="00794208" w:rsidRDefault="00FA5059" w:rsidP="00F26B74">
      <w:r>
        <w:t>I want to thank the lecturer of the Grad</w:t>
      </w:r>
      <w:r w:rsidR="00561C0B">
        <w:t xml:space="preserve"> W</w:t>
      </w:r>
      <w:r>
        <w:t xml:space="preserve">ork course, Alexander </w:t>
      </w:r>
      <w:proofErr w:type="spellStart"/>
      <w:r>
        <w:t>Deweppe</w:t>
      </w:r>
      <w:proofErr w:type="spellEnd"/>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474B0054" w:rsidR="00FA5059" w:rsidRDefault="00FA5059" w:rsidP="00F26B74">
      <w:r>
        <w:t xml:space="preserve">I want to thank my coach Marijn </w:t>
      </w:r>
      <w:proofErr w:type="spellStart"/>
      <w:r>
        <w:t>Verspecht</w:t>
      </w:r>
      <w:proofErr w:type="spellEnd"/>
      <w:r>
        <w:t>.</w:t>
      </w:r>
      <w:r w:rsidR="00C74B46">
        <w:t xml:space="preserve"> For assisting with the general outline of the Grad</w:t>
      </w:r>
      <w:r w:rsidR="008734FF">
        <w:t xml:space="preserve"> W</w:t>
      </w:r>
      <w:r w:rsidR="00C74B46">
        <w:t>ork course</w:t>
      </w:r>
      <w:r w:rsidR="00F12B6A">
        <w:t xml:space="preserve"> and giving feedback on my test presentation.</w:t>
      </w:r>
    </w:p>
    <w:p w14:paraId="2CCCB5C5" w14:textId="7604DF19" w:rsidR="00FA5059" w:rsidRDefault="00FA5059" w:rsidP="00F26B74">
      <w:r>
        <w:t>And I want to thank</w:t>
      </w:r>
      <w:r w:rsidR="00C74B46">
        <w:t xml:space="preserve"> everyone at</w:t>
      </w:r>
      <w:r>
        <w:t xml:space="preserve"> </w:t>
      </w:r>
      <w:proofErr w:type="spellStart"/>
      <w:r>
        <w:t>Howest</w:t>
      </w:r>
      <w:proofErr w:type="spellEnd"/>
      <w:r>
        <w:t xml:space="preserve"> and Digital Arts and Entertainment for giving me the opportunity to develop </w:t>
      </w:r>
      <w:r w:rsidR="00C74B46">
        <w:t>the</w:t>
      </w:r>
      <w:r>
        <w:t xml:space="preserve"> skills that were </w:t>
      </w:r>
      <w:r w:rsidR="00080819">
        <w:t>needed</w:t>
      </w:r>
      <w:r>
        <w:t xml:space="preserve"> </w:t>
      </w:r>
      <w:r w:rsidR="00C74B46">
        <w:t>to complete this project.</w:t>
      </w:r>
    </w:p>
    <w:p w14:paraId="7B4E6C3F" w14:textId="49BAEAD6" w:rsidR="00794208" w:rsidRDefault="00980A73" w:rsidP="00F26B74">
      <w:r>
        <w:t>I also want to thank my family and friends for their support during this project</w:t>
      </w:r>
      <w:r w:rsidR="00D67EFC">
        <w:t>.</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118" w:name="_Toc156137236"/>
      <w:r>
        <w:lastRenderedPageBreak/>
        <w:t>Appendices</w:t>
      </w:r>
      <w:bookmarkEnd w:id="118"/>
    </w:p>
    <w:p w14:paraId="3B111852" w14:textId="62832DB9" w:rsidR="0043189D" w:rsidRPr="00BC5BF4" w:rsidRDefault="00210AE8" w:rsidP="0043189D">
      <w:pPr>
        <w:rPr>
          <w:rStyle w:val="Hyperlink"/>
          <w:bCs/>
        </w:rPr>
      </w:pPr>
      <w:r w:rsidRPr="00BC5BF4">
        <w:rPr>
          <w:rStyle w:val="SubtleEmphasis"/>
          <w:bCs/>
          <w:i w:val="0"/>
          <w:iCs w:val="0"/>
          <w:color w:val="auto"/>
        </w:rPr>
        <w:t>GitHub</w:t>
      </w:r>
      <w:r w:rsidR="0043189D" w:rsidRPr="00BC5BF4">
        <w:rPr>
          <w:rStyle w:val="SubtleEmphasis"/>
          <w:bCs/>
          <w:i w:val="0"/>
          <w:iCs w:val="0"/>
          <w:color w:val="auto"/>
        </w:rPr>
        <w:t xml:space="preserve"> repository:</w:t>
      </w:r>
      <w:r w:rsidR="0043189D" w:rsidRPr="00BC5BF4">
        <w:rPr>
          <w:rStyle w:val="SubtleEmphasis"/>
          <w:bCs/>
          <w:i w:val="0"/>
          <w:iCs w:val="0"/>
          <w:color w:val="auto"/>
        </w:rPr>
        <w:br/>
      </w:r>
      <w:hyperlink r:id="rId114" w:history="1">
        <w:r w:rsidR="0043189D" w:rsidRPr="00BC5BF4">
          <w:rPr>
            <w:rStyle w:val="Hyperlink"/>
            <w:bCs/>
          </w:rPr>
          <w:t>https://github.com/SimonSchaep/Research-UE5-Mass</w:t>
        </w:r>
      </w:hyperlink>
    </w:p>
    <w:p w14:paraId="18D4E991" w14:textId="734AFCC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115" w:history="1">
        <w:r w:rsidRPr="00BC5BF4">
          <w:rPr>
            <w:rStyle w:val="Hyperlink"/>
            <w:bCs/>
            <w:lang w:val="fr-BE"/>
          </w:rPr>
          <w:t>https://github.com/SimonSchaep/Research-UE5-Mass/tree/main/UnrealProjects</w:t>
        </w:r>
      </w:hyperlink>
    </w:p>
    <w:p w14:paraId="6353D561" w14:textId="40BAEB3D"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116" w:history="1">
        <w:r w:rsidR="00D852C2" w:rsidRPr="00BC5BF4">
          <w:rPr>
            <w:rStyle w:val="Hyperlink"/>
            <w:bCs/>
          </w:rPr>
          <w:t>https://github.com/SimonSchaep/Research-UE5-Mass/blob/main/Results.xlsx</w:t>
        </w:r>
      </w:hyperlink>
    </w:p>
    <w:p w14:paraId="43036A63" w14:textId="5D86B498"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117" w:history="1">
        <w:r w:rsidRPr="0043189D">
          <w:rPr>
            <w:rStyle w:val="Hyperlink"/>
          </w:rPr>
          <w:t>https://drive.google.com/file/d/1dy27FoWe-HDYQR6C2MbmFpC7WUoz_FB9/view?usp=sharing</w:t>
        </w:r>
      </w:hyperlink>
    </w:p>
    <w:sectPr w:rsidR="002E208F" w:rsidSect="004F2E31">
      <w:headerReference w:type="default" r:id="rId118"/>
      <w:footerReference w:type="default" r:id="rId11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099E2" w14:textId="77777777" w:rsidR="004F2E31" w:rsidRDefault="004F2E31" w:rsidP="001C55B6">
      <w:pPr>
        <w:spacing w:after="0" w:line="240" w:lineRule="auto"/>
      </w:pPr>
      <w:r>
        <w:separator/>
      </w:r>
    </w:p>
  </w:endnote>
  <w:endnote w:type="continuationSeparator" w:id="0">
    <w:p w14:paraId="3AE6ECB4" w14:textId="77777777" w:rsidR="004F2E31" w:rsidRDefault="004F2E31"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2EFCB" w14:textId="77777777" w:rsidR="004F2E31" w:rsidRDefault="004F2E31" w:rsidP="001C55B6">
      <w:pPr>
        <w:spacing w:after="0" w:line="240" w:lineRule="auto"/>
      </w:pPr>
      <w:r>
        <w:separator/>
      </w:r>
    </w:p>
  </w:footnote>
  <w:footnote w:type="continuationSeparator" w:id="0">
    <w:p w14:paraId="68910D88" w14:textId="77777777" w:rsidR="004F2E31" w:rsidRDefault="004F2E31"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42E3"/>
    <w:rsid w:val="00005B61"/>
    <w:rsid w:val="00005CCC"/>
    <w:rsid w:val="00012EAC"/>
    <w:rsid w:val="00016ED3"/>
    <w:rsid w:val="0002190D"/>
    <w:rsid w:val="000220A2"/>
    <w:rsid w:val="000317F5"/>
    <w:rsid w:val="00031CAC"/>
    <w:rsid w:val="00032AF5"/>
    <w:rsid w:val="00035F34"/>
    <w:rsid w:val="000366CB"/>
    <w:rsid w:val="00044DF5"/>
    <w:rsid w:val="00047DFC"/>
    <w:rsid w:val="00047FD6"/>
    <w:rsid w:val="00053C1B"/>
    <w:rsid w:val="0005783E"/>
    <w:rsid w:val="00060C18"/>
    <w:rsid w:val="00060DD4"/>
    <w:rsid w:val="00061991"/>
    <w:rsid w:val="00063EE0"/>
    <w:rsid w:val="00067B4C"/>
    <w:rsid w:val="00073E6B"/>
    <w:rsid w:val="0007434B"/>
    <w:rsid w:val="00074958"/>
    <w:rsid w:val="0007495D"/>
    <w:rsid w:val="00075574"/>
    <w:rsid w:val="000762CE"/>
    <w:rsid w:val="000769DF"/>
    <w:rsid w:val="00076F13"/>
    <w:rsid w:val="00080819"/>
    <w:rsid w:val="00081746"/>
    <w:rsid w:val="000817E2"/>
    <w:rsid w:val="00085A56"/>
    <w:rsid w:val="000909BC"/>
    <w:rsid w:val="000926E1"/>
    <w:rsid w:val="00092737"/>
    <w:rsid w:val="00094373"/>
    <w:rsid w:val="00096731"/>
    <w:rsid w:val="000A2FDF"/>
    <w:rsid w:val="000A33CF"/>
    <w:rsid w:val="000A52D8"/>
    <w:rsid w:val="000A75B8"/>
    <w:rsid w:val="000B3E81"/>
    <w:rsid w:val="000C11F3"/>
    <w:rsid w:val="000C1334"/>
    <w:rsid w:val="000C16BA"/>
    <w:rsid w:val="000C1EE7"/>
    <w:rsid w:val="000C2F97"/>
    <w:rsid w:val="000C4251"/>
    <w:rsid w:val="000C743D"/>
    <w:rsid w:val="000C7930"/>
    <w:rsid w:val="000D37DF"/>
    <w:rsid w:val="000D5C84"/>
    <w:rsid w:val="000E2BE8"/>
    <w:rsid w:val="000E3541"/>
    <w:rsid w:val="000E5A88"/>
    <w:rsid w:val="000E5F1F"/>
    <w:rsid w:val="000E6175"/>
    <w:rsid w:val="000E65A0"/>
    <w:rsid w:val="000E675C"/>
    <w:rsid w:val="000E7BAC"/>
    <w:rsid w:val="000F4A51"/>
    <w:rsid w:val="000F4BBB"/>
    <w:rsid w:val="000F54D2"/>
    <w:rsid w:val="000F7A3B"/>
    <w:rsid w:val="001019A0"/>
    <w:rsid w:val="001019D1"/>
    <w:rsid w:val="00102E74"/>
    <w:rsid w:val="001031B8"/>
    <w:rsid w:val="0010417E"/>
    <w:rsid w:val="0010532E"/>
    <w:rsid w:val="00112C1F"/>
    <w:rsid w:val="0011303F"/>
    <w:rsid w:val="00115DEC"/>
    <w:rsid w:val="001172CA"/>
    <w:rsid w:val="00120ABB"/>
    <w:rsid w:val="00120E2F"/>
    <w:rsid w:val="00120E84"/>
    <w:rsid w:val="00121F45"/>
    <w:rsid w:val="0012506D"/>
    <w:rsid w:val="00125E30"/>
    <w:rsid w:val="001264BA"/>
    <w:rsid w:val="00126785"/>
    <w:rsid w:val="00127B1A"/>
    <w:rsid w:val="00127EA7"/>
    <w:rsid w:val="00127F9B"/>
    <w:rsid w:val="001326B5"/>
    <w:rsid w:val="001355FD"/>
    <w:rsid w:val="001473F8"/>
    <w:rsid w:val="00150C09"/>
    <w:rsid w:val="00151449"/>
    <w:rsid w:val="001521F2"/>
    <w:rsid w:val="00154B83"/>
    <w:rsid w:val="00156DC4"/>
    <w:rsid w:val="0016397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21BE"/>
    <w:rsid w:val="001A3012"/>
    <w:rsid w:val="001A46DC"/>
    <w:rsid w:val="001A52E4"/>
    <w:rsid w:val="001A77DE"/>
    <w:rsid w:val="001B0FD0"/>
    <w:rsid w:val="001B1B9B"/>
    <w:rsid w:val="001B1D78"/>
    <w:rsid w:val="001B346B"/>
    <w:rsid w:val="001B3FF1"/>
    <w:rsid w:val="001B4845"/>
    <w:rsid w:val="001C096B"/>
    <w:rsid w:val="001C1833"/>
    <w:rsid w:val="001C55B6"/>
    <w:rsid w:val="001C5938"/>
    <w:rsid w:val="001D0494"/>
    <w:rsid w:val="001D08A1"/>
    <w:rsid w:val="001D1DD5"/>
    <w:rsid w:val="001D2BFB"/>
    <w:rsid w:val="001D43C3"/>
    <w:rsid w:val="001D5823"/>
    <w:rsid w:val="001E149F"/>
    <w:rsid w:val="001E77FB"/>
    <w:rsid w:val="001E7926"/>
    <w:rsid w:val="001F0901"/>
    <w:rsid w:val="001F15AF"/>
    <w:rsid w:val="001F19D5"/>
    <w:rsid w:val="001F548C"/>
    <w:rsid w:val="001F61C2"/>
    <w:rsid w:val="001F6FAB"/>
    <w:rsid w:val="0020067B"/>
    <w:rsid w:val="0020318A"/>
    <w:rsid w:val="0020453F"/>
    <w:rsid w:val="00204A47"/>
    <w:rsid w:val="00204CAC"/>
    <w:rsid w:val="00206276"/>
    <w:rsid w:val="002076FA"/>
    <w:rsid w:val="002101CA"/>
    <w:rsid w:val="00210AE8"/>
    <w:rsid w:val="00212C18"/>
    <w:rsid w:val="00212D23"/>
    <w:rsid w:val="00214599"/>
    <w:rsid w:val="002146BA"/>
    <w:rsid w:val="00214F0D"/>
    <w:rsid w:val="002153C7"/>
    <w:rsid w:val="00220A6D"/>
    <w:rsid w:val="0022141F"/>
    <w:rsid w:val="00223653"/>
    <w:rsid w:val="00224DE6"/>
    <w:rsid w:val="00231221"/>
    <w:rsid w:val="002330D4"/>
    <w:rsid w:val="00236B78"/>
    <w:rsid w:val="002406EF"/>
    <w:rsid w:val="00242524"/>
    <w:rsid w:val="00243027"/>
    <w:rsid w:val="00243AAE"/>
    <w:rsid w:val="00246978"/>
    <w:rsid w:val="00247712"/>
    <w:rsid w:val="00250DA6"/>
    <w:rsid w:val="00251B10"/>
    <w:rsid w:val="0025289C"/>
    <w:rsid w:val="0025553D"/>
    <w:rsid w:val="002566ED"/>
    <w:rsid w:val="002569B3"/>
    <w:rsid w:val="002602FE"/>
    <w:rsid w:val="00261638"/>
    <w:rsid w:val="00262331"/>
    <w:rsid w:val="002648C1"/>
    <w:rsid w:val="00264CBB"/>
    <w:rsid w:val="0026580B"/>
    <w:rsid w:val="00265E59"/>
    <w:rsid w:val="0026602A"/>
    <w:rsid w:val="00267C1E"/>
    <w:rsid w:val="0027098F"/>
    <w:rsid w:val="002716E0"/>
    <w:rsid w:val="0027220A"/>
    <w:rsid w:val="00272FAB"/>
    <w:rsid w:val="00273881"/>
    <w:rsid w:val="00276A1F"/>
    <w:rsid w:val="002774CC"/>
    <w:rsid w:val="00281B20"/>
    <w:rsid w:val="0028356D"/>
    <w:rsid w:val="002839ED"/>
    <w:rsid w:val="0028474C"/>
    <w:rsid w:val="00284B73"/>
    <w:rsid w:val="00285671"/>
    <w:rsid w:val="00285FAA"/>
    <w:rsid w:val="00287D01"/>
    <w:rsid w:val="0029183F"/>
    <w:rsid w:val="00292095"/>
    <w:rsid w:val="0029406E"/>
    <w:rsid w:val="0029424A"/>
    <w:rsid w:val="002942B4"/>
    <w:rsid w:val="002942FE"/>
    <w:rsid w:val="0029695C"/>
    <w:rsid w:val="00297085"/>
    <w:rsid w:val="002A061C"/>
    <w:rsid w:val="002A2ECF"/>
    <w:rsid w:val="002A3FB5"/>
    <w:rsid w:val="002A5EC5"/>
    <w:rsid w:val="002B2640"/>
    <w:rsid w:val="002B2C46"/>
    <w:rsid w:val="002B331E"/>
    <w:rsid w:val="002B3A39"/>
    <w:rsid w:val="002B4C91"/>
    <w:rsid w:val="002B4D9A"/>
    <w:rsid w:val="002C2A75"/>
    <w:rsid w:val="002C5209"/>
    <w:rsid w:val="002C540A"/>
    <w:rsid w:val="002C54C7"/>
    <w:rsid w:val="002C7949"/>
    <w:rsid w:val="002D2EAC"/>
    <w:rsid w:val="002D3614"/>
    <w:rsid w:val="002D4805"/>
    <w:rsid w:val="002D7323"/>
    <w:rsid w:val="002E0BB4"/>
    <w:rsid w:val="002E1107"/>
    <w:rsid w:val="002E1349"/>
    <w:rsid w:val="002E208F"/>
    <w:rsid w:val="002E43B0"/>
    <w:rsid w:val="002E4DFA"/>
    <w:rsid w:val="002E4FED"/>
    <w:rsid w:val="002E6A19"/>
    <w:rsid w:val="002E6F83"/>
    <w:rsid w:val="002F3B28"/>
    <w:rsid w:val="002F3CA9"/>
    <w:rsid w:val="002F6213"/>
    <w:rsid w:val="00320F5F"/>
    <w:rsid w:val="00321BC4"/>
    <w:rsid w:val="00322F8A"/>
    <w:rsid w:val="00327A45"/>
    <w:rsid w:val="00333B95"/>
    <w:rsid w:val="0033544C"/>
    <w:rsid w:val="00343021"/>
    <w:rsid w:val="0034320F"/>
    <w:rsid w:val="00343982"/>
    <w:rsid w:val="00344086"/>
    <w:rsid w:val="00346603"/>
    <w:rsid w:val="00346D6B"/>
    <w:rsid w:val="00350C2B"/>
    <w:rsid w:val="003519B5"/>
    <w:rsid w:val="003519FB"/>
    <w:rsid w:val="003523E0"/>
    <w:rsid w:val="00355A4E"/>
    <w:rsid w:val="00356630"/>
    <w:rsid w:val="00356673"/>
    <w:rsid w:val="0035692E"/>
    <w:rsid w:val="0036079B"/>
    <w:rsid w:val="003627D5"/>
    <w:rsid w:val="00362E20"/>
    <w:rsid w:val="0036797E"/>
    <w:rsid w:val="003726D2"/>
    <w:rsid w:val="00373699"/>
    <w:rsid w:val="00375318"/>
    <w:rsid w:val="00380DEB"/>
    <w:rsid w:val="0038438B"/>
    <w:rsid w:val="003916DE"/>
    <w:rsid w:val="00393160"/>
    <w:rsid w:val="003934F5"/>
    <w:rsid w:val="003941A3"/>
    <w:rsid w:val="00394953"/>
    <w:rsid w:val="003959E9"/>
    <w:rsid w:val="00397550"/>
    <w:rsid w:val="003A0148"/>
    <w:rsid w:val="003A3268"/>
    <w:rsid w:val="003A62FE"/>
    <w:rsid w:val="003B13DF"/>
    <w:rsid w:val="003B4BA8"/>
    <w:rsid w:val="003B5314"/>
    <w:rsid w:val="003B55DC"/>
    <w:rsid w:val="003B641E"/>
    <w:rsid w:val="003C0C4E"/>
    <w:rsid w:val="003C3688"/>
    <w:rsid w:val="003C4C6D"/>
    <w:rsid w:val="003D173E"/>
    <w:rsid w:val="003D25D5"/>
    <w:rsid w:val="003D33A8"/>
    <w:rsid w:val="003D3CAF"/>
    <w:rsid w:val="003D5D65"/>
    <w:rsid w:val="003D6EE0"/>
    <w:rsid w:val="003D6FEC"/>
    <w:rsid w:val="003D7FB6"/>
    <w:rsid w:val="003F0648"/>
    <w:rsid w:val="003F0AC7"/>
    <w:rsid w:val="003F224F"/>
    <w:rsid w:val="003F2D08"/>
    <w:rsid w:val="003F3AF1"/>
    <w:rsid w:val="003F3BEB"/>
    <w:rsid w:val="003F45A5"/>
    <w:rsid w:val="004010EC"/>
    <w:rsid w:val="00402884"/>
    <w:rsid w:val="0040423A"/>
    <w:rsid w:val="00405BA0"/>
    <w:rsid w:val="004069B9"/>
    <w:rsid w:val="00407B48"/>
    <w:rsid w:val="00413D9E"/>
    <w:rsid w:val="00415A66"/>
    <w:rsid w:val="00416EF6"/>
    <w:rsid w:val="004235F8"/>
    <w:rsid w:val="00424491"/>
    <w:rsid w:val="00424980"/>
    <w:rsid w:val="004256F0"/>
    <w:rsid w:val="00427C48"/>
    <w:rsid w:val="00430B79"/>
    <w:rsid w:val="0043189D"/>
    <w:rsid w:val="004318C5"/>
    <w:rsid w:val="00433764"/>
    <w:rsid w:val="00433930"/>
    <w:rsid w:val="00434BE0"/>
    <w:rsid w:val="00435E2A"/>
    <w:rsid w:val="004374EC"/>
    <w:rsid w:val="00440321"/>
    <w:rsid w:val="004434FA"/>
    <w:rsid w:val="00445649"/>
    <w:rsid w:val="0045635C"/>
    <w:rsid w:val="004565AA"/>
    <w:rsid w:val="00460533"/>
    <w:rsid w:val="00462852"/>
    <w:rsid w:val="00462C26"/>
    <w:rsid w:val="00462CAA"/>
    <w:rsid w:val="00463091"/>
    <w:rsid w:val="00464AFF"/>
    <w:rsid w:val="00466D09"/>
    <w:rsid w:val="00471070"/>
    <w:rsid w:val="00474513"/>
    <w:rsid w:val="004807DA"/>
    <w:rsid w:val="00482620"/>
    <w:rsid w:val="00490C9F"/>
    <w:rsid w:val="00494C6A"/>
    <w:rsid w:val="0049670E"/>
    <w:rsid w:val="0049685B"/>
    <w:rsid w:val="004979EC"/>
    <w:rsid w:val="004A0345"/>
    <w:rsid w:val="004A23BE"/>
    <w:rsid w:val="004A49B8"/>
    <w:rsid w:val="004A5AF9"/>
    <w:rsid w:val="004A7BDF"/>
    <w:rsid w:val="004B44CA"/>
    <w:rsid w:val="004B4C74"/>
    <w:rsid w:val="004B6BAE"/>
    <w:rsid w:val="004B6E0E"/>
    <w:rsid w:val="004C28F9"/>
    <w:rsid w:val="004C7BDD"/>
    <w:rsid w:val="004D003F"/>
    <w:rsid w:val="004D0D99"/>
    <w:rsid w:val="004D143D"/>
    <w:rsid w:val="004D1A93"/>
    <w:rsid w:val="004D6E6D"/>
    <w:rsid w:val="004E19CD"/>
    <w:rsid w:val="004E283E"/>
    <w:rsid w:val="004E386A"/>
    <w:rsid w:val="004E7B86"/>
    <w:rsid w:val="004E7F8B"/>
    <w:rsid w:val="004F2E31"/>
    <w:rsid w:val="004F2F91"/>
    <w:rsid w:val="004F4B5E"/>
    <w:rsid w:val="004F68C5"/>
    <w:rsid w:val="004F6B82"/>
    <w:rsid w:val="00500B8B"/>
    <w:rsid w:val="005012FF"/>
    <w:rsid w:val="005042E6"/>
    <w:rsid w:val="00505A71"/>
    <w:rsid w:val="005163CE"/>
    <w:rsid w:val="00516F1A"/>
    <w:rsid w:val="005200FD"/>
    <w:rsid w:val="0052080F"/>
    <w:rsid w:val="00520FFB"/>
    <w:rsid w:val="00521684"/>
    <w:rsid w:val="00523115"/>
    <w:rsid w:val="00523F43"/>
    <w:rsid w:val="00527A7E"/>
    <w:rsid w:val="0053548A"/>
    <w:rsid w:val="00536F67"/>
    <w:rsid w:val="00541393"/>
    <w:rsid w:val="005416FF"/>
    <w:rsid w:val="00542449"/>
    <w:rsid w:val="00542A73"/>
    <w:rsid w:val="005440DB"/>
    <w:rsid w:val="00546C55"/>
    <w:rsid w:val="00552427"/>
    <w:rsid w:val="00560779"/>
    <w:rsid w:val="00561888"/>
    <w:rsid w:val="00561B21"/>
    <w:rsid w:val="00561C0B"/>
    <w:rsid w:val="005634A3"/>
    <w:rsid w:val="0056482B"/>
    <w:rsid w:val="00567717"/>
    <w:rsid w:val="0057098A"/>
    <w:rsid w:val="005731E5"/>
    <w:rsid w:val="00575581"/>
    <w:rsid w:val="00575AD5"/>
    <w:rsid w:val="00576632"/>
    <w:rsid w:val="00582504"/>
    <w:rsid w:val="005832EA"/>
    <w:rsid w:val="005835D8"/>
    <w:rsid w:val="005853DC"/>
    <w:rsid w:val="005854DB"/>
    <w:rsid w:val="005862A8"/>
    <w:rsid w:val="005913FF"/>
    <w:rsid w:val="005946DC"/>
    <w:rsid w:val="00594918"/>
    <w:rsid w:val="00594F36"/>
    <w:rsid w:val="005970DB"/>
    <w:rsid w:val="005A0B0D"/>
    <w:rsid w:val="005A143E"/>
    <w:rsid w:val="005A2BCC"/>
    <w:rsid w:val="005A2FA6"/>
    <w:rsid w:val="005A7B51"/>
    <w:rsid w:val="005B222C"/>
    <w:rsid w:val="005B2302"/>
    <w:rsid w:val="005B4F99"/>
    <w:rsid w:val="005B5790"/>
    <w:rsid w:val="005C3CBB"/>
    <w:rsid w:val="005C5FF7"/>
    <w:rsid w:val="005D07E8"/>
    <w:rsid w:val="005D0DB4"/>
    <w:rsid w:val="005D140E"/>
    <w:rsid w:val="005D602B"/>
    <w:rsid w:val="005E04E3"/>
    <w:rsid w:val="005E3A15"/>
    <w:rsid w:val="005E5EF9"/>
    <w:rsid w:val="005E60EF"/>
    <w:rsid w:val="005F2859"/>
    <w:rsid w:val="005F3930"/>
    <w:rsid w:val="005F54E3"/>
    <w:rsid w:val="005F68C8"/>
    <w:rsid w:val="005F7F0B"/>
    <w:rsid w:val="0060064D"/>
    <w:rsid w:val="00604EEF"/>
    <w:rsid w:val="006064B7"/>
    <w:rsid w:val="00606858"/>
    <w:rsid w:val="00606AB0"/>
    <w:rsid w:val="006147FC"/>
    <w:rsid w:val="00616118"/>
    <w:rsid w:val="0061716B"/>
    <w:rsid w:val="00620F08"/>
    <w:rsid w:val="00621184"/>
    <w:rsid w:val="0062122B"/>
    <w:rsid w:val="00621630"/>
    <w:rsid w:val="006224BF"/>
    <w:rsid w:val="0062287A"/>
    <w:rsid w:val="00623A65"/>
    <w:rsid w:val="00625263"/>
    <w:rsid w:val="00631E5F"/>
    <w:rsid w:val="006323B4"/>
    <w:rsid w:val="006326AD"/>
    <w:rsid w:val="0063289F"/>
    <w:rsid w:val="00634E7E"/>
    <w:rsid w:val="00635008"/>
    <w:rsid w:val="0063670D"/>
    <w:rsid w:val="00636825"/>
    <w:rsid w:val="006413DC"/>
    <w:rsid w:val="00641640"/>
    <w:rsid w:val="00644773"/>
    <w:rsid w:val="00644D35"/>
    <w:rsid w:val="00644E3B"/>
    <w:rsid w:val="006451C8"/>
    <w:rsid w:val="0065024E"/>
    <w:rsid w:val="00650D91"/>
    <w:rsid w:val="00650EDC"/>
    <w:rsid w:val="0065113B"/>
    <w:rsid w:val="0065179E"/>
    <w:rsid w:val="00653A01"/>
    <w:rsid w:val="00653E4A"/>
    <w:rsid w:val="006557E6"/>
    <w:rsid w:val="006562FA"/>
    <w:rsid w:val="006613B2"/>
    <w:rsid w:val="00661EFE"/>
    <w:rsid w:val="006624B2"/>
    <w:rsid w:val="00666D54"/>
    <w:rsid w:val="00667CB9"/>
    <w:rsid w:val="00672213"/>
    <w:rsid w:val="00672BAC"/>
    <w:rsid w:val="006740D1"/>
    <w:rsid w:val="0067524D"/>
    <w:rsid w:val="00681006"/>
    <w:rsid w:val="006837F7"/>
    <w:rsid w:val="00685648"/>
    <w:rsid w:val="0068597E"/>
    <w:rsid w:val="006863DD"/>
    <w:rsid w:val="00686547"/>
    <w:rsid w:val="006971FE"/>
    <w:rsid w:val="006A31D0"/>
    <w:rsid w:val="006A3E9B"/>
    <w:rsid w:val="006A6EFB"/>
    <w:rsid w:val="006A7310"/>
    <w:rsid w:val="006B01FC"/>
    <w:rsid w:val="006B262E"/>
    <w:rsid w:val="006B4DC3"/>
    <w:rsid w:val="006C32FF"/>
    <w:rsid w:val="006C460A"/>
    <w:rsid w:val="006C5103"/>
    <w:rsid w:val="006C61A0"/>
    <w:rsid w:val="006C69A9"/>
    <w:rsid w:val="006C6EE7"/>
    <w:rsid w:val="006D08D1"/>
    <w:rsid w:val="006D2185"/>
    <w:rsid w:val="006D3FFD"/>
    <w:rsid w:val="006D40D7"/>
    <w:rsid w:val="006E149C"/>
    <w:rsid w:val="006E2AF5"/>
    <w:rsid w:val="006E3E00"/>
    <w:rsid w:val="006E5894"/>
    <w:rsid w:val="006E7F89"/>
    <w:rsid w:val="006F2AFC"/>
    <w:rsid w:val="006F3816"/>
    <w:rsid w:val="006F4DD9"/>
    <w:rsid w:val="007002BC"/>
    <w:rsid w:val="007005D7"/>
    <w:rsid w:val="007019F5"/>
    <w:rsid w:val="00702D13"/>
    <w:rsid w:val="00706658"/>
    <w:rsid w:val="00706733"/>
    <w:rsid w:val="00710480"/>
    <w:rsid w:val="00710AFC"/>
    <w:rsid w:val="00711680"/>
    <w:rsid w:val="007129A3"/>
    <w:rsid w:val="007172ED"/>
    <w:rsid w:val="007205AF"/>
    <w:rsid w:val="00722570"/>
    <w:rsid w:val="00722586"/>
    <w:rsid w:val="00725D2F"/>
    <w:rsid w:val="00726AF8"/>
    <w:rsid w:val="007307AB"/>
    <w:rsid w:val="00730EEE"/>
    <w:rsid w:val="00731783"/>
    <w:rsid w:val="007341FA"/>
    <w:rsid w:val="007371E2"/>
    <w:rsid w:val="00737CB5"/>
    <w:rsid w:val="00740C9C"/>
    <w:rsid w:val="00741045"/>
    <w:rsid w:val="00742366"/>
    <w:rsid w:val="0074402E"/>
    <w:rsid w:val="00744AF1"/>
    <w:rsid w:val="007464D0"/>
    <w:rsid w:val="0075011F"/>
    <w:rsid w:val="00750E50"/>
    <w:rsid w:val="00750FB8"/>
    <w:rsid w:val="007621FD"/>
    <w:rsid w:val="00763C59"/>
    <w:rsid w:val="007657D5"/>
    <w:rsid w:val="007676E0"/>
    <w:rsid w:val="0077304D"/>
    <w:rsid w:val="007765F1"/>
    <w:rsid w:val="00780F50"/>
    <w:rsid w:val="007830CD"/>
    <w:rsid w:val="00783AEE"/>
    <w:rsid w:val="007864A7"/>
    <w:rsid w:val="00790420"/>
    <w:rsid w:val="007905DE"/>
    <w:rsid w:val="00790F54"/>
    <w:rsid w:val="00791401"/>
    <w:rsid w:val="00793A03"/>
    <w:rsid w:val="00793A83"/>
    <w:rsid w:val="00794208"/>
    <w:rsid w:val="007A2816"/>
    <w:rsid w:val="007A530B"/>
    <w:rsid w:val="007A6723"/>
    <w:rsid w:val="007A732A"/>
    <w:rsid w:val="007B7265"/>
    <w:rsid w:val="007C0891"/>
    <w:rsid w:val="007C16EB"/>
    <w:rsid w:val="007C296E"/>
    <w:rsid w:val="007C3610"/>
    <w:rsid w:val="007C3BBE"/>
    <w:rsid w:val="007C5EF3"/>
    <w:rsid w:val="007C5FB1"/>
    <w:rsid w:val="007D2D55"/>
    <w:rsid w:val="007D57B3"/>
    <w:rsid w:val="007E02AF"/>
    <w:rsid w:val="007E2368"/>
    <w:rsid w:val="007E4409"/>
    <w:rsid w:val="007E515C"/>
    <w:rsid w:val="007E6049"/>
    <w:rsid w:val="007F2D32"/>
    <w:rsid w:val="00800EDD"/>
    <w:rsid w:val="00803972"/>
    <w:rsid w:val="008046D0"/>
    <w:rsid w:val="00804D98"/>
    <w:rsid w:val="00804DFE"/>
    <w:rsid w:val="00806E11"/>
    <w:rsid w:val="0081076D"/>
    <w:rsid w:val="008155D4"/>
    <w:rsid w:val="0081617F"/>
    <w:rsid w:val="008163C9"/>
    <w:rsid w:val="00820B1A"/>
    <w:rsid w:val="00823F78"/>
    <w:rsid w:val="008248CA"/>
    <w:rsid w:val="0082499D"/>
    <w:rsid w:val="00833B9B"/>
    <w:rsid w:val="00833E11"/>
    <w:rsid w:val="00836A11"/>
    <w:rsid w:val="00837780"/>
    <w:rsid w:val="00844CBB"/>
    <w:rsid w:val="00846A4D"/>
    <w:rsid w:val="00847787"/>
    <w:rsid w:val="00847B04"/>
    <w:rsid w:val="0085110F"/>
    <w:rsid w:val="00851B49"/>
    <w:rsid w:val="008553BA"/>
    <w:rsid w:val="00861DFF"/>
    <w:rsid w:val="008712D3"/>
    <w:rsid w:val="00871E10"/>
    <w:rsid w:val="008734FF"/>
    <w:rsid w:val="00876848"/>
    <w:rsid w:val="00882809"/>
    <w:rsid w:val="00886167"/>
    <w:rsid w:val="00886AB5"/>
    <w:rsid w:val="00896524"/>
    <w:rsid w:val="008A22A2"/>
    <w:rsid w:val="008A4104"/>
    <w:rsid w:val="008A6FCB"/>
    <w:rsid w:val="008A736C"/>
    <w:rsid w:val="008B0823"/>
    <w:rsid w:val="008B3BCA"/>
    <w:rsid w:val="008B3EF2"/>
    <w:rsid w:val="008B42B8"/>
    <w:rsid w:val="008B46DA"/>
    <w:rsid w:val="008B4A11"/>
    <w:rsid w:val="008B5CD5"/>
    <w:rsid w:val="008B78E3"/>
    <w:rsid w:val="008B7B13"/>
    <w:rsid w:val="008C2599"/>
    <w:rsid w:val="008C4A55"/>
    <w:rsid w:val="008C4C1A"/>
    <w:rsid w:val="008C67E2"/>
    <w:rsid w:val="008C7A4B"/>
    <w:rsid w:val="008C7F52"/>
    <w:rsid w:val="008D0D72"/>
    <w:rsid w:val="008D4418"/>
    <w:rsid w:val="008D6209"/>
    <w:rsid w:val="008D67BC"/>
    <w:rsid w:val="008E022D"/>
    <w:rsid w:val="008E07F1"/>
    <w:rsid w:val="008E15CD"/>
    <w:rsid w:val="008E311D"/>
    <w:rsid w:val="008F0EEB"/>
    <w:rsid w:val="008F1166"/>
    <w:rsid w:val="008F1B22"/>
    <w:rsid w:val="008F3A42"/>
    <w:rsid w:val="008F5718"/>
    <w:rsid w:val="008F57A2"/>
    <w:rsid w:val="008F7A85"/>
    <w:rsid w:val="009016DA"/>
    <w:rsid w:val="00902B68"/>
    <w:rsid w:val="00902F52"/>
    <w:rsid w:val="00903509"/>
    <w:rsid w:val="009057BC"/>
    <w:rsid w:val="00913DF3"/>
    <w:rsid w:val="00917585"/>
    <w:rsid w:val="009178E9"/>
    <w:rsid w:val="009230A6"/>
    <w:rsid w:val="0092342B"/>
    <w:rsid w:val="00931751"/>
    <w:rsid w:val="00931C23"/>
    <w:rsid w:val="009336F7"/>
    <w:rsid w:val="00941CDE"/>
    <w:rsid w:val="00952126"/>
    <w:rsid w:val="0095461F"/>
    <w:rsid w:val="009556B4"/>
    <w:rsid w:val="009630AD"/>
    <w:rsid w:val="0096337D"/>
    <w:rsid w:val="00964295"/>
    <w:rsid w:val="009655AB"/>
    <w:rsid w:val="00967503"/>
    <w:rsid w:val="009708DE"/>
    <w:rsid w:val="00970CB9"/>
    <w:rsid w:val="009726B0"/>
    <w:rsid w:val="009726B1"/>
    <w:rsid w:val="00975935"/>
    <w:rsid w:val="00977BF1"/>
    <w:rsid w:val="00980A73"/>
    <w:rsid w:val="00984133"/>
    <w:rsid w:val="00985E32"/>
    <w:rsid w:val="00986DA2"/>
    <w:rsid w:val="00990A54"/>
    <w:rsid w:val="009928E9"/>
    <w:rsid w:val="0099315B"/>
    <w:rsid w:val="0099610F"/>
    <w:rsid w:val="009A01DA"/>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051E"/>
    <w:rsid w:val="009D16C6"/>
    <w:rsid w:val="009E15AB"/>
    <w:rsid w:val="009E237C"/>
    <w:rsid w:val="009E4CF1"/>
    <w:rsid w:val="009E5746"/>
    <w:rsid w:val="009E6552"/>
    <w:rsid w:val="009E6753"/>
    <w:rsid w:val="009F56CD"/>
    <w:rsid w:val="009F60E4"/>
    <w:rsid w:val="00A009B9"/>
    <w:rsid w:val="00A01028"/>
    <w:rsid w:val="00A012C0"/>
    <w:rsid w:val="00A01B03"/>
    <w:rsid w:val="00A01C97"/>
    <w:rsid w:val="00A027C7"/>
    <w:rsid w:val="00A029D1"/>
    <w:rsid w:val="00A0567D"/>
    <w:rsid w:val="00A15809"/>
    <w:rsid w:val="00A16C0E"/>
    <w:rsid w:val="00A2025F"/>
    <w:rsid w:val="00A2058F"/>
    <w:rsid w:val="00A228A1"/>
    <w:rsid w:val="00A26E58"/>
    <w:rsid w:val="00A27B32"/>
    <w:rsid w:val="00A31438"/>
    <w:rsid w:val="00A33EC6"/>
    <w:rsid w:val="00A34014"/>
    <w:rsid w:val="00A34418"/>
    <w:rsid w:val="00A347E2"/>
    <w:rsid w:val="00A350A0"/>
    <w:rsid w:val="00A3684E"/>
    <w:rsid w:val="00A369D8"/>
    <w:rsid w:val="00A37923"/>
    <w:rsid w:val="00A400E7"/>
    <w:rsid w:val="00A413C3"/>
    <w:rsid w:val="00A42A27"/>
    <w:rsid w:val="00A43250"/>
    <w:rsid w:val="00A438BF"/>
    <w:rsid w:val="00A51CC9"/>
    <w:rsid w:val="00A5403D"/>
    <w:rsid w:val="00A56DD0"/>
    <w:rsid w:val="00A608D7"/>
    <w:rsid w:val="00A611FA"/>
    <w:rsid w:val="00A62DDB"/>
    <w:rsid w:val="00A648FD"/>
    <w:rsid w:val="00A66F0F"/>
    <w:rsid w:val="00A700C6"/>
    <w:rsid w:val="00A720B5"/>
    <w:rsid w:val="00A7512C"/>
    <w:rsid w:val="00A7604F"/>
    <w:rsid w:val="00A80A6E"/>
    <w:rsid w:val="00A82571"/>
    <w:rsid w:val="00A83209"/>
    <w:rsid w:val="00A84716"/>
    <w:rsid w:val="00A85499"/>
    <w:rsid w:val="00A91A06"/>
    <w:rsid w:val="00A95F5E"/>
    <w:rsid w:val="00A969D1"/>
    <w:rsid w:val="00AA02F0"/>
    <w:rsid w:val="00AA0D95"/>
    <w:rsid w:val="00AA191D"/>
    <w:rsid w:val="00AA2D02"/>
    <w:rsid w:val="00AA60E5"/>
    <w:rsid w:val="00AA61E0"/>
    <w:rsid w:val="00AA710C"/>
    <w:rsid w:val="00AA7859"/>
    <w:rsid w:val="00AB5822"/>
    <w:rsid w:val="00AB5F9A"/>
    <w:rsid w:val="00AB7BDD"/>
    <w:rsid w:val="00AC524B"/>
    <w:rsid w:val="00AC5FF0"/>
    <w:rsid w:val="00AC7753"/>
    <w:rsid w:val="00AD207F"/>
    <w:rsid w:val="00AD3682"/>
    <w:rsid w:val="00AD54C4"/>
    <w:rsid w:val="00AE0F09"/>
    <w:rsid w:val="00AE0FB9"/>
    <w:rsid w:val="00AE1053"/>
    <w:rsid w:val="00AE32A4"/>
    <w:rsid w:val="00AE3833"/>
    <w:rsid w:val="00AF1FBE"/>
    <w:rsid w:val="00AF483D"/>
    <w:rsid w:val="00B049EC"/>
    <w:rsid w:val="00B0609F"/>
    <w:rsid w:val="00B10EC6"/>
    <w:rsid w:val="00B114A8"/>
    <w:rsid w:val="00B15435"/>
    <w:rsid w:val="00B162DE"/>
    <w:rsid w:val="00B16373"/>
    <w:rsid w:val="00B16556"/>
    <w:rsid w:val="00B20168"/>
    <w:rsid w:val="00B26D70"/>
    <w:rsid w:val="00B27554"/>
    <w:rsid w:val="00B314DF"/>
    <w:rsid w:val="00B32DA9"/>
    <w:rsid w:val="00B33A51"/>
    <w:rsid w:val="00B341C8"/>
    <w:rsid w:val="00B34A19"/>
    <w:rsid w:val="00B36670"/>
    <w:rsid w:val="00B40026"/>
    <w:rsid w:val="00B43E83"/>
    <w:rsid w:val="00B449FC"/>
    <w:rsid w:val="00B45B59"/>
    <w:rsid w:val="00B47A54"/>
    <w:rsid w:val="00B47AF6"/>
    <w:rsid w:val="00B51E82"/>
    <w:rsid w:val="00B56935"/>
    <w:rsid w:val="00B61C90"/>
    <w:rsid w:val="00B641B3"/>
    <w:rsid w:val="00B648FE"/>
    <w:rsid w:val="00B657EC"/>
    <w:rsid w:val="00B6669B"/>
    <w:rsid w:val="00B66E23"/>
    <w:rsid w:val="00B7178A"/>
    <w:rsid w:val="00B72ECF"/>
    <w:rsid w:val="00B73BB7"/>
    <w:rsid w:val="00B74BFA"/>
    <w:rsid w:val="00B75705"/>
    <w:rsid w:val="00B8168D"/>
    <w:rsid w:val="00B817D3"/>
    <w:rsid w:val="00B81921"/>
    <w:rsid w:val="00B81FAE"/>
    <w:rsid w:val="00B83986"/>
    <w:rsid w:val="00B86B2F"/>
    <w:rsid w:val="00B86F73"/>
    <w:rsid w:val="00B86FC4"/>
    <w:rsid w:val="00B93423"/>
    <w:rsid w:val="00B945DF"/>
    <w:rsid w:val="00BA0BB4"/>
    <w:rsid w:val="00BA1105"/>
    <w:rsid w:val="00BA1975"/>
    <w:rsid w:val="00BA1AED"/>
    <w:rsid w:val="00BA30C4"/>
    <w:rsid w:val="00BA5C57"/>
    <w:rsid w:val="00BB10D7"/>
    <w:rsid w:val="00BB26CC"/>
    <w:rsid w:val="00BB753F"/>
    <w:rsid w:val="00BC0BFA"/>
    <w:rsid w:val="00BC35B5"/>
    <w:rsid w:val="00BC3D87"/>
    <w:rsid w:val="00BC4566"/>
    <w:rsid w:val="00BC5BF4"/>
    <w:rsid w:val="00BC6ACD"/>
    <w:rsid w:val="00BC6BAD"/>
    <w:rsid w:val="00BC726E"/>
    <w:rsid w:val="00BD4CCB"/>
    <w:rsid w:val="00BD5794"/>
    <w:rsid w:val="00BE019F"/>
    <w:rsid w:val="00BE5D93"/>
    <w:rsid w:val="00BE6C28"/>
    <w:rsid w:val="00BE7F37"/>
    <w:rsid w:val="00BF152E"/>
    <w:rsid w:val="00BF1ABE"/>
    <w:rsid w:val="00BF44D8"/>
    <w:rsid w:val="00BF5191"/>
    <w:rsid w:val="00BF587E"/>
    <w:rsid w:val="00BF7A31"/>
    <w:rsid w:val="00C00248"/>
    <w:rsid w:val="00C016AD"/>
    <w:rsid w:val="00C020BC"/>
    <w:rsid w:val="00C042A0"/>
    <w:rsid w:val="00C10A7D"/>
    <w:rsid w:val="00C1259B"/>
    <w:rsid w:val="00C13516"/>
    <w:rsid w:val="00C15BEE"/>
    <w:rsid w:val="00C16EBB"/>
    <w:rsid w:val="00C206DF"/>
    <w:rsid w:val="00C25978"/>
    <w:rsid w:val="00C33EA5"/>
    <w:rsid w:val="00C34ADB"/>
    <w:rsid w:val="00C36220"/>
    <w:rsid w:val="00C36752"/>
    <w:rsid w:val="00C40E96"/>
    <w:rsid w:val="00C45621"/>
    <w:rsid w:val="00C4770A"/>
    <w:rsid w:val="00C50E55"/>
    <w:rsid w:val="00C6354F"/>
    <w:rsid w:val="00C74188"/>
    <w:rsid w:val="00C74B46"/>
    <w:rsid w:val="00C7645D"/>
    <w:rsid w:val="00C840DC"/>
    <w:rsid w:val="00C8501E"/>
    <w:rsid w:val="00C8576B"/>
    <w:rsid w:val="00C85AF4"/>
    <w:rsid w:val="00C86709"/>
    <w:rsid w:val="00C86E0C"/>
    <w:rsid w:val="00C907E8"/>
    <w:rsid w:val="00C90809"/>
    <w:rsid w:val="00C90F0C"/>
    <w:rsid w:val="00C91FAC"/>
    <w:rsid w:val="00C92400"/>
    <w:rsid w:val="00C93C8D"/>
    <w:rsid w:val="00C945CA"/>
    <w:rsid w:val="00C96985"/>
    <w:rsid w:val="00C97766"/>
    <w:rsid w:val="00CA24DB"/>
    <w:rsid w:val="00CA50D8"/>
    <w:rsid w:val="00CA6892"/>
    <w:rsid w:val="00CA775F"/>
    <w:rsid w:val="00CB097D"/>
    <w:rsid w:val="00CB63C7"/>
    <w:rsid w:val="00CC0671"/>
    <w:rsid w:val="00CC25BC"/>
    <w:rsid w:val="00CC5FD7"/>
    <w:rsid w:val="00CC7440"/>
    <w:rsid w:val="00CD0345"/>
    <w:rsid w:val="00CD6730"/>
    <w:rsid w:val="00CD779B"/>
    <w:rsid w:val="00CD7B9D"/>
    <w:rsid w:val="00CE0916"/>
    <w:rsid w:val="00CE0BA2"/>
    <w:rsid w:val="00CE1158"/>
    <w:rsid w:val="00CE20BA"/>
    <w:rsid w:val="00CE2CB7"/>
    <w:rsid w:val="00CF15C5"/>
    <w:rsid w:val="00CF321A"/>
    <w:rsid w:val="00CF42AA"/>
    <w:rsid w:val="00CF79BA"/>
    <w:rsid w:val="00D00911"/>
    <w:rsid w:val="00D05FC3"/>
    <w:rsid w:val="00D12C89"/>
    <w:rsid w:val="00D13F67"/>
    <w:rsid w:val="00D14511"/>
    <w:rsid w:val="00D22104"/>
    <w:rsid w:val="00D24374"/>
    <w:rsid w:val="00D249E8"/>
    <w:rsid w:val="00D2615A"/>
    <w:rsid w:val="00D3038D"/>
    <w:rsid w:val="00D31436"/>
    <w:rsid w:val="00D32C45"/>
    <w:rsid w:val="00D33FCF"/>
    <w:rsid w:val="00D34F14"/>
    <w:rsid w:val="00D371F3"/>
    <w:rsid w:val="00D43920"/>
    <w:rsid w:val="00D44054"/>
    <w:rsid w:val="00D44305"/>
    <w:rsid w:val="00D5248D"/>
    <w:rsid w:val="00D54B5D"/>
    <w:rsid w:val="00D605D9"/>
    <w:rsid w:val="00D60997"/>
    <w:rsid w:val="00D6185A"/>
    <w:rsid w:val="00D63D05"/>
    <w:rsid w:val="00D64B6A"/>
    <w:rsid w:val="00D67275"/>
    <w:rsid w:val="00D67EFC"/>
    <w:rsid w:val="00D712BD"/>
    <w:rsid w:val="00D73FB1"/>
    <w:rsid w:val="00D76912"/>
    <w:rsid w:val="00D807F1"/>
    <w:rsid w:val="00D811A4"/>
    <w:rsid w:val="00D852C2"/>
    <w:rsid w:val="00D935F9"/>
    <w:rsid w:val="00D93F6A"/>
    <w:rsid w:val="00D97F5B"/>
    <w:rsid w:val="00DA559E"/>
    <w:rsid w:val="00DA5E12"/>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D7EBE"/>
    <w:rsid w:val="00DE348C"/>
    <w:rsid w:val="00DF0FEA"/>
    <w:rsid w:val="00DF21B5"/>
    <w:rsid w:val="00DF319D"/>
    <w:rsid w:val="00DF550A"/>
    <w:rsid w:val="00E00BED"/>
    <w:rsid w:val="00E052BA"/>
    <w:rsid w:val="00E100B1"/>
    <w:rsid w:val="00E12BAB"/>
    <w:rsid w:val="00E13ED2"/>
    <w:rsid w:val="00E151CA"/>
    <w:rsid w:val="00E16828"/>
    <w:rsid w:val="00E16B12"/>
    <w:rsid w:val="00E174E1"/>
    <w:rsid w:val="00E178BD"/>
    <w:rsid w:val="00E32CF7"/>
    <w:rsid w:val="00E34D84"/>
    <w:rsid w:val="00E353FD"/>
    <w:rsid w:val="00E36553"/>
    <w:rsid w:val="00E36A99"/>
    <w:rsid w:val="00E433A0"/>
    <w:rsid w:val="00E43978"/>
    <w:rsid w:val="00E43D2A"/>
    <w:rsid w:val="00E46C21"/>
    <w:rsid w:val="00E46CD6"/>
    <w:rsid w:val="00E47CB0"/>
    <w:rsid w:val="00E51BF8"/>
    <w:rsid w:val="00E542E8"/>
    <w:rsid w:val="00E572D2"/>
    <w:rsid w:val="00E62AF7"/>
    <w:rsid w:val="00E62F93"/>
    <w:rsid w:val="00E64928"/>
    <w:rsid w:val="00E64F1E"/>
    <w:rsid w:val="00E65954"/>
    <w:rsid w:val="00E71176"/>
    <w:rsid w:val="00E712D2"/>
    <w:rsid w:val="00E72406"/>
    <w:rsid w:val="00E7483F"/>
    <w:rsid w:val="00E765FC"/>
    <w:rsid w:val="00E8425A"/>
    <w:rsid w:val="00E920EC"/>
    <w:rsid w:val="00E95F26"/>
    <w:rsid w:val="00E971EF"/>
    <w:rsid w:val="00EA0A24"/>
    <w:rsid w:val="00EA2894"/>
    <w:rsid w:val="00EA6A11"/>
    <w:rsid w:val="00EB1279"/>
    <w:rsid w:val="00EB3F6E"/>
    <w:rsid w:val="00EB74C6"/>
    <w:rsid w:val="00EC2C90"/>
    <w:rsid w:val="00EC2F03"/>
    <w:rsid w:val="00EC3133"/>
    <w:rsid w:val="00EC3D07"/>
    <w:rsid w:val="00EC4948"/>
    <w:rsid w:val="00ED5192"/>
    <w:rsid w:val="00ED67D1"/>
    <w:rsid w:val="00ED78CB"/>
    <w:rsid w:val="00EE00A4"/>
    <w:rsid w:val="00EE6108"/>
    <w:rsid w:val="00EF398F"/>
    <w:rsid w:val="00F01D5C"/>
    <w:rsid w:val="00F061DA"/>
    <w:rsid w:val="00F0674F"/>
    <w:rsid w:val="00F10198"/>
    <w:rsid w:val="00F10F09"/>
    <w:rsid w:val="00F110D8"/>
    <w:rsid w:val="00F11261"/>
    <w:rsid w:val="00F11298"/>
    <w:rsid w:val="00F116A7"/>
    <w:rsid w:val="00F12B6A"/>
    <w:rsid w:val="00F1442A"/>
    <w:rsid w:val="00F14856"/>
    <w:rsid w:val="00F15784"/>
    <w:rsid w:val="00F16702"/>
    <w:rsid w:val="00F1722F"/>
    <w:rsid w:val="00F20282"/>
    <w:rsid w:val="00F26B74"/>
    <w:rsid w:val="00F26CBB"/>
    <w:rsid w:val="00F32A2C"/>
    <w:rsid w:val="00F35AF4"/>
    <w:rsid w:val="00F36E07"/>
    <w:rsid w:val="00F40BC9"/>
    <w:rsid w:val="00F42B88"/>
    <w:rsid w:val="00F44587"/>
    <w:rsid w:val="00F46574"/>
    <w:rsid w:val="00F46E96"/>
    <w:rsid w:val="00F51811"/>
    <w:rsid w:val="00F5228D"/>
    <w:rsid w:val="00F56A06"/>
    <w:rsid w:val="00F56DD6"/>
    <w:rsid w:val="00F6325C"/>
    <w:rsid w:val="00F63DC6"/>
    <w:rsid w:val="00F64406"/>
    <w:rsid w:val="00F664EC"/>
    <w:rsid w:val="00F7278D"/>
    <w:rsid w:val="00F74178"/>
    <w:rsid w:val="00F77916"/>
    <w:rsid w:val="00F80425"/>
    <w:rsid w:val="00F81C3F"/>
    <w:rsid w:val="00F82B3F"/>
    <w:rsid w:val="00F87AE6"/>
    <w:rsid w:val="00F92B5C"/>
    <w:rsid w:val="00F93890"/>
    <w:rsid w:val="00F94B0E"/>
    <w:rsid w:val="00FA0B79"/>
    <w:rsid w:val="00FA1A55"/>
    <w:rsid w:val="00FA237B"/>
    <w:rsid w:val="00FA2ACF"/>
    <w:rsid w:val="00FA5059"/>
    <w:rsid w:val="00FA5A4E"/>
    <w:rsid w:val="00FA61DC"/>
    <w:rsid w:val="00FB51E0"/>
    <w:rsid w:val="00FB5215"/>
    <w:rsid w:val="00FB64CA"/>
    <w:rsid w:val="00FC1352"/>
    <w:rsid w:val="00FC3247"/>
    <w:rsid w:val="00FC45E0"/>
    <w:rsid w:val="00FC6366"/>
    <w:rsid w:val="00FC7D77"/>
    <w:rsid w:val="00FD149F"/>
    <w:rsid w:val="00FD1BE9"/>
    <w:rsid w:val="00FD4FEA"/>
    <w:rsid w:val="00FD5B20"/>
    <w:rsid w:val="00FD6A77"/>
    <w:rsid w:val="00FE09DE"/>
    <w:rsid w:val="00FE255E"/>
    <w:rsid w:val="00FE4B3B"/>
    <w:rsid w:val="00FE5928"/>
    <w:rsid w:val="00FE78CF"/>
    <w:rsid w:val="00FE7C84"/>
    <w:rsid w:val="00FF0D25"/>
    <w:rsid w:val="00FF1F54"/>
    <w:rsid w:val="00FF2CD2"/>
    <w:rsid w:val="00FF3551"/>
    <w:rsid w:val="00FF4A94"/>
    <w:rsid w:val="00FF5112"/>
    <w:rsid w:val="00FF569A"/>
    <w:rsid w:val="00FF5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 w:type="paragraph" w:styleId="HTMLPreformatted">
    <w:name w:val="HTML Preformatted"/>
    <w:basedOn w:val="Normal"/>
    <w:link w:val="HTMLPreformattedChar"/>
    <w:uiPriority w:val="99"/>
    <w:semiHidden/>
    <w:unhideWhenUsed/>
    <w:rsid w:val="00641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n-GB" w:eastAsia="en-GB"/>
    </w:rPr>
  </w:style>
  <w:style w:type="character" w:customStyle="1" w:styleId="HTMLPreformattedChar">
    <w:name w:val="HTML Preformatted Char"/>
    <w:basedOn w:val="DefaultParagraphFont"/>
    <w:link w:val="HTMLPreformatted"/>
    <w:uiPriority w:val="99"/>
    <w:semiHidden/>
    <w:rsid w:val="006413DC"/>
    <w:rPr>
      <w:rFonts w:ascii="Courier New" w:eastAsia="Times New Roman"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7277040">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hyperlink" Target="https://drive.google.com/file/d/1dy27FoWe-HDYQR6C2MbmFpC7WUoz_FB9/view?usp=sharing" TargetMode="External"/><Relationship Id="rId21" Type="http://schemas.openxmlformats.org/officeDocument/2006/relationships/hyperlink" Target="https://www.unrealengine.com/marketplace/en-US/product/paragon-minions" TargetMode="External"/><Relationship Id="rId42" Type="http://schemas.openxmlformats.org/officeDocument/2006/relationships/chart" Target="charts/chart2.xml"/><Relationship Id="rId47" Type="http://schemas.openxmlformats.org/officeDocument/2006/relationships/chart" Target="charts/chart7.xml"/><Relationship Id="rId63" Type="http://schemas.openxmlformats.org/officeDocument/2006/relationships/hyperlink" Target="https://unity.com/dots" TargetMode="External"/><Relationship Id="rId68" Type="http://schemas.openxmlformats.org/officeDocument/2006/relationships/hyperlink" Target="https://www.youtube.com/watch?v=f9q8A-9DvPo" TargetMode="External"/><Relationship Id="rId84" Type="http://schemas.openxmlformats.org/officeDocument/2006/relationships/hyperlink" Target="https://stackoverflow.com/a/15868564" TargetMode="External"/><Relationship Id="rId89" Type="http://schemas.openxmlformats.org/officeDocument/2006/relationships/hyperlink" Target="https://en.wikipedia.org/w/index.php?title=CUDA&amp;oldid=1193733902" TargetMode="External"/><Relationship Id="rId112" Type="http://schemas.openxmlformats.org/officeDocument/2006/relationships/hyperlink" Target="https://docs.unrealengine.com/5.1/en-US/API/Plugins/GeometricObjects/Spatial/FSparseDynamicOctree3/" TargetMode="External"/><Relationship Id="rId16" Type="http://schemas.openxmlformats.org/officeDocument/2006/relationships/image" Target="media/image6.png"/><Relationship Id="rId107" Type="http://schemas.openxmlformats.org/officeDocument/2006/relationships/hyperlink" Target="https://www.youtube.com/watch?v=0dwgnH3SoC0" TargetMode="External"/><Relationship Id="rId11" Type="http://schemas.openxmlformats.org/officeDocument/2006/relationships/image" Target="media/image1.jpeg"/><Relationship Id="rId32" Type="http://schemas.openxmlformats.org/officeDocument/2006/relationships/image" Target="media/image17.png"/><Relationship Id="rId37" Type="http://schemas.openxmlformats.org/officeDocument/2006/relationships/hyperlink" Target="https://github.com/SimonSchaep/Research-UE5-Mass/blob/main/Results.xlsx" TargetMode="External"/><Relationship Id="rId53" Type="http://schemas.openxmlformats.org/officeDocument/2006/relationships/chart" Target="charts/chart13.xml"/><Relationship Id="rId58" Type="http://schemas.openxmlformats.org/officeDocument/2006/relationships/hyperlink" Target="https://steamcommunity.com/app/10500/discussions/0/2765630416813779879/" TargetMode="External"/><Relationship Id="rId74" Type="http://schemas.openxmlformats.org/officeDocument/2006/relationships/hyperlink" Target="https://www.gamedeveloper.com/programming/octree-partitioning-techniques" TargetMode="External"/><Relationship Id="rId79" Type="http://schemas.openxmlformats.org/officeDocument/2006/relationships/hyperlink" Target="https://www.youtube.com/watch?v=GuIav71867E&amp;list=PLGAgBU0oz5KZXHvaHAgas90IGBkJqsgzV" TargetMode="External"/><Relationship Id="rId102" Type="http://schemas.openxmlformats.org/officeDocument/2006/relationships/hyperlink" Target="https://dev.epicgames.com/community/learning/tutorials/0be9/unreal-engine-massai-mass-crowd-state-tree-with-custom-character-ue5" TargetMode="External"/><Relationship Id="rId5" Type="http://schemas.openxmlformats.org/officeDocument/2006/relationships/numbering" Target="numbering.xml"/><Relationship Id="rId90" Type="http://schemas.openxmlformats.org/officeDocument/2006/relationships/hyperlink" Target="https://docs.unrealengine.com/5.1/en-US/API/Runtime/CUDA/" TargetMode="External"/><Relationship Id="rId95" Type="http://schemas.openxmlformats.org/officeDocument/2006/relationships/hyperlink" Target="https://github.com/KhronosGroup/OpenCL-Guide" TargetMode="External"/><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2.png"/><Relationship Id="rId43" Type="http://schemas.openxmlformats.org/officeDocument/2006/relationships/chart" Target="charts/chart3.xml"/><Relationship Id="rId48" Type="http://schemas.openxmlformats.org/officeDocument/2006/relationships/chart" Target="charts/chart8.xml"/><Relationship Id="rId64" Type="http://schemas.openxmlformats.org/officeDocument/2006/relationships/hyperlink" Target="https://docs.unrealengine.com/5.2/en-US/overview-of-mass-entity-in-unreal-engine/" TargetMode="External"/><Relationship Id="rId69" Type="http://schemas.openxmlformats.org/officeDocument/2006/relationships/hyperlink" Target="https://www.youtube.com/watch?v=usJrcwN6T4I" TargetMode="External"/><Relationship Id="rId113" Type="http://schemas.openxmlformats.org/officeDocument/2006/relationships/hyperlink" Target="https://www.reddit.com/r/unrealengine/comments/dmockq/optimizations_for_high_unit_count_ai/" TargetMode="External"/><Relationship Id="rId118" Type="http://schemas.openxmlformats.org/officeDocument/2006/relationships/header" Target="header1.xml"/><Relationship Id="rId80" Type="http://schemas.openxmlformats.org/officeDocument/2006/relationships/hyperlink" Target="https://www.youtube.com/watch?v=CqXKSyAPWZY" TargetMode="External"/><Relationship Id="rId85" Type="http://schemas.openxmlformats.org/officeDocument/2006/relationships/hyperlink" Target="https://stackoverflow.com/a/15874988"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8.png"/><Relationship Id="rId38" Type="http://schemas.openxmlformats.org/officeDocument/2006/relationships/image" Target="media/image22.png"/><Relationship Id="rId59" Type="http://schemas.openxmlformats.org/officeDocument/2006/relationships/hyperlink" Target="https://www.youtube.com/watch?v=kpojDPlIjdQ" TargetMode="External"/><Relationship Id="rId103" Type="http://schemas.openxmlformats.org/officeDocument/2006/relationships/hyperlink" Target="https://www.youtube.com/watch?v=bVvYn7dEqMA" TargetMode="External"/><Relationship Id="rId108" Type="http://schemas.openxmlformats.org/officeDocument/2006/relationships/hyperlink" Target="https://docs.unrealengine.com/5.1/en-US/unreal-engine-5.1-release-notes/" TargetMode="External"/><Relationship Id="rId54" Type="http://schemas.openxmlformats.org/officeDocument/2006/relationships/chart" Target="charts/chart14.xml"/><Relationship Id="rId70" Type="http://schemas.openxmlformats.org/officeDocument/2006/relationships/hyperlink" Target="https://forums.unrealengine.com/t/tutorial-your-first-60-minutes-with-mass/794314" TargetMode="External"/><Relationship Id="rId75" Type="http://schemas.openxmlformats.org/officeDocument/2006/relationships/hyperlink" Target="https://en.wikipedia.org/w/index.php?title=Space_partitioning&amp;oldid=1116447126" TargetMode="External"/><Relationship Id="rId91" Type="http://schemas.openxmlformats.org/officeDocument/2006/relationships/hyperlink" Target="https://developer.nvidia.com/blog/cuda-spotlight-gpu-accelerated-agent-based-simulation-complex-systems/" TargetMode="External"/><Relationship Id="rId96" Type="http://schemas.openxmlformats.org/officeDocument/2006/relationships/hyperlink" Target="https://dev.epicgames.com/community/learning/tutorials/WkwJ/unreal-engine-simple-compute-shader-with-cpu-readback"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chart" Target="charts/chart9.xml"/><Relationship Id="rId114" Type="http://schemas.openxmlformats.org/officeDocument/2006/relationships/hyperlink" Target="https://github.com/SimonSchaep/Research-UE5-Mass" TargetMode="External"/><Relationship Id="rId119" Type="http://schemas.openxmlformats.org/officeDocument/2006/relationships/footer" Target="footer1.xml"/><Relationship Id="rId44" Type="http://schemas.openxmlformats.org/officeDocument/2006/relationships/chart" Target="charts/chart4.xml"/><Relationship Id="rId60" Type="http://schemas.openxmlformats.org/officeDocument/2006/relationships/hyperlink" Target="https://en.wikipedia.org/w/index.php?title=CPU_cache&amp;oldid=1192515389" TargetMode="External"/><Relationship Id="rId65" Type="http://schemas.openxmlformats.org/officeDocument/2006/relationships/hyperlink" Target="https://en.wikipedia.org/w/index.php?title=Entity_component_system&amp;oldid=1190943102" TargetMode="External"/><Relationship Id="rId81" Type="http://schemas.openxmlformats.org/officeDocument/2006/relationships/hyperlink" Target="https://docs.unrealengine.com/5.3/en-US/animation-budget-allocator-in-unreal-engine/" TargetMode="External"/><Relationship Id="rId86" Type="http://schemas.openxmlformats.org/officeDocument/2006/relationships/hyperlink" Target="https://stackoverflow.com/q/15868498"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en.wikipedia.org/wiki/Khronos_Group" TargetMode="External"/><Relationship Id="rId39" Type="http://schemas.openxmlformats.org/officeDocument/2006/relationships/hyperlink" Target="https://drive.google.com/file/d/1dy27FoWe-HDYQR6C2MbmFpC7WUoz_FB9/view?usp=sharing" TargetMode="External"/><Relationship Id="rId109" Type="http://schemas.openxmlformats.org/officeDocument/2006/relationships/hyperlink" Target="https://forums.unrealengine.com/t/multithreading-and-performance-in-unreal/1216417" TargetMode="External"/><Relationship Id="rId34" Type="http://schemas.openxmlformats.org/officeDocument/2006/relationships/image" Target="media/image19.png"/><Relationship Id="rId50" Type="http://schemas.openxmlformats.org/officeDocument/2006/relationships/chart" Target="charts/chart10.xml"/><Relationship Id="rId55" Type="http://schemas.openxmlformats.org/officeDocument/2006/relationships/chart" Target="charts/chart15.xml"/><Relationship Id="rId76" Type="http://schemas.openxmlformats.org/officeDocument/2006/relationships/hyperlink" Target="https://gameprogrammingpatterns.com/spatial-partition.html" TargetMode="External"/><Relationship Id="rId97" Type="http://schemas.openxmlformats.org/officeDocument/2006/relationships/hyperlink" Target="https://forums.unrealengine.com/t/how-to-use-cuda-file-in-ue4/90965" TargetMode="External"/><Relationship Id="rId104" Type="http://schemas.openxmlformats.org/officeDocument/2006/relationships/hyperlink" Target="https://www.youtube.com/watch?v=4-qcSrAxGCc&amp;list=PLKNsvWABWRceGFLyCWBz33f1aw4WjyYGs&amp;index=3" TargetMode="External"/><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cs.unrealengine.com/5.2/en-US/overview-of-mass-gameplay-in-unreal-engine/" TargetMode="External"/><Relationship Id="rId92" Type="http://schemas.openxmlformats.org/officeDocument/2006/relationships/hyperlink" Target="https://developer.nvidia.com/blog/fast-large-scale-agent-based-simulations-on-nvidia-gpus-with-flame-gpu/"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github.com/SimonSchaep/Research-UE5-Mass/blob/main/Results.xlsx" TargetMode="External"/><Relationship Id="rId45" Type="http://schemas.openxmlformats.org/officeDocument/2006/relationships/chart" Target="charts/chart5.xml"/><Relationship Id="rId66" Type="http://schemas.openxmlformats.org/officeDocument/2006/relationships/hyperlink" Target="https://www.youtube.com/watch?v=kXd0VDZDSks" TargetMode="External"/><Relationship Id="rId87" Type="http://schemas.openxmlformats.org/officeDocument/2006/relationships/hyperlink" Target="https://www.khronos.org/opengl/wiki/Compute_Shader" TargetMode="External"/><Relationship Id="rId110" Type="http://schemas.openxmlformats.org/officeDocument/2006/relationships/hyperlink" Target="https://docs.unrealengine.com/5.3/en-US/API/Runtime/Core/Math/TOctree2/" TargetMode="External"/><Relationship Id="rId115" Type="http://schemas.openxmlformats.org/officeDocument/2006/relationships/hyperlink" Target="https://github.com/SimonSchaep/Research-UE5-Mass/tree/main/UnrealProjects" TargetMode="External"/><Relationship Id="rId61" Type="http://schemas.openxmlformats.org/officeDocument/2006/relationships/hyperlink" Target="https://www.youtube.com/watch?v=rX0ItVEVjHc" TargetMode="External"/><Relationship Id="rId82" Type="http://schemas.openxmlformats.org/officeDocument/2006/relationships/hyperlink" Target="https://docs.unrealengine.com/5.3/en-US/animation-sharing-plugin-in-unreal-engine/" TargetMode="External"/><Relationship Id="rId19" Type="http://schemas.openxmlformats.org/officeDocument/2006/relationships/hyperlink" Target="https://github.com/SimonSchaep/Research-UE5-Mass/tree/main/UnrealProjects" TargetMode="External"/><Relationship Id="rId14" Type="http://schemas.openxmlformats.org/officeDocument/2006/relationships/image" Target="media/image4.jpe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yperlink" Target="https://en.wikipedia.org/w/index.php?title=Artificial_intelligence_in_video_games&amp;oldid=1194670313" TargetMode="External"/><Relationship Id="rId77" Type="http://schemas.openxmlformats.org/officeDocument/2006/relationships/hyperlink" Target="https://store.algosyntax.com/tutorials/unreal-engine/ue5-multithreading-with-frunnable-and-thread-workflow/" TargetMode="External"/><Relationship Id="rId100" Type="http://schemas.openxmlformats.org/officeDocument/2006/relationships/hyperlink" Target="https://en.wikipedia.org/w/index.php?title=Paragon_(video_game)&amp;oldid=1191788101" TargetMode="External"/><Relationship Id="rId105" Type="http://schemas.openxmlformats.org/officeDocument/2006/relationships/hyperlink" Target="https://www.youtube.com/watch?v=2LvUB3_PAhI" TargetMode="External"/><Relationship Id="rId8" Type="http://schemas.openxmlformats.org/officeDocument/2006/relationships/webSettings" Target="webSettings.xml"/><Relationship Id="rId51" Type="http://schemas.openxmlformats.org/officeDocument/2006/relationships/chart" Target="charts/chart11.xml"/><Relationship Id="rId72" Type="http://schemas.openxmlformats.org/officeDocument/2006/relationships/hyperlink" Target="https://docs.unrealengine.com/5.2/en-US/mass-avoidance-overview-in-unreal-engine/" TargetMode="External"/><Relationship Id="rId93" Type="http://schemas.openxmlformats.org/officeDocument/2006/relationships/hyperlink" Target="https://en.wikipedia.org/w/index.php?title=OpenCL&amp;oldid=1181029989" TargetMode="External"/><Relationship Id="rId98" Type="http://schemas.openxmlformats.org/officeDocument/2006/relationships/hyperlink" Target="https://www.sciement.com/tech-blog/c/cuda_in_ue4/" TargetMode="External"/><Relationship Id="rId121" Type="http://schemas.openxmlformats.org/officeDocument/2006/relationships/glossaryDocument" Target="glossary/document.xml"/><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chart" Target="charts/chart6.xml"/><Relationship Id="rId67" Type="http://schemas.openxmlformats.org/officeDocument/2006/relationships/hyperlink" Target="https://docs.unrealengine.com/5.0/en-US/unreal-engine-5.0-release-notes/" TargetMode="External"/><Relationship Id="rId116" Type="http://schemas.openxmlformats.org/officeDocument/2006/relationships/hyperlink" Target="https://github.com/SimonSchaep/Research-UE5-Mass/blob/main/Results.xlsx" TargetMode="External"/><Relationship Id="rId20" Type="http://schemas.openxmlformats.org/officeDocument/2006/relationships/hyperlink" Target="https://docs.unrealengine.com/5.3/en-US/epic-cplusplus-coding-standard-for-unreal-engine/" TargetMode="External"/><Relationship Id="rId41" Type="http://schemas.openxmlformats.org/officeDocument/2006/relationships/chart" Target="charts/chart1.xml"/><Relationship Id="rId62" Type="http://schemas.openxmlformats.org/officeDocument/2006/relationships/hyperlink" Target="https://www.youtube.com/watch?v=yy8jQgmhbAU" TargetMode="External"/><Relationship Id="rId83" Type="http://schemas.openxmlformats.org/officeDocument/2006/relationships/hyperlink" Target="https://dev.epicgames.com/community/learning/tutorials/daE9/unreal-engine-baking-out-vertex-animation-in-editor-with-animtotexture" TargetMode="External"/><Relationship Id="rId88" Type="http://schemas.openxmlformats.org/officeDocument/2006/relationships/hyperlink" Target="https://learn.microsoft.com/en-us/windows/win32/direct3d11/direct3d-11-advanced-stages-compute-shader" TargetMode="External"/><Relationship Id="rId111" Type="http://schemas.openxmlformats.org/officeDocument/2006/relationships/hyperlink" Target="https://docs.unrealengine.com/5.3/en-US/API/Runtime/Core/Math/TOctree_DEPRECATED/" TargetMode="External"/><Relationship Id="rId15" Type="http://schemas.openxmlformats.org/officeDocument/2006/relationships/image" Target="media/image5.jpeg"/><Relationship Id="rId36" Type="http://schemas.openxmlformats.org/officeDocument/2006/relationships/image" Target="media/image21.png"/><Relationship Id="rId57" Type="http://schemas.openxmlformats.org/officeDocument/2006/relationships/hyperlink" Target="https://www.reddit.com/r/totalwar/comments/dgcrdc/what_is_the_biggest_number_of_soldiers_you_have/" TargetMode="External"/><Relationship Id="rId106" Type="http://schemas.openxmlformats.org/officeDocument/2006/relationships/hyperlink" Target="https://www.youtube.com/watch?v=w_6LGyACVz0" TargetMode="External"/><Relationship Id="rId10" Type="http://schemas.openxmlformats.org/officeDocument/2006/relationships/endnotes" Target="endnotes.xml"/><Relationship Id="rId31" Type="http://schemas.openxmlformats.org/officeDocument/2006/relationships/image" Target="media/image16.png"/><Relationship Id="rId52" Type="http://schemas.openxmlformats.org/officeDocument/2006/relationships/chart" Target="charts/chart12.xml"/><Relationship Id="rId73" Type="http://schemas.openxmlformats.org/officeDocument/2006/relationships/hyperlink" Target="https://www.reddit.com/r/gamedev/comments/22lxg5/choosing_a_spatial_partitioning_structure/" TargetMode="External"/><Relationship Id="rId78" Type="http://schemas.openxmlformats.org/officeDocument/2006/relationships/hyperlink" Target="https://www.youtube.com/watch?v=RRwNlntV10I" TargetMode="External"/><Relationship Id="rId94" Type="http://schemas.openxmlformats.org/officeDocument/2006/relationships/hyperlink" Target="https://www.khronos.org/opencl/" TargetMode="External"/><Relationship Id="rId99" Type="http://schemas.openxmlformats.org/officeDocument/2006/relationships/hyperlink" Target="https://forums.unrealengine.com/t/opencl-plugin/18426" TargetMode="External"/><Relationship Id="rId101" Type="http://schemas.openxmlformats.org/officeDocument/2006/relationships/hyperlink" Target="https://www.youtube.com/watch?v=af_M38Z325I&amp;list=PLGAgBU0oz5KZXHvaHAgas90IGBkJqsgzV" TargetMode="External"/><Relationship Id="rId1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FC12-48A8-8B2A-A84BC7F658B1}"/>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FC12-48A8-8B2A-A84BC7F658B1}"/>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FC12-48A8-8B2A-A84BC7F658B1}"/>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FC12-48A8-8B2A-A84BC7F658B1}"/>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FC12-48A8-8B2A-A84BC7F658B1}"/>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9B3B-4750-8386-295A3A5C2284}"/>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9B3B-4750-8386-295A3A5C2284}"/>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9B3B-4750-8386-295A3A5C2284}"/>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9B3B-4750-8386-295A3A5C2284}"/>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9B3B-4750-8386-295A3A5C2284}"/>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E059-4D56-BC71-30A9A898EAF3}"/>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E059-4D56-BC71-30A9A898EAF3}"/>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E059-4D56-BC71-30A9A898EAF3}"/>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E059-4D56-BC71-30A9A898EAF3}"/>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E059-4D56-BC71-30A9A898EAF3}"/>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45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342CA"/>
    <w:rsid w:val="005C2D9B"/>
    <w:rsid w:val="006215E2"/>
    <w:rsid w:val="00694E3D"/>
    <w:rsid w:val="006A4707"/>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D1B43"/>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8</TotalTime>
  <Pages>57</Pages>
  <Words>23722</Words>
  <Characters>135219</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5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1006</cp:revision>
  <dcterms:created xsi:type="dcterms:W3CDTF">2020-12-01T08:13:00Z</dcterms:created>
  <dcterms:modified xsi:type="dcterms:W3CDTF">2024-01-1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KLjalMDL"/&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